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31AD" w:rsidRPr="00C25C75" w:rsidRDefault="00E86106" w:rsidP="00F43159">
      <w:pPr>
        <w:rPr>
          <w:b/>
          <w:color w:val="auto"/>
          <w:sz w:val="24"/>
          <w:szCs w:val="24"/>
        </w:rPr>
      </w:pPr>
      <w:bookmarkStart w:id="0" w:name="_GoBack"/>
      <w:r w:rsidRPr="00C25C75">
        <w:rPr>
          <w:b/>
          <w:color w:val="auto"/>
          <w:sz w:val="24"/>
          <w:szCs w:val="24"/>
        </w:rPr>
        <w:t>TITLE:</w:t>
      </w:r>
    </w:p>
    <w:p w:rsidR="00D331AD" w:rsidRPr="00C25C75" w:rsidRDefault="00E86106" w:rsidP="00F43159">
      <w:pPr>
        <w:rPr>
          <w:color w:val="auto"/>
          <w:sz w:val="24"/>
          <w:szCs w:val="24"/>
        </w:rPr>
      </w:pPr>
      <w:r w:rsidRPr="00C25C75">
        <w:rPr>
          <w:color w:val="auto"/>
          <w:sz w:val="24"/>
          <w:szCs w:val="24"/>
        </w:rPr>
        <w:t xml:space="preserve">Analysis of </w:t>
      </w:r>
      <w:r w:rsidR="00277EA3" w:rsidRPr="00C25C75">
        <w:rPr>
          <w:color w:val="auto"/>
          <w:sz w:val="24"/>
          <w:szCs w:val="24"/>
        </w:rPr>
        <w:t>Lipid Droplet Content in Fission and Budding Yeasts using Automated Image Processing</w:t>
      </w:r>
    </w:p>
    <w:p w:rsidR="00D331AD" w:rsidRPr="00C25C75" w:rsidRDefault="00D331AD" w:rsidP="00F43159">
      <w:pPr>
        <w:rPr>
          <w:b/>
          <w:color w:val="auto"/>
          <w:sz w:val="24"/>
          <w:szCs w:val="24"/>
        </w:rPr>
      </w:pPr>
    </w:p>
    <w:p w:rsidR="00D331AD" w:rsidRPr="00C25C75" w:rsidRDefault="00E86106" w:rsidP="00F43159">
      <w:pPr>
        <w:rPr>
          <w:b/>
          <w:color w:val="auto"/>
          <w:sz w:val="24"/>
          <w:szCs w:val="24"/>
        </w:rPr>
      </w:pPr>
      <w:r w:rsidRPr="00C25C75">
        <w:rPr>
          <w:b/>
          <w:color w:val="auto"/>
          <w:sz w:val="24"/>
          <w:szCs w:val="24"/>
        </w:rPr>
        <w:t>AUTHORS AND AFFILIATIONS:</w:t>
      </w:r>
    </w:p>
    <w:p w:rsidR="00D331AD" w:rsidRPr="00C25C75" w:rsidRDefault="00E86106" w:rsidP="00F43159">
      <w:pPr>
        <w:rPr>
          <w:color w:val="auto"/>
          <w:sz w:val="24"/>
          <w:szCs w:val="24"/>
          <w:vertAlign w:val="superscript"/>
        </w:rPr>
      </w:pPr>
      <w:r w:rsidRPr="00C25C75">
        <w:rPr>
          <w:color w:val="auto"/>
          <w:sz w:val="24"/>
          <w:szCs w:val="24"/>
        </w:rPr>
        <w:t>Jarmila Princová</w:t>
      </w:r>
      <w:r w:rsidRPr="00C25C75">
        <w:rPr>
          <w:color w:val="auto"/>
          <w:sz w:val="24"/>
          <w:szCs w:val="24"/>
          <w:vertAlign w:val="superscript"/>
        </w:rPr>
        <w:t>1</w:t>
      </w:r>
      <w:r w:rsidRPr="00C25C75">
        <w:rPr>
          <w:color w:val="auto"/>
          <w:sz w:val="24"/>
          <w:szCs w:val="24"/>
        </w:rPr>
        <w:t>, Martin Schätz</w:t>
      </w:r>
      <w:r w:rsidRPr="00C25C75">
        <w:rPr>
          <w:color w:val="auto"/>
          <w:sz w:val="24"/>
          <w:szCs w:val="24"/>
          <w:vertAlign w:val="superscript"/>
        </w:rPr>
        <w:t>1</w:t>
      </w:r>
      <w:r w:rsidRPr="00C25C75">
        <w:rPr>
          <w:color w:val="auto"/>
          <w:sz w:val="24"/>
          <w:szCs w:val="24"/>
        </w:rPr>
        <w:t>, Ondřej Ťupa</w:t>
      </w:r>
      <w:r w:rsidRPr="00C25C75">
        <w:rPr>
          <w:color w:val="auto"/>
          <w:sz w:val="24"/>
          <w:szCs w:val="24"/>
          <w:vertAlign w:val="superscript"/>
        </w:rPr>
        <w:t>1</w:t>
      </w:r>
      <w:r w:rsidRPr="00C25C75">
        <w:rPr>
          <w:color w:val="auto"/>
          <w:sz w:val="24"/>
          <w:szCs w:val="24"/>
        </w:rPr>
        <w:t>, Martin Převorovský</w:t>
      </w:r>
      <w:r w:rsidRPr="00C25C75">
        <w:rPr>
          <w:color w:val="auto"/>
          <w:sz w:val="24"/>
          <w:szCs w:val="24"/>
          <w:vertAlign w:val="superscript"/>
        </w:rPr>
        <w:t>1</w:t>
      </w:r>
    </w:p>
    <w:p w:rsidR="00277EA3" w:rsidRPr="00C25C75" w:rsidRDefault="00277EA3" w:rsidP="00F43159">
      <w:pPr>
        <w:rPr>
          <w:color w:val="auto"/>
          <w:sz w:val="24"/>
          <w:szCs w:val="24"/>
        </w:rPr>
      </w:pPr>
    </w:p>
    <w:p w:rsidR="00D331AD" w:rsidRPr="00C25C75" w:rsidRDefault="00E86106" w:rsidP="00F43159">
      <w:pPr>
        <w:rPr>
          <w:color w:val="auto"/>
          <w:sz w:val="24"/>
          <w:szCs w:val="24"/>
        </w:rPr>
      </w:pPr>
      <w:r w:rsidRPr="00C25C75">
        <w:rPr>
          <w:color w:val="auto"/>
          <w:sz w:val="24"/>
          <w:szCs w:val="24"/>
          <w:vertAlign w:val="superscript"/>
        </w:rPr>
        <w:t>1</w:t>
      </w:r>
      <w:r w:rsidRPr="00C25C75">
        <w:rPr>
          <w:color w:val="auto"/>
          <w:sz w:val="24"/>
          <w:szCs w:val="24"/>
        </w:rPr>
        <w:t xml:space="preserve">Faculty of Science, Charles University, Prague, </w:t>
      </w:r>
      <w:r w:rsidRPr="00C25C75">
        <w:rPr>
          <w:color w:val="auto"/>
          <w:sz w:val="24"/>
          <w:szCs w:val="24"/>
        </w:rPr>
        <w:t xml:space="preserve">Czech </w:t>
      </w:r>
      <w:r w:rsidR="00277EA3" w:rsidRPr="00C25C75">
        <w:rPr>
          <w:color w:val="auto"/>
          <w:sz w:val="24"/>
          <w:szCs w:val="24"/>
        </w:rPr>
        <w:t>R</w:t>
      </w:r>
      <w:r w:rsidRPr="00C25C75">
        <w:rPr>
          <w:color w:val="auto"/>
          <w:sz w:val="24"/>
          <w:szCs w:val="24"/>
        </w:rPr>
        <w:t>epublic</w:t>
      </w:r>
    </w:p>
    <w:p w:rsidR="00D331AD" w:rsidRPr="00C25C75" w:rsidRDefault="00E86106" w:rsidP="00F43159">
      <w:pPr>
        <w:rPr>
          <w:color w:val="auto"/>
          <w:sz w:val="24"/>
          <w:szCs w:val="24"/>
        </w:rPr>
      </w:pPr>
      <w:r w:rsidRPr="00C25C75">
        <w:rPr>
          <w:color w:val="auto"/>
          <w:sz w:val="24"/>
          <w:szCs w:val="24"/>
        </w:rPr>
        <w:t xml:space="preserve"> </w:t>
      </w:r>
    </w:p>
    <w:p w:rsidR="00D331AD" w:rsidRPr="00C25C75" w:rsidRDefault="00E86106" w:rsidP="00F43159">
      <w:pPr>
        <w:rPr>
          <w:color w:val="auto"/>
          <w:sz w:val="24"/>
          <w:szCs w:val="24"/>
        </w:rPr>
      </w:pPr>
      <w:r w:rsidRPr="00C25C75">
        <w:rPr>
          <w:color w:val="auto"/>
          <w:sz w:val="24"/>
          <w:szCs w:val="24"/>
        </w:rPr>
        <w:t>Corresponding Author:</w:t>
      </w:r>
    </w:p>
    <w:p w:rsidR="00D331AD" w:rsidRPr="00C25C75" w:rsidRDefault="00E86106" w:rsidP="00F43159">
      <w:pPr>
        <w:rPr>
          <w:color w:val="auto"/>
          <w:sz w:val="24"/>
          <w:szCs w:val="24"/>
        </w:rPr>
      </w:pPr>
      <w:r w:rsidRPr="00C25C75">
        <w:rPr>
          <w:color w:val="auto"/>
          <w:sz w:val="24"/>
          <w:szCs w:val="24"/>
        </w:rPr>
        <w:t>Martin Převorovský</w:t>
      </w:r>
    </w:p>
    <w:p w:rsidR="00D331AD" w:rsidRPr="00C25C75" w:rsidRDefault="00E86106" w:rsidP="00F43159">
      <w:pPr>
        <w:rPr>
          <w:color w:val="auto"/>
          <w:sz w:val="24"/>
          <w:szCs w:val="24"/>
        </w:rPr>
      </w:pPr>
      <w:r w:rsidRPr="00C25C75">
        <w:rPr>
          <w:color w:val="auto"/>
          <w:sz w:val="24"/>
          <w:szCs w:val="24"/>
        </w:rPr>
        <w:t>prevorov@natur.cuni.cz</w:t>
      </w:r>
    </w:p>
    <w:p w:rsidR="00D331AD" w:rsidRPr="00C25C75" w:rsidRDefault="00D331AD" w:rsidP="00F43159">
      <w:pPr>
        <w:rPr>
          <w:color w:val="auto"/>
          <w:sz w:val="24"/>
          <w:szCs w:val="24"/>
        </w:rPr>
      </w:pPr>
    </w:p>
    <w:p w:rsidR="00D331AD" w:rsidRPr="00C25C75" w:rsidRDefault="00E86106" w:rsidP="00F43159">
      <w:pPr>
        <w:rPr>
          <w:b/>
          <w:color w:val="auto"/>
          <w:sz w:val="24"/>
          <w:szCs w:val="24"/>
        </w:rPr>
      </w:pPr>
      <w:r w:rsidRPr="00C25C75">
        <w:rPr>
          <w:b/>
          <w:color w:val="auto"/>
          <w:sz w:val="24"/>
          <w:szCs w:val="24"/>
        </w:rPr>
        <w:t>KEYWORDS:</w:t>
      </w:r>
    </w:p>
    <w:p w:rsidR="00D331AD" w:rsidRPr="00C25C75" w:rsidRDefault="00E86106" w:rsidP="00F43159">
      <w:pPr>
        <w:rPr>
          <w:color w:val="auto"/>
          <w:sz w:val="24"/>
          <w:szCs w:val="24"/>
        </w:rPr>
      </w:pPr>
      <w:r w:rsidRPr="00C25C75">
        <w:rPr>
          <w:color w:val="auto"/>
          <w:sz w:val="24"/>
          <w:szCs w:val="24"/>
        </w:rPr>
        <w:t xml:space="preserve">neutral lipid storage; fluorescence microscopy; quantitative microscopy; BODIPY 493/503; </w:t>
      </w:r>
      <w:r w:rsidRPr="00C25C75">
        <w:rPr>
          <w:i/>
          <w:color w:val="auto"/>
          <w:sz w:val="24"/>
          <w:szCs w:val="24"/>
        </w:rPr>
        <w:t>Schizosaccharomyces pombe</w:t>
      </w:r>
      <w:r w:rsidRPr="00C25C75">
        <w:rPr>
          <w:color w:val="auto"/>
          <w:sz w:val="24"/>
          <w:szCs w:val="24"/>
        </w:rPr>
        <w:t xml:space="preserve">; </w:t>
      </w:r>
      <w:r w:rsidRPr="00C25C75">
        <w:rPr>
          <w:i/>
          <w:color w:val="auto"/>
          <w:sz w:val="24"/>
          <w:szCs w:val="24"/>
        </w:rPr>
        <w:t>Schizosaccharomyces japon</w:t>
      </w:r>
      <w:r w:rsidRPr="00C25C75">
        <w:rPr>
          <w:i/>
          <w:color w:val="auto"/>
          <w:sz w:val="24"/>
          <w:szCs w:val="24"/>
        </w:rPr>
        <w:t>icus; Saccharomyces cerevisiae</w:t>
      </w:r>
    </w:p>
    <w:p w:rsidR="00D331AD" w:rsidRPr="00C25C75" w:rsidRDefault="00D331AD" w:rsidP="00F43159">
      <w:pPr>
        <w:rPr>
          <w:color w:val="auto"/>
          <w:sz w:val="24"/>
          <w:szCs w:val="24"/>
        </w:rPr>
      </w:pPr>
    </w:p>
    <w:p w:rsidR="00D331AD" w:rsidRPr="00C25C75" w:rsidRDefault="00E86106" w:rsidP="00F43159">
      <w:pPr>
        <w:rPr>
          <w:b/>
          <w:color w:val="auto"/>
          <w:sz w:val="24"/>
          <w:szCs w:val="24"/>
        </w:rPr>
      </w:pPr>
      <w:r w:rsidRPr="00C25C75">
        <w:rPr>
          <w:b/>
          <w:color w:val="auto"/>
          <w:sz w:val="24"/>
          <w:szCs w:val="24"/>
        </w:rPr>
        <w:t>SUMMARY:</w:t>
      </w:r>
    </w:p>
    <w:p w:rsidR="00D331AD" w:rsidRPr="00C25C75" w:rsidRDefault="00E20542" w:rsidP="00F43159">
      <w:pPr>
        <w:rPr>
          <w:color w:val="auto"/>
          <w:sz w:val="24"/>
          <w:szCs w:val="24"/>
        </w:rPr>
      </w:pPr>
      <w:r w:rsidRPr="00C25C75">
        <w:rPr>
          <w:color w:val="auto"/>
          <w:sz w:val="24"/>
          <w:szCs w:val="24"/>
        </w:rPr>
        <w:t xml:space="preserve">Here, we present a </w:t>
      </w:r>
      <w:r w:rsidR="00E86106" w:rsidRPr="00C25C75">
        <w:rPr>
          <w:color w:val="auto"/>
          <w:sz w:val="24"/>
          <w:szCs w:val="24"/>
        </w:rPr>
        <w:t>MATLAB implementation of automated detection and quantitative description of lipid droplets in fluorescence microscopy images of fission and budding yeast cells.</w:t>
      </w:r>
    </w:p>
    <w:p w:rsidR="00D331AD" w:rsidRPr="00C25C75" w:rsidRDefault="00D331AD" w:rsidP="00F43159">
      <w:pPr>
        <w:rPr>
          <w:color w:val="auto"/>
          <w:sz w:val="24"/>
          <w:szCs w:val="24"/>
        </w:rPr>
      </w:pPr>
    </w:p>
    <w:p w:rsidR="00D331AD" w:rsidRPr="00C25C75" w:rsidRDefault="00E86106" w:rsidP="00F43159">
      <w:pPr>
        <w:rPr>
          <w:b/>
          <w:color w:val="auto"/>
          <w:sz w:val="24"/>
          <w:szCs w:val="24"/>
        </w:rPr>
      </w:pPr>
      <w:r w:rsidRPr="00C25C75">
        <w:rPr>
          <w:b/>
          <w:color w:val="auto"/>
          <w:sz w:val="24"/>
          <w:szCs w:val="24"/>
        </w:rPr>
        <w:t>ABSTRACT:</w:t>
      </w:r>
    </w:p>
    <w:p w:rsidR="00D331AD" w:rsidRPr="00C25C75" w:rsidRDefault="00E86106" w:rsidP="00F43159">
      <w:pPr>
        <w:rPr>
          <w:color w:val="auto"/>
          <w:sz w:val="24"/>
          <w:szCs w:val="24"/>
        </w:rPr>
      </w:pPr>
      <w:r w:rsidRPr="00C25C75">
        <w:rPr>
          <w:color w:val="auto"/>
          <w:sz w:val="24"/>
          <w:szCs w:val="24"/>
        </w:rPr>
        <w:t xml:space="preserve">Lipid metabolism and its regulation are </w:t>
      </w:r>
      <w:r w:rsidRPr="00C25C75">
        <w:rPr>
          <w:color w:val="auto"/>
          <w:sz w:val="24"/>
          <w:szCs w:val="24"/>
        </w:rPr>
        <w:t>of interest to both basic and applied life sciences and biotechnology. In this regard, various yeast species are used as models in lipid metaboli</w:t>
      </w:r>
      <w:r w:rsidR="00E20542" w:rsidRPr="00C25C75">
        <w:rPr>
          <w:color w:val="auto"/>
          <w:sz w:val="24"/>
          <w:szCs w:val="24"/>
        </w:rPr>
        <w:t>c</w:t>
      </w:r>
      <w:r w:rsidRPr="00C25C75">
        <w:rPr>
          <w:color w:val="auto"/>
          <w:sz w:val="24"/>
          <w:szCs w:val="24"/>
        </w:rPr>
        <w:t xml:space="preserve"> research or for industrial lipid production. Lipid droplets are highly dynamic storage bodies and their cell</w:t>
      </w:r>
      <w:r w:rsidRPr="00C25C75">
        <w:rPr>
          <w:color w:val="auto"/>
          <w:sz w:val="24"/>
          <w:szCs w:val="24"/>
        </w:rPr>
        <w:t xml:space="preserve">ular content represents a convenient readout of </w:t>
      </w:r>
      <w:r w:rsidR="00FE017F" w:rsidRPr="00C25C75">
        <w:rPr>
          <w:color w:val="auto"/>
          <w:sz w:val="24"/>
          <w:szCs w:val="24"/>
        </w:rPr>
        <w:t xml:space="preserve">the </w:t>
      </w:r>
      <w:r w:rsidRPr="00C25C75">
        <w:rPr>
          <w:color w:val="auto"/>
          <w:sz w:val="24"/>
          <w:szCs w:val="24"/>
        </w:rPr>
        <w:t>lipid metaboli</w:t>
      </w:r>
      <w:r w:rsidR="00E20542" w:rsidRPr="00C25C75">
        <w:rPr>
          <w:color w:val="auto"/>
          <w:sz w:val="24"/>
          <w:szCs w:val="24"/>
        </w:rPr>
        <w:t>c</w:t>
      </w:r>
      <w:r w:rsidRPr="00C25C75">
        <w:rPr>
          <w:color w:val="auto"/>
          <w:sz w:val="24"/>
          <w:szCs w:val="24"/>
        </w:rPr>
        <w:t xml:space="preserve"> state. Fluorescence microscopy is a method of choice for quantitative analysis of cellular lipid droplets, as it relies on widely available equipment and allows analysis of individual lipid d</w:t>
      </w:r>
      <w:r w:rsidRPr="00C25C75">
        <w:rPr>
          <w:color w:val="auto"/>
          <w:sz w:val="24"/>
          <w:szCs w:val="24"/>
        </w:rPr>
        <w:t>roplets. Furthermore, microscopic image analysis can be automated, greatly increasing overall analysis throughput. Here, we describe an experimental and analytical workflow for automated detection and quantitative description of individual lipid droplets i</w:t>
      </w:r>
      <w:r w:rsidRPr="00C25C75">
        <w:rPr>
          <w:color w:val="auto"/>
          <w:sz w:val="24"/>
          <w:szCs w:val="24"/>
        </w:rPr>
        <w:t xml:space="preserve">n three different model yeast species: the fission yeasts </w:t>
      </w:r>
      <w:r w:rsidRPr="00C25C75">
        <w:rPr>
          <w:i/>
          <w:color w:val="auto"/>
          <w:sz w:val="24"/>
          <w:szCs w:val="24"/>
        </w:rPr>
        <w:t>Schizosaccharomyces pombe</w:t>
      </w:r>
      <w:r w:rsidRPr="00C25C75">
        <w:rPr>
          <w:color w:val="auto"/>
          <w:sz w:val="24"/>
          <w:szCs w:val="24"/>
        </w:rPr>
        <w:t xml:space="preserve"> and </w:t>
      </w:r>
      <w:r w:rsidRPr="00C25C75">
        <w:rPr>
          <w:i/>
          <w:color w:val="auto"/>
          <w:sz w:val="24"/>
          <w:szCs w:val="24"/>
        </w:rPr>
        <w:t>Schizosaccharomyces japonicus</w:t>
      </w:r>
      <w:r w:rsidRPr="00C25C75">
        <w:rPr>
          <w:color w:val="auto"/>
          <w:sz w:val="24"/>
          <w:szCs w:val="24"/>
        </w:rPr>
        <w:t xml:space="preserve">, and the budding yeast </w:t>
      </w:r>
      <w:r w:rsidRPr="00C25C75">
        <w:rPr>
          <w:i/>
          <w:color w:val="auto"/>
          <w:sz w:val="24"/>
          <w:szCs w:val="24"/>
        </w:rPr>
        <w:t>Saccharomyces cerevisiae</w:t>
      </w:r>
      <w:r w:rsidRPr="00C25C75">
        <w:rPr>
          <w:color w:val="auto"/>
          <w:sz w:val="24"/>
          <w:szCs w:val="24"/>
        </w:rPr>
        <w:t>. Lipid droplets are visualized with BODIPY 493/503, and cell-impermeable fluorescent dextr</w:t>
      </w:r>
      <w:r w:rsidRPr="00C25C75">
        <w:rPr>
          <w:color w:val="auto"/>
          <w:sz w:val="24"/>
          <w:szCs w:val="24"/>
        </w:rPr>
        <w:t xml:space="preserve">an is added to </w:t>
      </w:r>
      <w:r w:rsidR="00FE017F" w:rsidRPr="00C25C75">
        <w:rPr>
          <w:color w:val="auto"/>
          <w:sz w:val="24"/>
          <w:szCs w:val="24"/>
        </w:rPr>
        <w:t xml:space="preserve">the </w:t>
      </w:r>
      <w:r w:rsidRPr="00C25C75">
        <w:rPr>
          <w:color w:val="auto"/>
          <w:sz w:val="24"/>
          <w:szCs w:val="24"/>
        </w:rPr>
        <w:t>culture media to help identify cell boundaries. Cells are subjected to 3D epifluorescence microscopy in green and blue channels and the resulting z-stack images are processed automatically by a MATLAB pipeline. The procedure outputs rich qua</w:t>
      </w:r>
      <w:r w:rsidRPr="00C25C75">
        <w:rPr>
          <w:color w:val="auto"/>
          <w:sz w:val="24"/>
          <w:szCs w:val="24"/>
        </w:rPr>
        <w:t xml:space="preserve">ntitative data on cellular lipid droplet </w:t>
      </w:r>
      <w:r w:rsidRPr="00C25C75">
        <w:rPr>
          <w:color w:val="auto"/>
          <w:sz w:val="24"/>
          <w:szCs w:val="24"/>
        </w:rPr>
        <w:lastRenderedPageBreak/>
        <w:t>content and individual lipid droplet characteristics in a tabular format suitable for downstream analyses in major spreadsheet or statistical packages. We provide example analyses of lipid droplet content under vari</w:t>
      </w:r>
      <w:r w:rsidRPr="00C25C75">
        <w:rPr>
          <w:color w:val="auto"/>
          <w:sz w:val="24"/>
          <w:szCs w:val="24"/>
        </w:rPr>
        <w:t>ous conditions that affect cellular lipid metabolism.</w:t>
      </w:r>
    </w:p>
    <w:p w:rsidR="00D331AD" w:rsidRPr="00C25C75" w:rsidRDefault="00D331AD" w:rsidP="00F43159">
      <w:pPr>
        <w:rPr>
          <w:color w:val="auto"/>
          <w:sz w:val="24"/>
          <w:szCs w:val="24"/>
        </w:rPr>
      </w:pPr>
    </w:p>
    <w:p w:rsidR="00D331AD" w:rsidRPr="00C25C75" w:rsidRDefault="00E86106" w:rsidP="00F43159">
      <w:pPr>
        <w:rPr>
          <w:b/>
          <w:color w:val="auto"/>
          <w:sz w:val="24"/>
          <w:szCs w:val="24"/>
        </w:rPr>
      </w:pPr>
      <w:r w:rsidRPr="00C25C75">
        <w:rPr>
          <w:b/>
          <w:color w:val="auto"/>
          <w:sz w:val="24"/>
          <w:szCs w:val="24"/>
        </w:rPr>
        <w:t>INTRODUCTION:</w:t>
      </w:r>
    </w:p>
    <w:p w:rsidR="00D331AD" w:rsidRPr="00C25C75" w:rsidRDefault="00E86106" w:rsidP="00F43159">
      <w:pPr>
        <w:rPr>
          <w:color w:val="auto"/>
        </w:rPr>
      </w:pPr>
      <w:r w:rsidRPr="00C25C75">
        <w:rPr>
          <w:color w:val="auto"/>
          <w:sz w:val="24"/>
          <w:szCs w:val="24"/>
        </w:rPr>
        <w:t>Lipids play crucial roles in cellular energy and carbon metabolism, synthesis of membrane components, and production of bioactive substances. Lipid metabolism is fine-tuned according to e</w:t>
      </w:r>
      <w:r w:rsidRPr="00C25C75">
        <w:rPr>
          <w:color w:val="auto"/>
          <w:sz w:val="24"/>
          <w:szCs w:val="24"/>
        </w:rPr>
        <w:t>nvironmental conditions, nutrient availability and cell-cycle phase</w:t>
      </w:r>
      <w:bookmarkStart w:id="1" w:name="__UnoMark__2676_1843206678"/>
      <w:bookmarkStart w:id="2" w:name="__UnoMark__2641_1843206678"/>
      <w:bookmarkStart w:id="3" w:name="Mendeley_Bookmark_oTLCa7Z4Tb"/>
      <w:bookmarkStart w:id="4" w:name="Mendeley_Bookmark_EZlR2Ty8bk"/>
      <w:r w:rsidRPr="00C25C75">
        <w:rPr>
          <w:color w:val="auto"/>
          <w:sz w:val="24"/>
          <w:szCs w:val="24"/>
          <w:vertAlign w:val="superscript"/>
        </w:rPr>
        <w:t>1</w:t>
      </w:r>
      <w:bookmarkEnd w:id="1"/>
      <w:bookmarkEnd w:id="2"/>
      <w:bookmarkEnd w:id="3"/>
      <w:bookmarkEnd w:id="4"/>
      <w:r w:rsidRPr="00C25C75">
        <w:rPr>
          <w:color w:val="auto"/>
          <w:sz w:val="24"/>
          <w:szCs w:val="24"/>
        </w:rPr>
        <w:t>. In humans, lipid metabolism has been connected to diseases, such as obesity, type II diabetes and cancer</w:t>
      </w:r>
      <w:bookmarkStart w:id="5" w:name="__UnoMark__2692_1843206678"/>
      <w:bookmarkStart w:id="6" w:name="__UnoMark__2677_1843206678"/>
      <w:bookmarkStart w:id="7" w:name="Mendeley_Bookmark_WfhEWpKIrK"/>
      <w:bookmarkStart w:id="8" w:name="Mendeley_Bookmark_wCBeaYHxvo"/>
      <w:r w:rsidRPr="00C25C75">
        <w:rPr>
          <w:color w:val="auto"/>
          <w:sz w:val="24"/>
          <w:szCs w:val="24"/>
          <w:vertAlign w:val="superscript"/>
        </w:rPr>
        <w:t>2</w:t>
      </w:r>
      <w:bookmarkEnd w:id="5"/>
      <w:bookmarkEnd w:id="6"/>
      <w:bookmarkEnd w:id="7"/>
      <w:bookmarkEnd w:id="8"/>
      <w:r w:rsidRPr="00C25C75">
        <w:rPr>
          <w:color w:val="auto"/>
          <w:sz w:val="24"/>
          <w:szCs w:val="24"/>
        </w:rPr>
        <w:t>. In industry, lipids produced by microorganisms, such as yeasts, represent a pro</w:t>
      </w:r>
      <w:r w:rsidRPr="00C25C75">
        <w:rPr>
          <w:color w:val="auto"/>
          <w:sz w:val="24"/>
          <w:szCs w:val="24"/>
        </w:rPr>
        <w:t>mising source of renewable diesel fuels</w:t>
      </w:r>
      <w:bookmarkStart w:id="9" w:name="__UnoMark__2704_1843206678"/>
      <w:bookmarkStart w:id="10" w:name="__UnoMark__2693_1843206678"/>
      <w:bookmarkStart w:id="11" w:name="Mendeley_Bookmark_TdZ8HJI2ir"/>
      <w:bookmarkStart w:id="12" w:name="Mendeley_Bookmark_ccrKQtRlOL"/>
      <w:r w:rsidRPr="00C25C75">
        <w:rPr>
          <w:color w:val="auto"/>
          <w:sz w:val="24"/>
          <w:szCs w:val="24"/>
          <w:vertAlign w:val="superscript"/>
        </w:rPr>
        <w:t>3</w:t>
      </w:r>
      <w:bookmarkEnd w:id="9"/>
      <w:bookmarkEnd w:id="10"/>
      <w:bookmarkEnd w:id="11"/>
      <w:bookmarkEnd w:id="12"/>
      <w:r w:rsidRPr="00C25C75">
        <w:rPr>
          <w:color w:val="auto"/>
          <w:sz w:val="24"/>
          <w:szCs w:val="24"/>
        </w:rPr>
        <w:t>. Cells store neutral lipids in so-called lipid droplets (LDs). These evolutionarily conserved bodies are composed of triacylglycerols, steryl esters, an outer phospholipid monolayer and associated proteins</w:t>
      </w:r>
      <w:bookmarkStart w:id="13" w:name="__UnoMark__2712_1843206678"/>
      <w:bookmarkStart w:id="14" w:name="__UnoMark__2705_1843206678"/>
      <w:bookmarkStart w:id="15" w:name="Mendeley_Bookmark_ft46h8uGUz"/>
      <w:bookmarkStart w:id="16" w:name="Mendeley_Bookmark_VFnbhL0yym"/>
      <w:r w:rsidRPr="00C25C75">
        <w:rPr>
          <w:color w:val="auto"/>
          <w:sz w:val="24"/>
          <w:szCs w:val="24"/>
          <w:vertAlign w:val="superscript"/>
        </w:rPr>
        <w:t>1</w:t>
      </w:r>
      <w:bookmarkEnd w:id="13"/>
      <w:bookmarkEnd w:id="14"/>
      <w:bookmarkEnd w:id="15"/>
      <w:bookmarkEnd w:id="16"/>
      <w:r w:rsidRPr="00C25C75">
        <w:rPr>
          <w:color w:val="auto"/>
          <w:sz w:val="24"/>
          <w:szCs w:val="24"/>
        </w:rPr>
        <w:t>. LDs ori</w:t>
      </w:r>
      <w:r w:rsidRPr="00C25C75">
        <w:rPr>
          <w:color w:val="auto"/>
          <w:sz w:val="24"/>
          <w:szCs w:val="24"/>
        </w:rPr>
        <w:t>ginate in the endoplasmic reticulum, exert cell-cycle or growth-phase dynamics, and are important for cellular lipid homeostasis</w:t>
      </w:r>
      <w:bookmarkStart w:id="17" w:name="__UnoMark__2748_1843206678"/>
      <w:bookmarkStart w:id="18" w:name="__UnoMark__2713_1843206678"/>
      <w:bookmarkStart w:id="19" w:name="Mendeley_Bookmark_tmCFqjWlLl"/>
      <w:bookmarkStart w:id="20" w:name="Mendeley_Bookmark_aZo5mZQWtw"/>
      <w:r w:rsidRPr="00C25C75">
        <w:rPr>
          <w:color w:val="auto"/>
          <w:sz w:val="24"/>
          <w:szCs w:val="24"/>
          <w:vertAlign w:val="superscript"/>
        </w:rPr>
        <w:t>1</w:t>
      </w:r>
      <w:bookmarkEnd w:id="17"/>
      <w:bookmarkEnd w:id="18"/>
      <w:bookmarkEnd w:id="19"/>
      <w:bookmarkEnd w:id="20"/>
      <w:r w:rsidRPr="00C25C75">
        <w:rPr>
          <w:color w:val="auto"/>
          <w:sz w:val="24"/>
          <w:szCs w:val="24"/>
        </w:rPr>
        <w:t xml:space="preserve">. LD number and morphology can be used as a convenient proxy when assaying lipid metabolism under various growth conditions or </w:t>
      </w:r>
      <w:r w:rsidRPr="00C25C75">
        <w:rPr>
          <w:color w:val="auto"/>
          <w:sz w:val="24"/>
          <w:szCs w:val="24"/>
        </w:rPr>
        <w:t>when screening a panel of mutants. Given their dynamic nature, techniques capable of analyzing the properties of individual LDs are of particular interest in studies of lipid metabolism.</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Various yeast species have been used to describe lipid-related metab</w:t>
      </w:r>
      <w:r w:rsidRPr="00C25C75">
        <w:rPr>
          <w:color w:val="auto"/>
          <w:sz w:val="24"/>
          <w:szCs w:val="24"/>
        </w:rPr>
        <w:t>olic pathways and their regulation, or used in biotechnology to produce interesting compounds or fuels</w:t>
      </w:r>
      <w:bookmarkStart w:id="21" w:name="__UnoMark__2764_1843206678"/>
      <w:bookmarkStart w:id="22" w:name="__UnoMark__2749_1843206678"/>
      <w:bookmarkStart w:id="23" w:name="Mendeley_Bookmark_VKxvSW9I8r"/>
      <w:bookmarkStart w:id="24" w:name="Mendeley_Bookmark_6SMTBfo8yh"/>
      <w:r w:rsidRPr="00C25C75">
        <w:rPr>
          <w:color w:val="auto"/>
          <w:sz w:val="24"/>
          <w:szCs w:val="24"/>
          <w:vertAlign w:val="superscript"/>
        </w:rPr>
        <w:t>1</w:t>
      </w:r>
      <w:bookmarkEnd w:id="21"/>
      <w:bookmarkEnd w:id="22"/>
      <w:bookmarkEnd w:id="23"/>
      <w:bookmarkEnd w:id="24"/>
      <w:r w:rsidRPr="00C25C75">
        <w:rPr>
          <w:color w:val="auto"/>
          <w:sz w:val="24"/>
          <w:szCs w:val="24"/>
        </w:rPr>
        <w:t xml:space="preserve">. Furthermore, for model yeasts, such as the budding yeast </w:t>
      </w:r>
      <w:r w:rsidRPr="00C25C75">
        <w:rPr>
          <w:i/>
          <w:color w:val="auto"/>
          <w:sz w:val="24"/>
          <w:szCs w:val="24"/>
        </w:rPr>
        <w:t>Saccharomyces cerevisiae</w:t>
      </w:r>
      <w:r w:rsidRPr="00C25C75">
        <w:rPr>
          <w:color w:val="auto"/>
          <w:sz w:val="24"/>
          <w:szCs w:val="24"/>
        </w:rPr>
        <w:t xml:space="preserve"> or the distantly related fission yeast</w:t>
      </w:r>
      <w:r w:rsidRPr="00C25C75">
        <w:rPr>
          <w:i/>
          <w:color w:val="auto"/>
          <w:sz w:val="24"/>
          <w:szCs w:val="24"/>
        </w:rPr>
        <w:t xml:space="preserve"> Schizosaccharomyces pombe</w:t>
      </w:r>
      <w:r w:rsidRPr="00C25C75">
        <w:rPr>
          <w:color w:val="auto"/>
          <w:sz w:val="24"/>
          <w:szCs w:val="24"/>
        </w:rPr>
        <w:t xml:space="preserve">, genome-wide deletion strain libraries are available </w:t>
      </w:r>
      <w:r w:rsidR="00FE017F" w:rsidRPr="00C25C75">
        <w:rPr>
          <w:color w:val="auto"/>
          <w:sz w:val="24"/>
          <w:szCs w:val="24"/>
        </w:rPr>
        <w:t>that</w:t>
      </w:r>
      <w:r w:rsidRPr="00C25C75">
        <w:rPr>
          <w:color w:val="auto"/>
          <w:sz w:val="24"/>
          <w:szCs w:val="24"/>
        </w:rPr>
        <w:t xml:space="preserve"> can be used for high-throughput screens</w:t>
      </w:r>
      <w:bookmarkStart w:id="25" w:name="__UnoMark__2776_1843206678"/>
      <w:bookmarkStart w:id="26" w:name="__UnoMark__2765_1843206678"/>
      <w:bookmarkStart w:id="27" w:name="Mendeley_Bookmark_WVLs3oC2rl"/>
      <w:bookmarkStart w:id="28" w:name="Mendeley_Bookmark_XDjimmd2qv"/>
      <w:r w:rsidRPr="00C25C75">
        <w:rPr>
          <w:color w:val="auto"/>
          <w:sz w:val="24"/>
          <w:szCs w:val="24"/>
          <w:vertAlign w:val="superscript"/>
        </w:rPr>
        <w:t>4,</w:t>
      </w:r>
      <w:r w:rsidRPr="00C25C75">
        <w:rPr>
          <w:color w:val="auto"/>
          <w:sz w:val="24"/>
          <w:szCs w:val="24"/>
          <w:vertAlign w:val="superscript"/>
        </w:rPr>
        <w:t>5</w:t>
      </w:r>
      <w:bookmarkEnd w:id="25"/>
      <w:bookmarkEnd w:id="26"/>
      <w:bookmarkEnd w:id="27"/>
      <w:bookmarkEnd w:id="28"/>
      <w:r w:rsidRPr="00C25C75">
        <w:rPr>
          <w:color w:val="auto"/>
          <w:sz w:val="24"/>
          <w:szCs w:val="24"/>
        </w:rPr>
        <w:t xml:space="preserve">. Recently LD composition and dynamics have been described in </w:t>
      </w:r>
      <w:r w:rsidRPr="00C25C75">
        <w:rPr>
          <w:i/>
          <w:color w:val="auto"/>
          <w:sz w:val="24"/>
          <w:szCs w:val="24"/>
        </w:rPr>
        <w:t>S. pombe</w:t>
      </w:r>
      <w:bookmarkStart w:id="29" w:name="__UnoMark__2784_1843206678"/>
      <w:bookmarkStart w:id="30" w:name="__UnoMark__2777_1843206678"/>
      <w:bookmarkStart w:id="31" w:name="Mendeley_Bookmark_30caRTEgpl"/>
      <w:bookmarkStart w:id="32" w:name="Mendeley_Bookmark_APvjsBminM"/>
      <w:r w:rsidRPr="00C25C75">
        <w:rPr>
          <w:color w:val="auto"/>
          <w:sz w:val="24"/>
          <w:szCs w:val="24"/>
          <w:vertAlign w:val="superscript"/>
        </w:rPr>
        <w:t>6–9</w:t>
      </w:r>
      <w:bookmarkEnd w:id="29"/>
      <w:bookmarkEnd w:id="30"/>
      <w:bookmarkEnd w:id="31"/>
      <w:bookmarkEnd w:id="32"/>
      <w:r w:rsidRPr="00C25C75">
        <w:rPr>
          <w:color w:val="auto"/>
          <w:sz w:val="24"/>
          <w:szCs w:val="24"/>
        </w:rPr>
        <w:t>, and mutants r</w:t>
      </w:r>
      <w:r w:rsidRPr="00C25C75">
        <w:rPr>
          <w:color w:val="auto"/>
          <w:sz w:val="24"/>
          <w:szCs w:val="24"/>
        </w:rPr>
        <w:t xml:space="preserve">elated to lipid metabolism have been isolated in the emerging model yeast </w:t>
      </w:r>
      <w:r w:rsidRPr="00C25C75">
        <w:rPr>
          <w:i/>
          <w:color w:val="auto"/>
          <w:sz w:val="24"/>
          <w:szCs w:val="24"/>
        </w:rPr>
        <w:t>Schizosaccharomyces japonicus</w:t>
      </w:r>
      <w:bookmarkStart w:id="33" w:name="__UnoMark__2820_1843206678"/>
      <w:bookmarkStart w:id="34" w:name="__UnoMark__2785_1843206678"/>
      <w:bookmarkStart w:id="35" w:name="Mendeley_Bookmark_403gGrYnUn"/>
      <w:bookmarkStart w:id="36" w:name="Mendeley_Bookmark_yPCicB2Ugs"/>
      <w:r w:rsidRPr="00C25C75">
        <w:rPr>
          <w:color w:val="auto"/>
          <w:sz w:val="24"/>
          <w:szCs w:val="24"/>
          <w:vertAlign w:val="superscript"/>
        </w:rPr>
        <w:t>10</w:t>
      </w:r>
      <w:bookmarkEnd w:id="33"/>
      <w:bookmarkEnd w:id="34"/>
      <w:bookmarkEnd w:id="35"/>
      <w:bookmarkEnd w:id="36"/>
      <w:r w:rsidRPr="00C25C75">
        <w:rPr>
          <w:color w:val="auto"/>
          <w:sz w:val="24"/>
          <w:szCs w:val="24"/>
        </w:rPr>
        <w:t>.</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Numerous techniques are available to study LD content and dynamics. Most employ some kind of staining of LDs with lipophilic dyes such as Nile Red o</w:t>
      </w:r>
      <w:r w:rsidRPr="00C25C75">
        <w:rPr>
          <w:color w:val="auto"/>
          <w:sz w:val="24"/>
          <w:szCs w:val="24"/>
        </w:rPr>
        <w:t>r BODIPY 493/503. The latter shows more narrow excitation and emission spectra, and increased specificity towards neutral lipids (LDs) as opposed to phospholipids (membranes)</w:t>
      </w:r>
      <w:bookmarkStart w:id="37" w:name="__UnoMark__2836_1843206678"/>
      <w:bookmarkStart w:id="38" w:name="__UnoMark__2821_1843206678"/>
      <w:bookmarkStart w:id="39" w:name="Mendeley_Bookmark_vUtVbYfeUG"/>
      <w:bookmarkStart w:id="40" w:name="Mendeley_Bookmark_Yu5H9qe7qs"/>
      <w:r w:rsidRPr="00C25C75">
        <w:rPr>
          <w:color w:val="auto"/>
          <w:sz w:val="24"/>
          <w:szCs w:val="24"/>
          <w:vertAlign w:val="superscript"/>
        </w:rPr>
        <w:t>11</w:t>
      </w:r>
      <w:bookmarkEnd w:id="37"/>
      <w:bookmarkEnd w:id="38"/>
      <w:bookmarkEnd w:id="39"/>
      <w:bookmarkEnd w:id="40"/>
      <w:r w:rsidRPr="00C25C75">
        <w:rPr>
          <w:color w:val="auto"/>
          <w:sz w:val="24"/>
          <w:szCs w:val="24"/>
        </w:rPr>
        <w:t>. Fluorimetric and flow-cytometry methods have been used successfully in various</w:t>
      </w:r>
      <w:r w:rsidRPr="00C25C75">
        <w:rPr>
          <w:color w:val="auto"/>
          <w:sz w:val="24"/>
          <w:szCs w:val="24"/>
        </w:rPr>
        <w:t xml:space="preserve"> fungal species to uncover genes and growth conditions that affect storage lipid content</w:t>
      </w:r>
      <w:bookmarkStart w:id="41" w:name="__UnoMark__2848_1843206678"/>
      <w:bookmarkStart w:id="42" w:name="__UnoMark__2837_1843206678"/>
      <w:bookmarkStart w:id="43" w:name="Mendeley_Bookmark_ce0gBt1pKo"/>
      <w:bookmarkStart w:id="44" w:name="Mendeley_Bookmark_GCk0OScKj3"/>
      <w:r w:rsidRPr="00C25C75">
        <w:rPr>
          <w:color w:val="auto"/>
          <w:sz w:val="24"/>
          <w:szCs w:val="24"/>
          <w:vertAlign w:val="superscript"/>
        </w:rPr>
        <w:t>12–15</w:t>
      </w:r>
      <w:bookmarkEnd w:id="41"/>
      <w:bookmarkEnd w:id="42"/>
      <w:bookmarkEnd w:id="43"/>
      <w:bookmarkEnd w:id="44"/>
      <w:r w:rsidRPr="00C25C75">
        <w:rPr>
          <w:color w:val="auto"/>
          <w:sz w:val="24"/>
          <w:szCs w:val="24"/>
        </w:rPr>
        <w:t>. While these methods are suitable for high-throughput applications, they cannot measure the numbers and morphology of individual LDs in cells, which can differ dr</w:t>
      </w:r>
      <w:r w:rsidRPr="00C25C75">
        <w:rPr>
          <w:color w:val="auto"/>
          <w:sz w:val="24"/>
          <w:szCs w:val="24"/>
        </w:rPr>
        <w:t xml:space="preserve">amatically between growth conditions and genotypes. Coherent Raman scattering or digital holographic microscopy are label-free methods that yield LD-level data, but require </w:t>
      </w:r>
      <w:r w:rsidRPr="00C25C75">
        <w:rPr>
          <w:color w:val="auto"/>
          <w:sz w:val="24"/>
          <w:szCs w:val="24"/>
        </w:rPr>
        <w:lastRenderedPageBreak/>
        <w:t>specialized expensive equipment</w:t>
      </w:r>
      <w:bookmarkStart w:id="45" w:name="__UnoMark__2856_1843206678"/>
      <w:bookmarkStart w:id="46" w:name="__UnoMark__2849_1843206678"/>
      <w:bookmarkStart w:id="47" w:name="Mendeley_Bookmark_637i5gCLCb"/>
      <w:bookmarkStart w:id="48" w:name="Mendeley_Bookmark_SB4gCGIQDR"/>
      <w:r w:rsidRPr="00C25C75">
        <w:rPr>
          <w:color w:val="auto"/>
          <w:sz w:val="24"/>
          <w:szCs w:val="24"/>
          <w:vertAlign w:val="superscript"/>
        </w:rPr>
        <w:t>16–18</w:t>
      </w:r>
      <w:bookmarkEnd w:id="45"/>
      <w:bookmarkEnd w:id="46"/>
      <w:bookmarkEnd w:id="47"/>
      <w:bookmarkEnd w:id="48"/>
      <w:r w:rsidRPr="00C25C75">
        <w:rPr>
          <w:color w:val="auto"/>
          <w:sz w:val="24"/>
          <w:szCs w:val="24"/>
        </w:rPr>
        <w:t>. Fluorescence microscopy, on the other hand, c</w:t>
      </w:r>
      <w:r w:rsidRPr="00C25C75">
        <w:rPr>
          <w:color w:val="auto"/>
          <w:sz w:val="24"/>
          <w:szCs w:val="24"/>
        </w:rPr>
        <w:t>an provide detailed data on LD content, while utilizing commonly available instruments and image analysis software tools. Several analysis workflows exist that feature various degrees of sophistication and automation in cell/LD detection from image data, a</w:t>
      </w:r>
      <w:r w:rsidRPr="00C25C75">
        <w:rPr>
          <w:color w:val="auto"/>
          <w:sz w:val="24"/>
          <w:szCs w:val="24"/>
        </w:rPr>
        <w:t>nd are optimized for different cell types, such as metazoan cells with large LDs</w:t>
      </w:r>
      <w:bookmarkStart w:id="49" w:name="__UnoMark__2868_1843206678"/>
      <w:bookmarkStart w:id="50" w:name="__UnoMark__2857_1843206678"/>
      <w:bookmarkStart w:id="51" w:name="Mendeley_Bookmark_C18BUH9chc"/>
      <w:bookmarkStart w:id="52" w:name="Mendeley_Bookmark_SK4Ldff8CH"/>
      <w:r w:rsidRPr="00C25C75">
        <w:rPr>
          <w:color w:val="auto"/>
          <w:sz w:val="24"/>
          <w:szCs w:val="24"/>
          <w:vertAlign w:val="superscript"/>
        </w:rPr>
        <w:t>19–21</w:t>
      </w:r>
      <w:bookmarkEnd w:id="49"/>
      <w:bookmarkEnd w:id="50"/>
      <w:bookmarkEnd w:id="51"/>
      <w:bookmarkEnd w:id="52"/>
      <w:r w:rsidRPr="00C25C75">
        <w:rPr>
          <w:color w:val="auto"/>
          <w:sz w:val="24"/>
          <w:szCs w:val="24"/>
        </w:rPr>
        <w:t>, or budding yeasts</w:t>
      </w:r>
      <w:bookmarkStart w:id="53" w:name="__UnoMark__2904_1843206678"/>
      <w:bookmarkStart w:id="54" w:name="__UnoMark__2869_1843206678"/>
      <w:bookmarkStart w:id="55" w:name="Mendeley_Bookmark_FeGpAI32qj"/>
      <w:bookmarkStart w:id="56" w:name="Mendeley_Bookmark_qb5c3xX0CM"/>
      <w:r w:rsidRPr="00C25C75">
        <w:rPr>
          <w:color w:val="auto"/>
          <w:sz w:val="24"/>
          <w:szCs w:val="24"/>
          <w:vertAlign w:val="superscript"/>
        </w:rPr>
        <w:t>17,</w:t>
      </w:r>
      <w:r w:rsidRPr="00C25C75">
        <w:rPr>
          <w:color w:val="auto"/>
          <w:sz w:val="24"/>
          <w:szCs w:val="24"/>
          <w:vertAlign w:val="superscript"/>
        </w:rPr>
        <w:t>22,</w:t>
      </w:r>
      <w:r w:rsidRPr="00C25C75">
        <w:rPr>
          <w:color w:val="auto"/>
          <w:sz w:val="24"/>
          <w:szCs w:val="24"/>
          <w:vertAlign w:val="superscript"/>
        </w:rPr>
        <w:t>23</w:t>
      </w:r>
      <w:bookmarkEnd w:id="53"/>
      <w:bookmarkEnd w:id="54"/>
      <w:bookmarkEnd w:id="55"/>
      <w:bookmarkEnd w:id="56"/>
      <w:r w:rsidRPr="00C25C75">
        <w:rPr>
          <w:color w:val="auto"/>
          <w:sz w:val="24"/>
          <w:szCs w:val="24"/>
        </w:rPr>
        <w:t>. Some of these approaches only work in 2D (e.g., on maximum projection images), which may fail to reliably describe the cel</w:t>
      </w:r>
      <w:r w:rsidRPr="00C25C75">
        <w:rPr>
          <w:color w:val="auto"/>
          <w:sz w:val="24"/>
          <w:szCs w:val="24"/>
        </w:rPr>
        <w:t>lular LD content. To our knowledge, no tools exist for determination of LD content and morphology from fission yeast microscopic data. Development of automated and robust LD-level analyses would bring increased sensitivity and enhanced statistical power, a</w:t>
      </w:r>
      <w:r w:rsidRPr="00C25C75">
        <w:rPr>
          <w:color w:val="auto"/>
          <w:sz w:val="24"/>
          <w:szCs w:val="24"/>
        </w:rPr>
        <w:t>nd provide rich information on neutral lipid content, ideally in multiple yeast species.</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We have developed a workflow for LD content analysis from 3D fluorescence microscopy images of yeast cells. Live cells are stained with BODIPY 493/503 and Cascade Blu</w:t>
      </w:r>
      <w:r w:rsidRPr="00C25C75">
        <w:rPr>
          <w:color w:val="auto"/>
          <w:sz w:val="24"/>
          <w:szCs w:val="24"/>
        </w:rPr>
        <w:t>e dextran to visualize LDs and determine cell boundaries, respectively. Cells are immobilized on glass slides and subjected to z-stack imaging using a standard epifluorescence microscope. Images are then processed by an automated pipeline implemented in MA</w:t>
      </w:r>
      <w:r w:rsidRPr="00C25C75">
        <w:rPr>
          <w:color w:val="auto"/>
          <w:sz w:val="24"/>
          <w:szCs w:val="24"/>
        </w:rPr>
        <w:t>TLAB, a widely used (commercial) package for statistical analyses. The pipeline performs image preprocessing, segmentation (cells vs</w:t>
      </w:r>
      <w:r w:rsidR="00FE017F" w:rsidRPr="00C25C75">
        <w:rPr>
          <w:color w:val="auto"/>
          <w:sz w:val="24"/>
          <w:szCs w:val="24"/>
        </w:rPr>
        <w:t>.</w:t>
      </w:r>
      <w:r w:rsidRPr="00C25C75">
        <w:rPr>
          <w:color w:val="auto"/>
          <w:sz w:val="24"/>
          <w:szCs w:val="24"/>
        </w:rPr>
        <w:t xml:space="preserve"> background, removal of dead cells), and LD identification. Rich LD-level data, such as LD size and fluorescence intensity, </w:t>
      </w:r>
      <w:r w:rsidRPr="00C25C75">
        <w:rPr>
          <w:color w:val="auto"/>
          <w:sz w:val="24"/>
          <w:szCs w:val="24"/>
        </w:rPr>
        <w:t xml:space="preserve">are then provided in a tabular format compatible with major spreadsheet software tools. The workflow was used successfully to determine the impact of nitrogen source availability on lipid metabolism in </w:t>
      </w:r>
      <w:r w:rsidRPr="00C25C75">
        <w:rPr>
          <w:i/>
          <w:color w:val="auto"/>
          <w:sz w:val="24"/>
          <w:szCs w:val="24"/>
        </w:rPr>
        <w:t>S. pombe</w:t>
      </w:r>
      <w:bookmarkStart w:id="57" w:name="__UnoMark__2920_1843206678"/>
      <w:bookmarkStart w:id="58" w:name="__UnoMark__2905_1843206678"/>
      <w:bookmarkStart w:id="59" w:name="Mendeley_Bookmark_LTysCOhtXV"/>
      <w:bookmarkStart w:id="60" w:name="Mendeley_Bookmark_FqOt5ZHM12"/>
      <w:r w:rsidRPr="00C25C75">
        <w:rPr>
          <w:color w:val="auto"/>
          <w:sz w:val="24"/>
          <w:szCs w:val="24"/>
          <w:vertAlign w:val="superscript"/>
        </w:rPr>
        <w:t>24</w:t>
      </w:r>
      <w:bookmarkEnd w:id="57"/>
      <w:bookmarkEnd w:id="58"/>
      <w:bookmarkEnd w:id="59"/>
      <w:bookmarkEnd w:id="60"/>
      <w:r w:rsidRPr="00C25C75">
        <w:rPr>
          <w:color w:val="auto"/>
          <w:sz w:val="24"/>
          <w:szCs w:val="24"/>
        </w:rPr>
        <w:t>. We now demonstrate the functionality of th</w:t>
      </w:r>
      <w:r w:rsidRPr="00C25C75">
        <w:rPr>
          <w:color w:val="auto"/>
          <w:sz w:val="24"/>
          <w:szCs w:val="24"/>
        </w:rPr>
        <w:t xml:space="preserve">e workflow in </w:t>
      </w:r>
      <w:r w:rsidRPr="00C25C75">
        <w:rPr>
          <w:i/>
          <w:color w:val="auto"/>
          <w:sz w:val="24"/>
          <w:szCs w:val="24"/>
        </w:rPr>
        <w:t>S. pombe</w:t>
      </w:r>
      <w:r w:rsidRPr="00C25C75">
        <w:rPr>
          <w:color w:val="auto"/>
          <w:sz w:val="24"/>
          <w:szCs w:val="24"/>
        </w:rPr>
        <w:t xml:space="preserve">, </w:t>
      </w:r>
      <w:r w:rsidRPr="00C25C75">
        <w:rPr>
          <w:i/>
          <w:color w:val="auto"/>
          <w:sz w:val="24"/>
          <w:szCs w:val="24"/>
        </w:rPr>
        <w:t>S. japonicus</w:t>
      </w:r>
      <w:r w:rsidRPr="00C25C75">
        <w:rPr>
          <w:color w:val="auto"/>
          <w:sz w:val="24"/>
          <w:szCs w:val="24"/>
        </w:rPr>
        <w:t xml:space="preserve"> and </w:t>
      </w:r>
      <w:r w:rsidRPr="00C25C75">
        <w:rPr>
          <w:i/>
          <w:color w:val="auto"/>
          <w:sz w:val="24"/>
          <w:szCs w:val="24"/>
        </w:rPr>
        <w:t>S. cerevisiae</w:t>
      </w:r>
      <w:r w:rsidRPr="00C25C75">
        <w:rPr>
          <w:color w:val="auto"/>
          <w:sz w:val="24"/>
          <w:szCs w:val="24"/>
        </w:rPr>
        <w:t>, using growth conditions or mutants that affect cellular LD content.</w:t>
      </w:r>
    </w:p>
    <w:p w:rsidR="00D331AD" w:rsidRPr="00C25C75" w:rsidRDefault="00D331AD" w:rsidP="00F43159">
      <w:pPr>
        <w:rPr>
          <w:b/>
          <w:color w:val="auto"/>
          <w:sz w:val="24"/>
          <w:szCs w:val="24"/>
        </w:rPr>
      </w:pPr>
    </w:p>
    <w:p w:rsidR="00D331AD" w:rsidRPr="00C25C75" w:rsidRDefault="00E86106" w:rsidP="00F43159">
      <w:pPr>
        <w:rPr>
          <w:b/>
          <w:color w:val="auto"/>
          <w:sz w:val="24"/>
          <w:szCs w:val="24"/>
        </w:rPr>
      </w:pPr>
      <w:r w:rsidRPr="00C25C75">
        <w:rPr>
          <w:b/>
          <w:color w:val="auto"/>
          <w:sz w:val="24"/>
          <w:szCs w:val="24"/>
        </w:rPr>
        <w:t>PROTOCOL:</w:t>
      </w:r>
    </w:p>
    <w:p w:rsidR="00FE017F" w:rsidRPr="00C25C75" w:rsidRDefault="00FE017F" w:rsidP="00F43159">
      <w:pPr>
        <w:rPr>
          <w:b/>
          <w:color w:val="auto"/>
          <w:sz w:val="24"/>
          <w:szCs w:val="24"/>
        </w:rPr>
      </w:pPr>
    </w:p>
    <w:p w:rsidR="00D331AD" w:rsidRPr="00C25C75" w:rsidRDefault="00E86106" w:rsidP="00F43159">
      <w:pPr>
        <w:numPr>
          <w:ilvl w:val="0"/>
          <w:numId w:val="1"/>
        </w:numPr>
        <w:ind w:left="0" w:firstLine="0"/>
        <w:rPr>
          <w:b/>
          <w:color w:val="auto"/>
          <w:sz w:val="24"/>
          <w:szCs w:val="24"/>
        </w:rPr>
      </w:pPr>
      <w:r w:rsidRPr="00C25C75">
        <w:rPr>
          <w:b/>
          <w:color w:val="auto"/>
          <w:sz w:val="24"/>
          <w:szCs w:val="24"/>
        </w:rPr>
        <w:t>Preparation of solutions and media</w:t>
      </w:r>
    </w:p>
    <w:p w:rsidR="00D331AD" w:rsidRPr="00C25C75" w:rsidRDefault="00D331AD" w:rsidP="00F43159">
      <w:pPr>
        <w:rPr>
          <w:color w:val="auto"/>
          <w:sz w:val="24"/>
          <w:szCs w:val="24"/>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rPr>
        <w:t>Prepare lipid staining solution.</w:t>
      </w:r>
    </w:p>
    <w:p w:rsidR="00D331AD" w:rsidRPr="00C25C75" w:rsidRDefault="00D331AD" w:rsidP="00F43159">
      <w:pPr>
        <w:rPr>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 xml:space="preserve">To prepare stock lipid staining </w:t>
      </w:r>
      <w:r w:rsidRPr="00C25C75">
        <w:rPr>
          <w:color w:val="auto"/>
          <w:sz w:val="24"/>
          <w:szCs w:val="24"/>
        </w:rPr>
        <w:t xml:space="preserve">solution dissolve 10 mg </w:t>
      </w:r>
      <w:r w:rsidR="00FE017F" w:rsidRPr="00C25C75">
        <w:rPr>
          <w:color w:val="auto"/>
          <w:sz w:val="24"/>
          <w:szCs w:val="24"/>
        </w:rPr>
        <w:t xml:space="preserve">of </w:t>
      </w:r>
      <w:r w:rsidRPr="00C25C75">
        <w:rPr>
          <w:color w:val="auto"/>
          <w:sz w:val="24"/>
          <w:szCs w:val="24"/>
        </w:rPr>
        <w:t xml:space="preserve">BODIPY 493/503 in 10 mL </w:t>
      </w:r>
      <w:r w:rsidR="00FE017F" w:rsidRPr="00C25C75">
        <w:rPr>
          <w:color w:val="auto"/>
          <w:sz w:val="24"/>
          <w:szCs w:val="24"/>
        </w:rPr>
        <w:t xml:space="preserve">of </w:t>
      </w:r>
      <w:r w:rsidRPr="00C25C75">
        <w:rPr>
          <w:color w:val="auto"/>
          <w:sz w:val="24"/>
          <w:szCs w:val="24"/>
        </w:rPr>
        <w:t>anhydrous DMSO (final concentration 1 mg/mL). Dissolve the whole content of a 10 mg BODIPY 493/503 vial to prevent loss of material during weighing.</w:t>
      </w:r>
    </w:p>
    <w:p w:rsidR="00D331AD" w:rsidRPr="00C25C75" w:rsidRDefault="00D331AD" w:rsidP="00F43159">
      <w:pPr>
        <w:rPr>
          <w:color w:val="auto"/>
          <w:sz w:val="24"/>
          <w:szCs w:val="24"/>
        </w:rPr>
      </w:pPr>
    </w:p>
    <w:p w:rsidR="00D331AD" w:rsidRPr="00C25C75" w:rsidRDefault="00E86106" w:rsidP="00F43159">
      <w:pPr>
        <w:rPr>
          <w:i/>
          <w:color w:val="auto"/>
          <w:sz w:val="24"/>
          <w:szCs w:val="24"/>
        </w:rPr>
      </w:pPr>
      <w:r w:rsidRPr="00C25C75">
        <w:rPr>
          <w:color w:val="auto"/>
          <w:sz w:val="24"/>
          <w:szCs w:val="24"/>
        </w:rPr>
        <w:t>CAUTION:</w:t>
      </w:r>
      <w:r w:rsidRPr="00C25C75">
        <w:rPr>
          <w:i/>
          <w:color w:val="auto"/>
          <w:sz w:val="24"/>
          <w:szCs w:val="24"/>
        </w:rPr>
        <w:t xml:space="preserve"> </w:t>
      </w:r>
      <w:r w:rsidRPr="00C25C75">
        <w:rPr>
          <w:color w:val="auto"/>
          <w:sz w:val="24"/>
          <w:szCs w:val="24"/>
        </w:rPr>
        <w:t xml:space="preserve">DMSO may pass through the skin. Wear appropriate </w:t>
      </w:r>
      <w:r w:rsidRPr="00C25C75">
        <w:rPr>
          <w:color w:val="auto"/>
          <w:sz w:val="24"/>
          <w:szCs w:val="24"/>
        </w:rPr>
        <w:t>personal protective equipment.</w:t>
      </w:r>
    </w:p>
    <w:p w:rsidR="00D331AD" w:rsidRPr="00C25C75" w:rsidRDefault="00D331AD" w:rsidP="00F43159">
      <w:pPr>
        <w:rPr>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 xml:space="preserve">Prepare working lipid staining solution by mixing 100 </w:t>
      </w:r>
      <w:r w:rsidR="00FE017F" w:rsidRPr="00C25C75">
        <w:rPr>
          <w:color w:val="auto"/>
          <w:sz w:val="24"/>
          <w:szCs w:val="24"/>
        </w:rPr>
        <w:t xml:space="preserve">µL </w:t>
      </w:r>
      <w:r w:rsidRPr="00C25C75">
        <w:rPr>
          <w:color w:val="auto"/>
          <w:sz w:val="24"/>
          <w:szCs w:val="24"/>
        </w:rPr>
        <w:t xml:space="preserve">of the 1 mg/mL BODIPY </w:t>
      </w:r>
      <w:r w:rsidRPr="00C25C75">
        <w:rPr>
          <w:color w:val="auto"/>
          <w:sz w:val="24"/>
          <w:szCs w:val="24"/>
        </w:rPr>
        <w:lastRenderedPageBreak/>
        <w:t xml:space="preserve">493/503 stock solution and 900 </w:t>
      </w:r>
      <w:r w:rsidR="00FE017F" w:rsidRPr="00C25C75">
        <w:rPr>
          <w:color w:val="auto"/>
          <w:sz w:val="24"/>
          <w:szCs w:val="24"/>
        </w:rPr>
        <w:t>µL</w:t>
      </w:r>
      <w:r w:rsidRPr="00C25C75">
        <w:rPr>
          <w:color w:val="auto"/>
          <w:sz w:val="24"/>
          <w:szCs w:val="24"/>
        </w:rPr>
        <w:t xml:space="preserve"> of anhydrous DMSO (final concentration 0.1 mg/mL).</w:t>
      </w:r>
    </w:p>
    <w:p w:rsidR="00D331AD" w:rsidRPr="00C25C75" w:rsidRDefault="00D331AD" w:rsidP="00F43159">
      <w:pPr>
        <w:rPr>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 xml:space="preserve">Aliquot the stock and working solutions, </w:t>
      </w:r>
      <w:r w:rsidR="00FE017F" w:rsidRPr="00C25C75">
        <w:rPr>
          <w:color w:val="auto"/>
          <w:sz w:val="24"/>
          <w:szCs w:val="24"/>
        </w:rPr>
        <w:t xml:space="preserve">and </w:t>
      </w:r>
      <w:r w:rsidRPr="00C25C75">
        <w:rPr>
          <w:color w:val="auto"/>
          <w:sz w:val="24"/>
          <w:szCs w:val="24"/>
        </w:rPr>
        <w:t>store</w:t>
      </w:r>
      <w:r w:rsidRPr="00C25C75">
        <w:rPr>
          <w:color w:val="auto"/>
          <w:sz w:val="24"/>
          <w:szCs w:val="24"/>
        </w:rPr>
        <w:t xml:space="preserve"> at -20</w:t>
      </w:r>
      <w:r w:rsidR="00FE017F" w:rsidRPr="00C25C75">
        <w:rPr>
          <w:color w:val="auto"/>
          <w:sz w:val="24"/>
          <w:szCs w:val="24"/>
        </w:rPr>
        <w:t xml:space="preserve"> </w:t>
      </w:r>
      <w:r w:rsidRPr="00C25C75">
        <w:rPr>
          <w:color w:val="auto"/>
          <w:sz w:val="24"/>
          <w:szCs w:val="24"/>
        </w:rPr>
        <w:t>°C.</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NOTE: Dissolved BODIPY 493/503 is stable for several years at -20</w:t>
      </w:r>
      <w:r w:rsidR="00FE017F" w:rsidRPr="00C25C75">
        <w:rPr>
          <w:color w:val="auto"/>
          <w:sz w:val="24"/>
          <w:szCs w:val="24"/>
        </w:rPr>
        <w:t xml:space="preserve"> </w:t>
      </w:r>
      <w:r w:rsidRPr="00C25C75">
        <w:rPr>
          <w:color w:val="auto"/>
          <w:sz w:val="24"/>
          <w:szCs w:val="24"/>
        </w:rPr>
        <w:t>°C</w:t>
      </w:r>
      <w:r w:rsidRPr="00C25C75">
        <w:rPr>
          <w:color w:val="auto"/>
          <w:sz w:val="24"/>
          <w:szCs w:val="24"/>
        </w:rPr>
        <w:t xml:space="preserve">. </w:t>
      </w:r>
      <w:r w:rsidRPr="00C25C75">
        <w:rPr>
          <w:color w:val="auto"/>
          <w:sz w:val="24"/>
          <w:szCs w:val="24"/>
        </w:rPr>
        <w:t>However, the solution has to be protected from moisture and light.</w:t>
      </w:r>
    </w:p>
    <w:p w:rsidR="00D331AD" w:rsidRPr="00C25C75" w:rsidRDefault="00D331AD" w:rsidP="00F43159">
      <w:pPr>
        <w:rPr>
          <w:i/>
          <w:color w:val="auto"/>
          <w:sz w:val="24"/>
          <w:szCs w:val="24"/>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rPr>
        <w:t xml:space="preserve">To prepare stock solution for cell boundary visualization, dissolve 25 mg </w:t>
      </w:r>
      <w:r w:rsidR="00FE017F" w:rsidRPr="00C25C75">
        <w:rPr>
          <w:color w:val="auto"/>
          <w:sz w:val="24"/>
          <w:szCs w:val="24"/>
        </w:rPr>
        <w:t xml:space="preserve">of </w:t>
      </w:r>
      <w:r w:rsidRPr="00C25C75">
        <w:rPr>
          <w:color w:val="auto"/>
          <w:sz w:val="24"/>
          <w:szCs w:val="24"/>
        </w:rPr>
        <w:t>Cascade Blue dextran (whole v</w:t>
      </w:r>
      <w:r w:rsidRPr="00C25C75">
        <w:rPr>
          <w:color w:val="auto"/>
          <w:sz w:val="24"/>
          <w:szCs w:val="24"/>
        </w:rPr>
        <w:t xml:space="preserve">ial) in 2.5 mL </w:t>
      </w:r>
      <w:r w:rsidR="00FE017F" w:rsidRPr="00C25C75">
        <w:rPr>
          <w:color w:val="auto"/>
          <w:sz w:val="24"/>
          <w:szCs w:val="24"/>
        </w:rPr>
        <w:t xml:space="preserve">of </w:t>
      </w:r>
      <w:r w:rsidRPr="00C25C75">
        <w:rPr>
          <w:color w:val="auto"/>
          <w:sz w:val="24"/>
          <w:szCs w:val="24"/>
        </w:rPr>
        <w:t>deionized water (final concentration 10 mg/mL). Aliquot the stock solution and store at -20</w:t>
      </w:r>
      <w:r w:rsidR="00FE017F" w:rsidRPr="00C25C75">
        <w:rPr>
          <w:color w:val="auto"/>
          <w:sz w:val="24"/>
          <w:szCs w:val="24"/>
        </w:rPr>
        <w:t xml:space="preserve"> </w:t>
      </w:r>
      <w:r w:rsidRPr="00C25C75">
        <w:rPr>
          <w:color w:val="auto"/>
          <w:sz w:val="24"/>
          <w:szCs w:val="24"/>
        </w:rPr>
        <w:t>°C protected from light.</w:t>
      </w:r>
    </w:p>
    <w:p w:rsidR="00D331AD" w:rsidRPr="00C25C75" w:rsidRDefault="00D331AD" w:rsidP="00F43159">
      <w:pPr>
        <w:rPr>
          <w:color w:val="auto"/>
          <w:sz w:val="24"/>
          <w:szCs w:val="24"/>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rPr>
        <w:t>To prepare microscope slide coating solution</w:t>
      </w:r>
      <w:r w:rsidR="00FE017F" w:rsidRPr="00C25C75">
        <w:rPr>
          <w:color w:val="auto"/>
          <w:sz w:val="24"/>
          <w:szCs w:val="24"/>
        </w:rPr>
        <w:t>,</w:t>
      </w:r>
      <w:r w:rsidRPr="00C25C75">
        <w:rPr>
          <w:color w:val="auto"/>
          <w:sz w:val="24"/>
          <w:szCs w:val="24"/>
        </w:rPr>
        <w:t xml:space="preserve"> dissolve 5 mg</w:t>
      </w:r>
      <w:r w:rsidR="00FE017F" w:rsidRPr="00C25C75">
        <w:rPr>
          <w:color w:val="auto"/>
          <w:sz w:val="24"/>
          <w:szCs w:val="24"/>
        </w:rPr>
        <w:t xml:space="preserve"> </w:t>
      </w:r>
      <w:r w:rsidR="00FE017F" w:rsidRPr="00C25C75">
        <w:rPr>
          <w:color w:val="auto"/>
          <w:sz w:val="24"/>
          <w:szCs w:val="24"/>
        </w:rPr>
        <w:t>of</w:t>
      </w:r>
      <w:r w:rsidRPr="00C25C75">
        <w:rPr>
          <w:color w:val="auto"/>
          <w:sz w:val="24"/>
          <w:szCs w:val="24"/>
        </w:rPr>
        <w:t xml:space="preserve"> soybean lectin in 5 mL </w:t>
      </w:r>
      <w:r w:rsidR="00FE017F" w:rsidRPr="00C25C75">
        <w:rPr>
          <w:color w:val="auto"/>
          <w:sz w:val="24"/>
          <w:szCs w:val="24"/>
        </w:rPr>
        <w:t xml:space="preserve">of </w:t>
      </w:r>
      <w:r w:rsidRPr="00C25C75">
        <w:rPr>
          <w:color w:val="auto"/>
          <w:sz w:val="24"/>
          <w:szCs w:val="24"/>
        </w:rPr>
        <w:t>deionized water (final concentration 1</w:t>
      </w:r>
      <w:r w:rsidRPr="00C25C75">
        <w:rPr>
          <w:color w:val="auto"/>
          <w:sz w:val="24"/>
          <w:szCs w:val="24"/>
        </w:rPr>
        <w:t xml:space="preserve"> mg/mL). Aliquot the lectin solution and store at -80</w:t>
      </w:r>
      <w:r w:rsidR="00FE017F" w:rsidRPr="00C25C75">
        <w:rPr>
          <w:color w:val="auto"/>
          <w:sz w:val="24"/>
          <w:szCs w:val="24"/>
        </w:rPr>
        <w:t xml:space="preserve"> </w:t>
      </w:r>
      <w:r w:rsidRPr="00C25C75">
        <w:rPr>
          <w:color w:val="auto"/>
          <w:sz w:val="24"/>
          <w:szCs w:val="24"/>
        </w:rPr>
        <w:t xml:space="preserve">°C. </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NOTE: The lectin solution is stable for several years at -80</w:t>
      </w:r>
      <w:r w:rsidR="00FE017F" w:rsidRPr="00C25C75">
        <w:rPr>
          <w:color w:val="auto"/>
          <w:sz w:val="24"/>
          <w:szCs w:val="24"/>
        </w:rPr>
        <w:t xml:space="preserve"> </w:t>
      </w:r>
      <w:r w:rsidRPr="00C25C75">
        <w:rPr>
          <w:color w:val="auto"/>
          <w:sz w:val="24"/>
          <w:szCs w:val="24"/>
        </w:rPr>
        <w:t>°C. Aliquots currently at use may be stored at -20</w:t>
      </w:r>
      <w:r w:rsidR="00FE017F" w:rsidRPr="00C25C75">
        <w:rPr>
          <w:color w:val="auto"/>
          <w:sz w:val="24"/>
          <w:szCs w:val="24"/>
        </w:rPr>
        <w:t xml:space="preserve"> </w:t>
      </w:r>
      <w:r w:rsidRPr="00C25C75">
        <w:rPr>
          <w:color w:val="auto"/>
          <w:sz w:val="24"/>
          <w:szCs w:val="24"/>
        </w:rPr>
        <w:t>°C.</w:t>
      </w:r>
    </w:p>
    <w:p w:rsidR="00D331AD" w:rsidRPr="00C25C75" w:rsidRDefault="00D331AD" w:rsidP="00F43159">
      <w:pPr>
        <w:rPr>
          <w:i/>
          <w:color w:val="auto"/>
          <w:sz w:val="24"/>
          <w:szCs w:val="24"/>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rPr>
        <w:t>Prepare cultivation media.</w:t>
      </w:r>
    </w:p>
    <w:p w:rsidR="00D331AD" w:rsidRPr="00C25C75" w:rsidRDefault="00D331AD" w:rsidP="00F43159">
      <w:pPr>
        <w:rPr>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To prepare 400 mL of complex YES cultivation</w:t>
      </w:r>
      <w:r w:rsidRPr="00C25C75">
        <w:rPr>
          <w:color w:val="auto"/>
          <w:sz w:val="24"/>
          <w:szCs w:val="24"/>
        </w:rPr>
        <w:t xml:space="preserve"> medium for </w:t>
      </w:r>
      <w:r w:rsidRPr="00C25C75">
        <w:rPr>
          <w:i/>
          <w:color w:val="auto"/>
          <w:sz w:val="24"/>
          <w:szCs w:val="24"/>
        </w:rPr>
        <w:t xml:space="preserve">S. pombe </w:t>
      </w:r>
      <w:r w:rsidRPr="00C25C75">
        <w:rPr>
          <w:color w:val="auto"/>
          <w:sz w:val="24"/>
          <w:szCs w:val="24"/>
        </w:rPr>
        <w:t xml:space="preserve">and </w:t>
      </w:r>
      <w:r w:rsidRPr="00C25C75">
        <w:rPr>
          <w:i/>
          <w:color w:val="auto"/>
          <w:sz w:val="24"/>
          <w:szCs w:val="24"/>
        </w:rPr>
        <w:t xml:space="preserve">S. </w:t>
      </w:r>
      <w:r w:rsidR="00FE017F" w:rsidRPr="00C25C75">
        <w:rPr>
          <w:i/>
          <w:color w:val="auto"/>
          <w:sz w:val="24"/>
          <w:szCs w:val="24"/>
        </w:rPr>
        <w:t>J</w:t>
      </w:r>
      <w:r w:rsidRPr="00C25C75">
        <w:rPr>
          <w:i/>
          <w:color w:val="auto"/>
          <w:sz w:val="24"/>
          <w:szCs w:val="24"/>
        </w:rPr>
        <w:t>aponicus</w:t>
      </w:r>
      <w:r w:rsidR="00FE017F" w:rsidRPr="00C25C75">
        <w:rPr>
          <w:i/>
          <w:color w:val="auto"/>
          <w:sz w:val="24"/>
          <w:szCs w:val="24"/>
        </w:rPr>
        <w:t>,</w:t>
      </w:r>
      <w:r w:rsidRPr="00C25C75">
        <w:rPr>
          <w:i/>
          <w:color w:val="auto"/>
          <w:sz w:val="24"/>
          <w:szCs w:val="24"/>
        </w:rPr>
        <w:t xml:space="preserve"> </w:t>
      </w:r>
      <w:r w:rsidRPr="00C25C75">
        <w:rPr>
          <w:color w:val="auto"/>
          <w:sz w:val="24"/>
          <w:szCs w:val="24"/>
        </w:rPr>
        <w:t xml:space="preserve">dissolve 2 g </w:t>
      </w:r>
      <w:r w:rsidR="00FE017F" w:rsidRPr="00C25C75">
        <w:rPr>
          <w:color w:val="auto"/>
          <w:sz w:val="24"/>
          <w:szCs w:val="24"/>
        </w:rPr>
        <w:t xml:space="preserve">of </w:t>
      </w:r>
      <w:r w:rsidRPr="00C25C75">
        <w:rPr>
          <w:color w:val="auto"/>
          <w:sz w:val="24"/>
          <w:szCs w:val="24"/>
        </w:rPr>
        <w:t xml:space="preserve">yeast extract and 0.1 g </w:t>
      </w:r>
      <w:r w:rsidR="00FE017F" w:rsidRPr="00C25C75">
        <w:rPr>
          <w:color w:val="auto"/>
          <w:sz w:val="24"/>
          <w:szCs w:val="24"/>
        </w:rPr>
        <w:t xml:space="preserve">of </w:t>
      </w:r>
      <w:r w:rsidRPr="00C25C75">
        <w:rPr>
          <w:color w:val="auto"/>
          <w:sz w:val="24"/>
          <w:szCs w:val="24"/>
        </w:rPr>
        <w:t xml:space="preserve">SP supplements (if required for auxotrophic mutants) in 340 mL </w:t>
      </w:r>
      <w:r w:rsidR="00FE017F" w:rsidRPr="00C25C75">
        <w:rPr>
          <w:color w:val="auto"/>
          <w:sz w:val="24"/>
          <w:szCs w:val="24"/>
        </w:rPr>
        <w:t xml:space="preserve">of </w:t>
      </w:r>
      <w:r w:rsidRPr="00C25C75">
        <w:rPr>
          <w:color w:val="auto"/>
          <w:sz w:val="24"/>
          <w:szCs w:val="24"/>
        </w:rPr>
        <w:t xml:space="preserve">deionized water in a 500 mL bottle and autoclave. Add 60 mL </w:t>
      </w:r>
      <w:r w:rsidR="00FE017F" w:rsidRPr="00C25C75">
        <w:rPr>
          <w:color w:val="auto"/>
          <w:sz w:val="24"/>
          <w:szCs w:val="24"/>
        </w:rPr>
        <w:t xml:space="preserve">of </w:t>
      </w:r>
      <w:r w:rsidRPr="00C25C75">
        <w:rPr>
          <w:color w:val="auto"/>
          <w:sz w:val="24"/>
          <w:szCs w:val="24"/>
        </w:rPr>
        <w:t>20% (w/v) of separately autoclaved or filter-sterilized gl</w:t>
      </w:r>
      <w:r w:rsidRPr="00C25C75">
        <w:rPr>
          <w:color w:val="auto"/>
          <w:sz w:val="24"/>
          <w:szCs w:val="24"/>
        </w:rPr>
        <w:t xml:space="preserve">ucose in aseptic conditions. </w:t>
      </w:r>
    </w:p>
    <w:p w:rsidR="00D331AD" w:rsidRPr="00C25C75" w:rsidRDefault="00D331AD" w:rsidP="00F43159">
      <w:pPr>
        <w:rPr>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 xml:space="preserve">To prepare 400 mL of defined EMM cultivation medium for </w:t>
      </w:r>
      <w:r w:rsidRPr="00C25C75">
        <w:rPr>
          <w:i/>
          <w:color w:val="auto"/>
          <w:sz w:val="24"/>
          <w:szCs w:val="24"/>
        </w:rPr>
        <w:t xml:space="preserve">S. pombe </w:t>
      </w:r>
      <w:r w:rsidRPr="00C25C75">
        <w:rPr>
          <w:color w:val="auto"/>
          <w:sz w:val="24"/>
          <w:szCs w:val="24"/>
        </w:rPr>
        <w:t xml:space="preserve">and </w:t>
      </w:r>
      <w:r w:rsidRPr="00C25C75">
        <w:rPr>
          <w:i/>
          <w:color w:val="auto"/>
          <w:sz w:val="24"/>
          <w:szCs w:val="24"/>
        </w:rPr>
        <w:t xml:space="preserve">S. </w:t>
      </w:r>
      <w:r w:rsidR="00FE017F" w:rsidRPr="00C25C75">
        <w:rPr>
          <w:i/>
          <w:color w:val="auto"/>
          <w:sz w:val="24"/>
          <w:szCs w:val="24"/>
        </w:rPr>
        <w:t>J</w:t>
      </w:r>
      <w:r w:rsidRPr="00C25C75">
        <w:rPr>
          <w:i/>
          <w:color w:val="auto"/>
          <w:sz w:val="24"/>
          <w:szCs w:val="24"/>
        </w:rPr>
        <w:t>aponicus</w:t>
      </w:r>
      <w:r w:rsidR="00FE017F" w:rsidRPr="00C25C75">
        <w:rPr>
          <w:i/>
          <w:color w:val="auto"/>
          <w:sz w:val="24"/>
          <w:szCs w:val="24"/>
        </w:rPr>
        <w:t>,</w:t>
      </w:r>
      <w:r w:rsidRPr="00C25C75">
        <w:rPr>
          <w:i/>
          <w:color w:val="auto"/>
          <w:sz w:val="24"/>
          <w:szCs w:val="24"/>
        </w:rPr>
        <w:t xml:space="preserve"> </w:t>
      </w:r>
      <w:r w:rsidRPr="00C25C75">
        <w:rPr>
          <w:color w:val="auto"/>
          <w:sz w:val="24"/>
          <w:szCs w:val="24"/>
        </w:rPr>
        <w:t xml:space="preserve">dissolve 4.9 g </w:t>
      </w:r>
      <w:r w:rsidR="00FE017F" w:rsidRPr="00C25C75">
        <w:rPr>
          <w:color w:val="auto"/>
          <w:sz w:val="24"/>
          <w:szCs w:val="24"/>
        </w:rPr>
        <w:t xml:space="preserve">of </w:t>
      </w:r>
      <w:r w:rsidRPr="00C25C75">
        <w:rPr>
          <w:color w:val="auto"/>
          <w:sz w:val="24"/>
          <w:szCs w:val="24"/>
        </w:rPr>
        <w:t xml:space="preserve">EMM broth without dextrose in 360 mL </w:t>
      </w:r>
      <w:r w:rsidR="00FE017F" w:rsidRPr="00C25C75">
        <w:rPr>
          <w:color w:val="auto"/>
          <w:sz w:val="24"/>
          <w:szCs w:val="24"/>
        </w:rPr>
        <w:t xml:space="preserve">of </w:t>
      </w:r>
      <w:r w:rsidRPr="00C25C75">
        <w:rPr>
          <w:color w:val="auto"/>
          <w:sz w:val="24"/>
          <w:szCs w:val="24"/>
        </w:rPr>
        <w:t xml:space="preserve">deionized water in a 500 mL bottle and autoclave. Add 40 mL </w:t>
      </w:r>
      <w:r w:rsidR="00FE017F" w:rsidRPr="00C25C75">
        <w:rPr>
          <w:color w:val="auto"/>
          <w:sz w:val="24"/>
          <w:szCs w:val="24"/>
        </w:rPr>
        <w:t xml:space="preserve">of </w:t>
      </w:r>
      <w:r w:rsidRPr="00C25C75">
        <w:rPr>
          <w:color w:val="auto"/>
          <w:sz w:val="24"/>
          <w:szCs w:val="24"/>
        </w:rPr>
        <w:t xml:space="preserve">20% (w/v) of </w:t>
      </w:r>
      <w:r w:rsidRPr="00C25C75">
        <w:rPr>
          <w:color w:val="auto"/>
          <w:sz w:val="24"/>
          <w:szCs w:val="24"/>
        </w:rPr>
        <w:t>separately autoclaved or filter-sterilized glucose in aseptic conditions.</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 xml:space="preserve">NOTE: For general guidelines on </w:t>
      </w:r>
      <w:r w:rsidRPr="00C25C75">
        <w:rPr>
          <w:i/>
          <w:color w:val="auto"/>
          <w:sz w:val="24"/>
          <w:szCs w:val="24"/>
        </w:rPr>
        <w:t>S. pombe</w:t>
      </w:r>
      <w:r w:rsidRPr="00C25C75">
        <w:rPr>
          <w:color w:val="auto"/>
          <w:sz w:val="24"/>
          <w:szCs w:val="24"/>
        </w:rPr>
        <w:t xml:space="preserve"> and </w:t>
      </w:r>
      <w:r w:rsidRPr="00C25C75">
        <w:rPr>
          <w:i/>
          <w:color w:val="auto"/>
          <w:sz w:val="24"/>
          <w:szCs w:val="24"/>
        </w:rPr>
        <w:t>S. japonicus</w:t>
      </w:r>
      <w:r w:rsidRPr="00C25C75">
        <w:rPr>
          <w:color w:val="auto"/>
          <w:sz w:val="24"/>
          <w:szCs w:val="24"/>
        </w:rPr>
        <w:t xml:space="preserve"> cultivation see</w:t>
      </w:r>
      <w:bookmarkStart w:id="61" w:name="__UnoMark__2932_1843206678"/>
      <w:bookmarkStart w:id="62" w:name="__UnoMark__2921_1843206678"/>
      <w:bookmarkStart w:id="63" w:name="Mendeley_Bookmark_lASzgeTMhJ"/>
      <w:bookmarkStart w:id="64" w:name="Mendeley_Bookmark_rN8cqjr6ip"/>
      <w:r w:rsidRPr="00C25C75">
        <w:rPr>
          <w:color w:val="auto"/>
          <w:sz w:val="24"/>
          <w:szCs w:val="24"/>
          <w:vertAlign w:val="superscript"/>
        </w:rPr>
        <w:t>25</w:t>
      </w:r>
      <w:bookmarkEnd w:id="61"/>
      <w:bookmarkEnd w:id="62"/>
      <w:bookmarkEnd w:id="63"/>
      <w:bookmarkEnd w:id="64"/>
      <w:r w:rsidRPr="00C25C75">
        <w:rPr>
          <w:color w:val="auto"/>
          <w:sz w:val="24"/>
          <w:szCs w:val="24"/>
        </w:rPr>
        <w:t xml:space="preserve"> and</w:t>
      </w:r>
      <w:bookmarkStart w:id="65" w:name="__UnoMark__2940_1843206678"/>
      <w:bookmarkStart w:id="66" w:name="__UnoMark__2933_1843206678"/>
      <w:bookmarkStart w:id="67" w:name="Mendeley_Bookmark_ZIoo0WEHmX"/>
      <w:bookmarkStart w:id="68" w:name="Mendeley_Bookmark_yqrwRkQoEh"/>
      <w:r w:rsidRPr="00C25C75">
        <w:rPr>
          <w:color w:val="auto"/>
          <w:sz w:val="24"/>
          <w:szCs w:val="24"/>
          <w:vertAlign w:val="superscript"/>
        </w:rPr>
        <w:t>26</w:t>
      </w:r>
      <w:bookmarkEnd w:id="65"/>
      <w:bookmarkEnd w:id="66"/>
      <w:bookmarkEnd w:id="67"/>
      <w:bookmarkEnd w:id="68"/>
      <w:r w:rsidRPr="00C25C75">
        <w:rPr>
          <w:color w:val="auto"/>
          <w:sz w:val="24"/>
          <w:szCs w:val="24"/>
        </w:rPr>
        <w:t xml:space="preserve">, </w:t>
      </w:r>
      <w:r w:rsidRPr="00C25C75">
        <w:rPr>
          <w:color w:val="auto"/>
          <w:sz w:val="24"/>
          <w:szCs w:val="24"/>
        </w:rPr>
        <w:t>respectively</w:t>
      </w:r>
      <w:r w:rsidRPr="00C25C75">
        <w:rPr>
          <w:color w:val="auto"/>
          <w:sz w:val="24"/>
          <w:szCs w:val="24"/>
        </w:rPr>
        <w:t>.</w:t>
      </w:r>
    </w:p>
    <w:p w:rsidR="00D331AD" w:rsidRPr="00C25C75" w:rsidRDefault="00D331AD" w:rsidP="00F43159">
      <w:pPr>
        <w:rPr>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 xml:space="preserve">To prepare 300 mL of complex YPAD cultivation medium for </w:t>
      </w:r>
      <w:r w:rsidRPr="00C25C75">
        <w:rPr>
          <w:i/>
          <w:color w:val="auto"/>
          <w:sz w:val="24"/>
          <w:szCs w:val="24"/>
        </w:rPr>
        <w:t xml:space="preserve">Saccharomyces </w:t>
      </w:r>
      <w:r w:rsidRPr="00C25C75">
        <w:rPr>
          <w:color w:val="auto"/>
          <w:sz w:val="24"/>
          <w:szCs w:val="24"/>
        </w:rPr>
        <w:t>cerevisiae</w:t>
      </w:r>
      <w:r w:rsidR="00FE017F" w:rsidRPr="00C25C75">
        <w:rPr>
          <w:color w:val="auto"/>
          <w:sz w:val="24"/>
          <w:szCs w:val="24"/>
        </w:rPr>
        <w:t>,</w:t>
      </w:r>
      <w:r w:rsidRPr="00C25C75">
        <w:rPr>
          <w:color w:val="auto"/>
          <w:sz w:val="24"/>
          <w:szCs w:val="24"/>
        </w:rPr>
        <w:t xml:space="preserve"> dissolve 3 g </w:t>
      </w:r>
      <w:r w:rsidR="00FE017F" w:rsidRPr="00C25C75">
        <w:rPr>
          <w:color w:val="auto"/>
          <w:sz w:val="24"/>
          <w:szCs w:val="24"/>
        </w:rPr>
        <w:t xml:space="preserve">of </w:t>
      </w:r>
      <w:r w:rsidRPr="00C25C75">
        <w:rPr>
          <w:color w:val="auto"/>
          <w:sz w:val="24"/>
          <w:szCs w:val="24"/>
        </w:rPr>
        <w:t xml:space="preserve">yeast extract, 6 g </w:t>
      </w:r>
      <w:r w:rsidR="00FE017F" w:rsidRPr="00C25C75">
        <w:rPr>
          <w:color w:val="auto"/>
          <w:sz w:val="24"/>
          <w:szCs w:val="24"/>
        </w:rPr>
        <w:t xml:space="preserve">of </w:t>
      </w:r>
      <w:r w:rsidRPr="00C25C75">
        <w:rPr>
          <w:color w:val="auto"/>
          <w:sz w:val="24"/>
          <w:szCs w:val="24"/>
        </w:rPr>
        <w:t xml:space="preserve">peptone and 30 mg </w:t>
      </w:r>
      <w:r w:rsidR="00FE017F" w:rsidRPr="00C25C75">
        <w:rPr>
          <w:color w:val="auto"/>
          <w:sz w:val="24"/>
          <w:szCs w:val="24"/>
        </w:rPr>
        <w:t xml:space="preserve">of </w:t>
      </w:r>
      <w:r w:rsidRPr="00C25C75">
        <w:rPr>
          <w:color w:val="auto"/>
          <w:sz w:val="24"/>
          <w:szCs w:val="24"/>
        </w:rPr>
        <w:t xml:space="preserve">adenine sulphate in 270 mL </w:t>
      </w:r>
      <w:r w:rsidR="00FE017F" w:rsidRPr="00C25C75">
        <w:rPr>
          <w:color w:val="auto"/>
          <w:sz w:val="24"/>
          <w:szCs w:val="24"/>
        </w:rPr>
        <w:t xml:space="preserve">of </w:t>
      </w:r>
      <w:r w:rsidRPr="00C25C75">
        <w:rPr>
          <w:color w:val="auto"/>
          <w:sz w:val="24"/>
          <w:szCs w:val="24"/>
        </w:rPr>
        <w:t xml:space="preserve">deionized water in a 500 mL bottle and autoclave. Add 30 mL </w:t>
      </w:r>
      <w:r w:rsidR="00FE017F" w:rsidRPr="00C25C75">
        <w:rPr>
          <w:color w:val="auto"/>
          <w:sz w:val="24"/>
          <w:szCs w:val="24"/>
        </w:rPr>
        <w:t xml:space="preserve">of </w:t>
      </w:r>
      <w:r w:rsidRPr="00C25C75">
        <w:rPr>
          <w:color w:val="auto"/>
          <w:sz w:val="24"/>
          <w:szCs w:val="24"/>
        </w:rPr>
        <w:t>20% (w/v) of separately autocla</w:t>
      </w:r>
      <w:r w:rsidRPr="00C25C75">
        <w:rPr>
          <w:color w:val="auto"/>
          <w:sz w:val="24"/>
          <w:szCs w:val="24"/>
        </w:rPr>
        <w:t>ved or filter-sterilized glucose in aseptic conditions.</w:t>
      </w:r>
    </w:p>
    <w:p w:rsidR="00D331AD" w:rsidRPr="00C25C75" w:rsidRDefault="00D331AD" w:rsidP="00F43159">
      <w:pPr>
        <w:rPr>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 xml:space="preserve">To prepare 300 mL of defined minimal medium for </w:t>
      </w:r>
      <w:r w:rsidRPr="00C25C75">
        <w:rPr>
          <w:i/>
          <w:iCs/>
          <w:color w:val="auto"/>
          <w:sz w:val="24"/>
          <w:szCs w:val="24"/>
        </w:rPr>
        <w:t xml:space="preserve">S. </w:t>
      </w:r>
      <w:r w:rsidR="00FE017F" w:rsidRPr="00C25C75">
        <w:rPr>
          <w:i/>
          <w:iCs/>
          <w:color w:val="auto"/>
          <w:sz w:val="24"/>
          <w:szCs w:val="24"/>
        </w:rPr>
        <w:t>C</w:t>
      </w:r>
      <w:r w:rsidRPr="00C25C75">
        <w:rPr>
          <w:i/>
          <w:iCs/>
          <w:color w:val="auto"/>
          <w:sz w:val="24"/>
          <w:szCs w:val="24"/>
        </w:rPr>
        <w:t>erevisiae</w:t>
      </w:r>
      <w:r w:rsidR="00FE017F" w:rsidRPr="00C25C75">
        <w:rPr>
          <w:i/>
          <w:iCs/>
          <w:color w:val="auto"/>
          <w:sz w:val="24"/>
          <w:szCs w:val="24"/>
        </w:rPr>
        <w:t>,</w:t>
      </w:r>
      <w:r w:rsidRPr="00C25C75">
        <w:rPr>
          <w:i/>
          <w:iCs/>
          <w:color w:val="auto"/>
          <w:sz w:val="24"/>
          <w:szCs w:val="24"/>
        </w:rPr>
        <w:t xml:space="preserve"> </w:t>
      </w:r>
      <w:r w:rsidRPr="00C25C75">
        <w:rPr>
          <w:color w:val="auto"/>
          <w:sz w:val="24"/>
          <w:szCs w:val="24"/>
        </w:rPr>
        <w:t xml:space="preserve">dissolve 2 g </w:t>
      </w:r>
      <w:r w:rsidR="00FE017F" w:rsidRPr="00C25C75">
        <w:rPr>
          <w:color w:val="auto"/>
          <w:sz w:val="24"/>
          <w:szCs w:val="24"/>
        </w:rPr>
        <w:t xml:space="preserve">of </w:t>
      </w:r>
      <w:r w:rsidRPr="00C25C75">
        <w:rPr>
          <w:color w:val="auto"/>
          <w:sz w:val="24"/>
          <w:szCs w:val="24"/>
        </w:rPr>
        <w:lastRenderedPageBreak/>
        <w:t xml:space="preserve">yeast nitrogen base (without amino acids) in 270 mL </w:t>
      </w:r>
      <w:r w:rsidR="00FE017F" w:rsidRPr="00C25C75">
        <w:rPr>
          <w:color w:val="auto"/>
          <w:sz w:val="24"/>
          <w:szCs w:val="24"/>
        </w:rPr>
        <w:t xml:space="preserve">of </w:t>
      </w:r>
      <w:r w:rsidRPr="00C25C75">
        <w:rPr>
          <w:color w:val="auto"/>
          <w:sz w:val="24"/>
          <w:szCs w:val="24"/>
        </w:rPr>
        <w:t xml:space="preserve">deionized water in a 500 mL bottle and autoclave. Add 30 mL </w:t>
      </w:r>
      <w:r w:rsidR="00FE017F" w:rsidRPr="00C25C75">
        <w:rPr>
          <w:color w:val="auto"/>
          <w:sz w:val="24"/>
          <w:szCs w:val="24"/>
        </w:rPr>
        <w:t xml:space="preserve">of </w:t>
      </w:r>
      <w:r w:rsidRPr="00C25C75">
        <w:rPr>
          <w:color w:val="auto"/>
          <w:sz w:val="24"/>
          <w:szCs w:val="24"/>
        </w:rPr>
        <w:t>20% (w</w:t>
      </w:r>
      <w:r w:rsidRPr="00C25C75">
        <w:rPr>
          <w:color w:val="auto"/>
          <w:sz w:val="24"/>
          <w:szCs w:val="24"/>
        </w:rPr>
        <w:t>/v) of separately autoclaved or filter-sterilized glucose in aseptic conditions.</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 xml:space="preserve">NOTE: For general guidelines on </w:t>
      </w:r>
      <w:r w:rsidRPr="00C25C75">
        <w:rPr>
          <w:i/>
          <w:color w:val="auto"/>
          <w:sz w:val="24"/>
          <w:szCs w:val="24"/>
        </w:rPr>
        <w:t>S. cerevisiae</w:t>
      </w:r>
      <w:r w:rsidRPr="00C25C75">
        <w:rPr>
          <w:color w:val="auto"/>
          <w:sz w:val="24"/>
          <w:szCs w:val="24"/>
        </w:rPr>
        <w:t xml:space="preserve"> cultivation see</w:t>
      </w:r>
      <w:bookmarkStart w:id="69" w:name="__UnoMark__2976_1843206678"/>
      <w:bookmarkStart w:id="70" w:name="__UnoMark__2941_1843206678"/>
      <w:bookmarkStart w:id="71" w:name="Mendeley_Bookmark_nnbHAHzSFj"/>
      <w:bookmarkStart w:id="72" w:name="Mendeley_Bookmark_tRHK2FOClY"/>
      <w:r w:rsidRPr="00C25C75">
        <w:rPr>
          <w:color w:val="auto"/>
          <w:sz w:val="24"/>
          <w:szCs w:val="24"/>
          <w:vertAlign w:val="superscript"/>
        </w:rPr>
        <w:t>27</w:t>
      </w:r>
      <w:bookmarkEnd w:id="69"/>
      <w:bookmarkEnd w:id="70"/>
      <w:bookmarkEnd w:id="71"/>
      <w:bookmarkEnd w:id="72"/>
      <w:r w:rsidRPr="00C25C75">
        <w:rPr>
          <w:color w:val="auto"/>
          <w:sz w:val="24"/>
          <w:szCs w:val="24"/>
        </w:rPr>
        <w:t>.</w:t>
      </w:r>
    </w:p>
    <w:p w:rsidR="00D331AD" w:rsidRPr="00C25C75" w:rsidRDefault="00D331AD" w:rsidP="00F43159">
      <w:pPr>
        <w:rPr>
          <w:i/>
          <w:color w:val="auto"/>
          <w:sz w:val="24"/>
          <w:szCs w:val="24"/>
        </w:rPr>
      </w:pPr>
    </w:p>
    <w:p w:rsidR="00D331AD" w:rsidRPr="00C25C75" w:rsidRDefault="00E86106" w:rsidP="00F43159">
      <w:pPr>
        <w:pStyle w:val="ListParagraph"/>
        <w:numPr>
          <w:ilvl w:val="0"/>
          <w:numId w:val="3"/>
        </w:numPr>
        <w:ind w:left="0" w:firstLine="0"/>
        <w:rPr>
          <w:b/>
          <w:color w:val="auto"/>
          <w:sz w:val="24"/>
          <w:szCs w:val="24"/>
        </w:rPr>
      </w:pPr>
      <w:r w:rsidRPr="00C25C75">
        <w:rPr>
          <w:b/>
          <w:color w:val="auto"/>
          <w:sz w:val="24"/>
          <w:szCs w:val="24"/>
        </w:rPr>
        <w:t>Cell cultivation</w:t>
      </w:r>
    </w:p>
    <w:p w:rsidR="00D331AD" w:rsidRPr="00C25C75" w:rsidRDefault="00D331AD" w:rsidP="00F43159">
      <w:pPr>
        <w:rPr>
          <w:color w:val="auto"/>
          <w:sz w:val="24"/>
          <w:szCs w:val="24"/>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rPr>
        <w:t xml:space="preserve">Growing </w:t>
      </w:r>
      <w:r w:rsidRPr="00C25C75">
        <w:rPr>
          <w:i/>
          <w:color w:val="auto"/>
          <w:sz w:val="24"/>
          <w:szCs w:val="24"/>
        </w:rPr>
        <w:t>S. pombe</w:t>
      </w:r>
      <w:r w:rsidRPr="00C25C75">
        <w:rPr>
          <w:color w:val="auto"/>
          <w:sz w:val="24"/>
          <w:szCs w:val="24"/>
        </w:rPr>
        <w:t xml:space="preserve"> or </w:t>
      </w:r>
      <w:r w:rsidRPr="00C25C75">
        <w:rPr>
          <w:i/>
          <w:color w:val="auto"/>
          <w:sz w:val="24"/>
          <w:szCs w:val="24"/>
        </w:rPr>
        <w:t>S. japonicus</w:t>
      </w:r>
      <w:r w:rsidRPr="00C25C75">
        <w:rPr>
          <w:color w:val="auto"/>
          <w:sz w:val="24"/>
          <w:szCs w:val="24"/>
        </w:rPr>
        <w:t xml:space="preserve"> to exponential or early stationary phase.</w:t>
      </w:r>
    </w:p>
    <w:p w:rsidR="00D331AD" w:rsidRPr="00C25C75" w:rsidRDefault="00D331AD" w:rsidP="00F43159">
      <w:pPr>
        <w:rPr>
          <w:i/>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I</w:t>
      </w:r>
      <w:r w:rsidRPr="00C25C75">
        <w:rPr>
          <w:color w:val="auto"/>
          <w:sz w:val="24"/>
          <w:szCs w:val="24"/>
        </w:rPr>
        <w:t>n the morning</w:t>
      </w:r>
      <w:r w:rsidR="00FE017F" w:rsidRPr="00C25C75">
        <w:rPr>
          <w:color w:val="auto"/>
          <w:sz w:val="24"/>
          <w:szCs w:val="24"/>
        </w:rPr>
        <w:t>,</w:t>
      </w:r>
      <w:r w:rsidRPr="00C25C75">
        <w:rPr>
          <w:color w:val="auto"/>
          <w:sz w:val="24"/>
          <w:szCs w:val="24"/>
        </w:rPr>
        <w:t xml:space="preserve"> inoculate 5 mL </w:t>
      </w:r>
      <w:r w:rsidR="00FE017F" w:rsidRPr="00C25C75">
        <w:rPr>
          <w:color w:val="auto"/>
          <w:sz w:val="24"/>
          <w:szCs w:val="24"/>
        </w:rPr>
        <w:t xml:space="preserve">of </w:t>
      </w:r>
      <w:r w:rsidRPr="00C25C75">
        <w:rPr>
          <w:color w:val="auto"/>
          <w:sz w:val="24"/>
          <w:szCs w:val="24"/>
        </w:rPr>
        <w:t>YES medium with fresh fission yeast biomass. Incubate at 32</w:t>
      </w:r>
      <w:r w:rsidR="00FE017F" w:rsidRPr="00C25C75">
        <w:rPr>
          <w:color w:val="auto"/>
          <w:sz w:val="24"/>
          <w:szCs w:val="24"/>
        </w:rPr>
        <w:t xml:space="preserve"> </w:t>
      </w:r>
      <w:r w:rsidRPr="00C25C75">
        <w:rPr>
          <w:color w:val="auto"/>
          <w:sz w:val="24"/>
          <w:szCs w:val="24"/>
        </w:rPr>
        <w:t>°C with shaking (180 rpm) for several hours.</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NOTE: For all cultivations</w:t>
      </w:r>
      <w:r w:rsidR="00FE017F" w:rsidRPr="00C25C75">
        <w:rPr>
          <w:color w:val="auto"/>
          <w:sz w:val="24"/>
          <w:szCs w:val="24"/>
        </w:rPr>
        <w:t>,</w:t>
      </w:r>
      <w:r w:rsidRPr="00C25C75">
        <w:rPr>
          <w:color w:val="auto"/>
          <w:sz w:val="24"/>
          <w:szCs w:val="24"/>
        </w:rPr>
        <w:t xml:space="preserve"> use Erlenmeyer flasks having 10 times the volume of culture to ensure proper aeration. Some lab</w:t>
      </w:r>
      <w:r w:rsidRPr="00C25C75">
        <w:rPr>
          <w:color w:val="auto"/>
          <w:sz w:val="24"/>
          <w:szCs w:val="24"/>
        </w:rPr>
        <w:t>oratories prefer to grow fission yeasts at 30</w:t>
      </w:r>
      <w:r w:rsidR="00FE017F" w:rsidRPr="00C25C75">
        <w:rPr>
          <w:color w:val="auto"/>
          <w:sz w:val="24"/>
          <w:szCs w:val="24"/>
        </w:rPr>
        <w:t xml:space="preserve"> </w:t>
      </w:r>
      <w:r w:rsidRPr="00C25C75">
        <w:rPr>
          <w:color w:val="auto"/>
          <w:sz w:val="24"/>
          <w:szCs w:val="24"/>
        </w:rPr>
        <w:t>°C, but cultivation temperature of 32</w:t>
      </w:r>
      <w:r w:rsidR="00FE017F" w:rsidRPr="00C25C75">
        <w:rPr>
          <w:color w:val="auto"/>
          <w:sz w:val="24"/>
          <w:szCs w:val="24"/>
        </w:rPr>
        <w:t xml:space="preserve"> </w:t>
      </w:r>
      <w:r w:rsidRPr="00C25C75">
        <w:rPr>
          <w:color w:val="auto"/>
          <w:sz w:val="24"/>
          <w:szCs w:val="24"/>
        </w:rPr>
        <w:t>°C results in shorter doubling times without detrimental effects to the cells, thus reducing the total time required to perform an experiment</w:t>
      </w:r>
      <w:bookmarkStart w:id="73" w:name="__UnoMark__2992_1843206678"/>
      <w:bookmarkStart w:id="74" w:name="__UnoMark__2977_1843206678"/>
      <w:bookmarkStart w:id="75" w:name="Mendeley_Bookmark_0f368l9v8b"/>
      <w:bookmarkStart w:id="76" w:name="Mendeley_Bookmark_Hden5ZsVO0"/>
      <w:r w:rsidRPr="00C25C75">
        <w:rPr>
          <w:color w:val="auto"/>
          <w:sz w:val="24"/>
          <w:szCs w:val="24"/>
          <w:vertAlign w:val="superscript"/>
        </w:rPr>
        <w:t>25,</w:t>
      </w:r>
      <w:r w:rsidRPr="00C25C75">
        <w:rPr>
          <w:color w:val="auto"/>
          <w:sz w:val="24"/>
          <w:szCs w:val="24"/>
          <w:vertAlign w:val="superscript"/>
        </w:rPr>
        <w:t>28</w:t>
      </w:r>
      <w:bookmarkEnd w:id="73"/>
      <w:bookmarkEnd w:id="74"/>
      <w:bookmarkEnd w:id="75"/>
      <w:bookmarkEnd w:id="76"/>
      <w:r w:rsidRPr="00C25C75">
        <w:rPr>
          <w:color w:val="auto"/>
          <w:sz w:val="24"/>
          <w:szCs w:val="24"/>
        </w:rPr>
        <w:t>.</w:t>
      </w:r>
    </w:p>
    <w:p w:rsidR="00D331AD" w:rsidRPr="00C25C75" w:rsidRDefault="00D331AD" w:rsidP="00F43159">
      <w:pPr>
        <w:rPr>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 xml:space="preserve">In late afternoon </w:t>
      </w:r>
      <w:r w:rsidRPr="00C25C75">
        <w:rPr>
          <w:color w:val="auto"/>
          <w:sz w:val="24"/>
          <w:szCs w:val="24"/>
        </w:rPr>
        <w:t>of the same day (after at least 6 hours of cultivation)</w:t>
      </w:r>
      <w:r w:rsidR="00FE017F" w:rsidRPr="00C25C75">
        <w:rPr>
          <w:color w:val="auto"/>
          <w:sz w:val="24"/>
          <w:szCs w:val="24"/>
        </w:rPr>
        <w:t>,</w:t>
      </w:r>
      <w:r w:rsidRPr="00C25C75">
        <w:rPr>
          <w:color w:val="auto"/>
          <w:sz w:val="24"/>
          <w:szCs w:val="24"/>
        </w:rPr>
        <w:t xml:space="preserve"> dilute the culture with fresh YES medium to </w:t>
      </w:r>
      <w:r w:rsidR="00FE017F" w:rsidRPr="00C25C75">
        <w:rPr>
          <w:color w:val="auto"/>
          <w:sz w:val="24"/>
          <w:szCs w:val="24"/>
        </w:rPr>
        <w:t xml:space="preserve">a </w:t>
      </w:r>
      <w:r w:rsidRPr="00C25C75">
        <w:rPr>
          <w:color w:val="auto"/>
          <w:sz w:val="24"/>
          <w:szCs w:val="24"/>
        </w:rPr>
        <w:t>10 mL final culture volume so that it reaches the desired optical density (OD) (or number of cells/mL) the following morning, and incubate at 32</w:t>
      </w:r>
      <w:r w:rsidR="00FE017F" w:rsidRPr="00C25C75">
        <w:rPr>
          <w:color w:val="auto"/>
          <w:sz w:val="24"/>
          <w:szCs w:val="24"/>
        </w:rPr>
        <w:t xml:space="preserve"> </w:t>
      </w:r>
      <w:r w:rsidRPr="00C25C75">
        <w:rPr>
          <w:color w:val="auto"/>
          <w:sz w:val="24"/>
          <w:szCs w:val="24"/>
        </w:rPr>
        <w:t>°C with shak</w:t>
      </w:r>
      <w:r w:rsidRPr="00C25C75">
        <w:rPr>
          <w:color w:val="auto"/>
          <w:sz w:val="24"/>
          <w:szCs w:val="24"/>
        </w:rPr>
        <w:t>ing (180 rpm). It is of advantage to know the doubling time of each used strain to accurately determine the dilution factor (use Equation 1).</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Equation 1</w:t>
      </w:r>
      <w:r w:rsidRPr="00C25C75">
        <w:rPr>
          <w:color w:val="auto"/>
          <w:sz w:val="24"/>
          <w:szCs w:val="24"/>
        </w:rPr>
        <w:tab/>
      </w:r>
      <w:r w:rsidRPr="00C25C75">
        <w:rPr>
          <w:color w:val="auto"/>
          <w:sz w:val="24"/>
          <w:szCs w:val="24"/>
        </w:rPr>
        <w:tab/>
      </w:r>
      <m:oMath>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culture</m:t>
            </m:r>
          </m:sub>
        </m:sSub>
        <m: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w:rPr>
                    <w:rFonts w:ascii="Cambria Math" w:hAnsi="Cambria Math"/>
                    <w:color w:val="auto"/>
                  </w:rPr>
                  <m:t>V</m:t>
                </m:r>
              </m:e>
              <m:sub>
                <m:r>
                  <w:rPr>
                    <w:rFonts w:ascii="Cambria Math" w:hAnsi="Cambria Math"/>
                    <w:color w:val="auto"/>
                  </w:rPr>
                  <m:t>final</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OD</m:t>
                </m:r>
              </m:e>
              <m:sub>
                <m:r>
                  <w:rPr>
                    <w:rFonts w:ascii="Cambria Math" w:hAnsi="Cambria Math"/>
                    <w:color w:val="auto"/>
                  </w:rPr>
                  <m:t>final</m:t>
                </m:r>
              </m:sub>
            </m:sSub>
          </m:num>
          <m:den>
            <m:sSub>
              <m:sSubPr>
                <m:ctrlPr>
                  <w:rPr>
                    <w:rFonts w:ascii="Cambria Math" w:hAnsi="Cambria Math"/>
                    <w:color w:val="auto"/>
                  </w:rPr>
                </m:ctrlPr>
              </m:sSubPr>
              <m:e>
                <m:r>
                  <w:rPr>
                    <w:rFonts w:ascii="Cambria Math" w:hAnsi="Cambria Math"/>
                    <w:color w:val="auto"/>
                  </w:rPr>
                  <m:t>OD</m:t>
                </m:r>
              </m:e>
              <m:sub>
                <m:r>
                  <w:rPr>
                    <w:rFonts w:ascii="Cambria Math" w:hAnsi="Cambria Math"/>
                    <w:color w:val="auto"/>
                  </w:rPr>
                  <m:t>current</m:t>
                </m:r>
              </m:sub>
            </m:sSub>
            <m:r>
              <w:rPr>
                <w:rFonts w:ascii="Cambria Math" w:hAnsi="Cambria Math"/>
                <w:color w:val="auto"/>
              </w:rPr>
              <m:t>⋅</m:t>
            </m:r>
            <m:sSup>
              <m:sSupPr>
                <m:ctrlPr>
                  <w:rPr>
                    <w:rFonts w:ascii="Cambria Math" w:hAnsi="Cambria Math"/>
                    <w:color w:val="auto"/>
                  </w:rPr>
                </m:ctrlPr>
              </m:sSupPr>
              <m:e>
                <m:r>
                  <w:rPr>
                    <w:rFonts w:ascii="Cambria Math" w:hAnsi="Cambria Math"/>
                    <w:color w:val="auto"/>
                  </w:rPr>
                  <m:t>2</m:t>
                </m:r>
              </m:e>
              <m:sup>
                <m:f>
                  <m:fPr>
                    <m:ctrlPr>
                      <w:rPr>
                        <w:rFonts w:ascii="Cambria Math" w:hAnsi="Cambria Math"/>
                        <w:color w:val="auto"/>
                      </w:rPr>
                    </m:ctrlPr>
                  </m:fPr>
                  <m:num>
                    <m:r>
                      <w:rPr>
                        <w:rFonts w:ascii="Cambria Math" w:hAnsi="Cambria Math"/>
                        <w:color w:val="auto"/>
                      </w:rPr>
                      <m:t>t</m:t>
                    </m:r>
                    <m: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lag</m:t>
                        </m:r>
                      </m:sub>
                    </m:sSub>
                  </m:num>
                  <m:den>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DT</m:t>
                        </m:r>
                      </m:sub>
                    </m:sSub>
                  </m:den>
                </m:f>
              </m:sup>
            </m:sSup>
          </m:den>
        </m:f>
      </m:oMath>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 xml:space="preserve">Where </w:t>
      </w:r>
      <w:r w:rsidRPr="00C25C75">
        <w:rPr>
          <w:i/>
          <w:iCs/>
          <w:color w:val="auto"/>
          <w:sz w:val="24"/>
          <w:szCs w:val="24"/>
        </w:rPr>
        <w:t>V</w:t>
      </w:r>
      <w:r w:rsidRPr="00C25C75">
        <w:rPr>
          <w:i/>
          <w:iCs/>
          <w:color w:val="auto"/>
          <w:sz w:val="24"/>
          <w:szCs w:val="24"/>
          <w:vertAlign w:val="subscript"/>
        </w:rPr>
        <w:t xml:space="preserve">culture </w:t>
      </w:r>
      <w:r w:rsidRPr="00C25C75">
        <w:rPr>
          <w:color w:val="auto"/>
          <w:sz w:val="24"/>
          <w:szCs w:val="24"/>
        </w:rPr>
        <w:t xml:space="preserve">is </w:t>
      </w:r>
      <w:r w:rsidRPr="00C25C75">
        <w:rPr>
          <w:color w:val="auto"/>
          <w:sz w:val="24"/>
          <w:szCs w:val="24"/>
        </w:rPr>
        <w:t xml:space="preserve">the preculture volume needed for dilution, </w:t>
      </w:r>
      <w:r w:rsidRPr="00C25C75">
        <w:rPr>
          <w:i/>
          <w:iCs/>
          <w:color w:val="auto"/>
          <w:sz w:val="24"/>
          <w:szCs w:val="24"/>
        </w:rPr>
        <w:t>V</w:t>
      </w:r>
      <w:r w:rsidRPr="00C25C75">
        <w:rPr>
          <w:i/>
          <w:iCs/>
          <w:color w:val="auto"/>
          <w:sz w:val="24"/>
          <w:szCs w:val="24"/>
          <w:vertAlign w:val="subscript"/>
        </w:rPr>
        <w:t>final</w:t>
      </w:r>
      <w:r w:rsidRPr="00C25C75">
        <w:rPr>
          <w:i/>
          <w:iCs/>
          <w:color w:val="auto"/>
          <w:sz w:val="24"/>
          <w:szCs w:val="24"/>
        </w:rPr>
        <w:t xml:space="preserve"> </w:t>
      </w:r>
      <w:r w:rsidRPr="00C25C75">
        <w:rPr>
          <w:color w:val="auto"/>
          <w:sz w:val="24"/>
          <w:szCs w:val="24"/>
        </w:rPr>
        <w:t xml:space="preserve">is the total volume of the new culture (10 mL for standard cultivations), </w:t>
      </w:r>
      <w:r w:rsidRPr="00C25C75">
        <w:rPr>
          <w:i/>
          <w:iCs/>
          <w:color w:val="auto"/>
          <w:sz w:val="24"/>
          <w:szCs w:val="24"/>
        </w:rPr>
        <w:t>OD</w:t>
      </w:r>
      <w:r w:rsidRPr="00C25C75">
        <w:rPr>
          <w:i/>
          <w:iCs/>
          <w:color w:val="auto"/>
          <w:sz w:val="24"/>
          <w:szCs w:val="24"/>
          <w:vertAlign w:val="subscript"/>
        </w:rPr>
        <w:t>final</w:t>
      </w:r>
      <w:r w:rsidRPr="00C25C75">
        <w:rPr>
          <w:i/>
          <w:iCs/>
          <w:color w:val="auto"/>
          <w:sz w:val="24"/>
          <w:szCs w:val="24"/>
        </w:rPr>
        <w:t xml:space="preserve"> </w:t>
      </w:r>
      <w:r w:rsidRPr="00C25C75">
        <w:rPr>
          <w:color w:val="auto"/>
          <w:sz w:val="24"/>
          <w:szCs w:val="24"/>
        </w:rPr>
        <w:t xml:space="preserve">is the desired OD to be reached the following morning, </w:t>
      </w:r>
      <w:r w:rsidRPr="00C25C75">
        <w:rPr>
          <w:i/>
          <w:iCs/>
          <w:color w:val="auto"/>
          <w:sz w:val="24"/>
          <w:szCs w:val="24"/>
        </w:rPr>
        <w:t>OD</w:t>
      </w:r>
      <w:r w:rsidRPr="00C25C75">
        <w:rPr>
          <w:i/>
          <w:iCs/>
          <w:color w:val="auto"/>
          <w:sz w:val="24"/>
          <w:szCs w:val="24"/>
          <w:vertAlign w:val="subscript"/>
        </w:rPr>
        <w:t>current</w:t>
      </w:r>
      <w:r w:rsidRPr="00C25C75">
        <w:rPr>
          <w:i/>
          <w:iCs/>
          <w:color w:val="auto"/>
          <w:sz w:val="24"/>
          <w:szCs w:val="24"/>
        </w:rPr>
        <w:t xml:space="preserve"> </w:t>
      </w:r>
      <w:r w:rsidRPr="00C25C75">
        <w:rPr>
          <w:color w:val="auto"/>
          <w:sz w:val="24"/>
          <w:szCs w:val="24"/>
        </w:rPr>
        <w:t xml:space="preserve">is the currently measured OD of the preculture, </w:t>
      </w:r>
      <w:r w:rsidRPr="00C25C75">
        <w:rPr>
          <w:i/>
          <w:iCs/>
          <w:color w:val="auto"/>
          <w:sz w:val="24"/>
          <w:szCs w:val="24"/>
        </w:rPr>
        <w:t>t</w:t>
      </w:r>
      <w:r w:rsidRPr="00C25C75">
        <w:rPr>
          <w:color w:val="auto"/>
          <w:sz w:val="24"/>
          <w:szCs w:val="24"/>
        </w:rPr>
        <w:t xml:space="preserve"> is the ti</w:t>
      </w:r>
      <w:r w:rsidRPr="00C25C75">
        <w:rPr>
          <w:color w:val="auto"/>
          <w:sz w:val="24"/>
          <w:szCs w:val="24"/>
        </w:rPr>
        <w:t xml:space="preserve">me of cell growth until harvesting, </w:t>
      </w:r>
      <w:r w:rsidRPr="00C25C75">
        <w:rPr>
          <w:i/>
          <w:iCs/>
          <w:color w:val="auto"/>
          <w:sz w:val="24"/>
          <w:szCs w:val="24"/>
        </w:rPr>
        <w:t>t</w:t>
      </w:r>
      <w:r w:rsidRPr="00C25C75">
        <w:rPr>
          <w:i/>
          <w:iCs/>
          <w:color w:val="auto"/>
          <w:sz w:val="24"/>
          <w:szCs w:val="24"/>
          <w:vertAlign w:val="subscript"/>
        </w:rPr>
        <w:t>lag</w:t>
      </w:r>
      <w:r w:rsidRPr="00C25C75">
        <w:rPr>
          <w:color w:val="auto"/>
          <w:sz w:val="24"/>
          <w:szCs w:val="24"/>
        </w:rPr>
        <w:t xml:space="preserve"> is duration of the lag phase (depends on laboratory conditions, needs to be empirically defined) and </w:t>
      </w:r>
      <w:r w:rsidRPr="00C25C75">
        <w:rPr>
          <w:i/>
          <w:iCs/>
          <w:color w:val="auto"/>
          <w:sz w:val="24"/>
          <w:szCs w:val="24"/>
        </w:rPr>
        <w:t>t</w:t>
      </w:r>
      <w:r w:rsidRPr="00C25C75">
        <w:rPr>
          <w:i/>
          <w:iCs/>
          <w:color w:val="auto"/>
          <w:sz w:val="24"/>
          <w:szCs w:val="24"/>
          <w:vertAlign w:val="subscript"/>
        </w:rPr>
        <w:t>DT</w:t>
      </w:r>
      <w:r w:rsidRPr="00C25C75">
        <w:rPr>
          <w:color w:val="auto"/>
          <w:sz w:val="24"/>
          <w:szCs w:val="24"/>
        </w:rPr>
        <w:t xml:space="preserve"> is the doubling time of the strain.</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 xml:space="preserve">NOTE: When exponential-phase cells are to be analyzed, do not let </w:t>
      </w:r>
      <w:r w:rsidRPr="00C25C75">
        <w:rPr>
          <w:color w:val="auto"/>
          <w:sz w:val="24"/>
          <w:szCs w:val="24"/>
        </w:rPr>
        <w:t xml:space="preserve">precultures reach </w:t>
      </w:r>
      <w:r w:rsidR="00FE017F" w:rsidRPr="00C25C75">
        <w:rPr>
          <w:color w:val="auto"/>
          <w:sz w:val="24"/>
          <w:szCs w:val="24"/>
        </w:rPr>
        <w:t xml:space="preserve">the </w:t>
      </w:r>
      <w:r w:rsidRPr="00C25C75">
        <w:rPr>
          <w:color w:val="auto"/>
          <w:sz w:val="24"/>
          <w:szCs w:val="24"/>
        </w:rPr>
        <w:t>stationary phase as this dramatically alters cell physiology (including LD content) for several subsequent generations.</w:t>
      </w:r>
    </w:p>
    <w:p w:rsidR="00D331AD" w:rsidRPr="00C25C75" w:rsidRDefault="00D331AD" w:rsidP="00F43159">
      <w:pPr>
        <w:rPr>
          <w:i/>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In the morning of imaging day, if the culture reached slightly higher OD than required (in case of exponential-</w:t>
      </w:r>
      <w:r w:rsidRPr="00C25C75">
        <w:rPr>
          <w:color w:val="auto"/>
          <w:sz w:val="24"/>
          <w:szCs w:val="24"/>
        </w:rPr>
        <w:t xml:space="preserve">phase cells), dilute it with fresh YES and continue </w:t>
      </w:r>
      <w:r w:rsidRPr="00C25C75">
        <w:rPr>
          <w:color w:val="auto"/>
          <w:sz w:val="24"/>
          <w:szCs w:val="24"/>
        </w:rPr>
        <w:lastRenderedPageBreak/>
        <w:t>incubation for at least two more doubling times before staining of LDs. Otherwise proceed directly to staining (Section 3).</w:t>
      </w:r>
    </w:p>
    <w:p w:rsidR="00D331AD" w:rsidRPr="00C25C75" w:rsidRDefault="00D331AD" w:rsidP="00F43159">
      <w:pPr>
        <w:rPr>
          <w:color w:val="auto"/>
          <w:sz w:val="24"/>
          <w:szCs w:val="24"/>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rPr>
        <w:t xml:space="preserve">Growing </w:t>
      </w:r>
      <w:r w:rsidRPr="00C25C75">
        <w:rPr>
          <w:i/>
          <w:color w:val="auto"/>
          <w:sz w:val="24"/>
          <w:szCs w:val="24"/>
        </w:rPr>
        <w:t>S. cerevisiae</w:t>
      </w:r>
      <w:r w:rsidRPr="00C25C75">
        <w:rPr>
          <w:color w:val="auto"/>
          <w:sz w:val="24"/>
          <w:szCs w:val="24"/>
        </w:rPr>
        <w:t xml:space="preserve"> to exponential and stationary phase.</w:t>
      </w:r>
    </w:p>
    <w:p w:rsidR="00D331AD" w:rsidRPr="00C25C75" w:rsidRDefault="00D331AD" w:rsidP="00F43159">
      <w:pPr>
        <w:rPr>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rPr>
        <w:t>In the afternoon</w:t>
      </w:r>
      <w:r w:rsidR="00FE017F" w:rsidRPr="00C25C75">
        <w:rPr>
          <w:color w:val="auto"/>
          <w:sz w:val="24"/>
          <w:szCs w:val="24"/>
        </w:rPr>
        <w:t>,</w:t>
      </w:r>
      <w:r w:rsidRPr="00C25C75">
        <w:rPr>
          <w:color w:val="auto"/>
          <w:sz w:val="24"/>
          <w:szCs w:val="24"/>
        </w:rPr>
        <w:t xml:space="preserve"> inoculate 10 mL </w:t>
      </w:r>
      <w:r w:rsidR="00FE017F" w:rsidRPr="00C25C75">
        <w:rPr>
          <w:color w:val="auto"/>
          <w:sz w:val="24"/>
          <w:szCs w:val="24"/>
        </w:rPr>
        <w:t xml:space="preserve">of </w:t>
      </w:r>
      <w:r w:rsidRPr="00C25C75">
        <w:rPr>
          <w:color w:val="auto"/>
          <w:sz w:val="24"/>
          <w:szCs w:val="24"/>
        </w:rPr>
        <w:t xml:space="preserve">YPAD medium with </w:t>
      </w:r>
      <w:r w:rsidR="00FE017F" w:rsidRPr="00C25C75">
        <w:rPr>
          <w:color w:val="auto"/>
          <w:sz w:val="24"/>
          <w:szCs w:val="24"/>
        </w:rPr>
        <w:t xml:space="preserve">a </w:t>
      </w:r>
      <w:r w:rsidRPr="00C25C75">
        <w:rPr>
          <w:color w:val="auto"/>
          <w:sz w:val="24"/>
          <w:szCs w:val="24"/>
        </w:rPr>
        <w:t>small amount of fresh budding yeast biomass and incubate overnight at 30</w:t>
      </w:r>
      <w:r w:rsidR="00FE017F" w:rsidRPr="00C25C75">
        <w:rPr>
          <w:color w:val="auto"/>
          <w:sz w:val="24"/>
          <w:szCs w:val="24"/>
        </w:rPr>
        <w:t xml:space="preserve"> </w:t>
      </w:r>
      <w:r w:rsidRPr="00C25C75">
        <w:rPr>
          <w:color w:val="auto"/>
          <w:sz w:val="24"/>
          <w:szCs w:val="24"/>
        </w:rPr>
        <w:t>°C with shaking (180 rpm).</w:t>
      </w:r>
    </w:p>
    <w:p w:rsidR="00D331AD" w:rsidRPr="00C25C75" w:rsidRDefault="00D331AD" w:rsidP="00F43159">
      <w:pPr>
        <w:rPr>
          <w:color w:val="auto"/>
          <w:sz w:val="24"/>
          <w:szCs w:val="24"/>
        </w:rPr>
      </w:pPr>
    </w:p>
    <w:p w:rsidR="00D331AD" w:rsidRPr="00C25C75" w:rsidRDefault="00FE017F" w:rsidP="00F43159">
      <w:pPr>
        <w:pStyle w:val="ListParagraph"/>
        <w:numPr>
          <w:ilvl w:val="2"/>
          <w:numId w:val="3"/>
        </w:numPr>
        <w:ind w:left="0" w:firstLine="0"/>
        <w:rPr>
          <w:color w:val="auto"/>
          <w:sz w:val="24"/>
          <w:szCs w:val="24"/>
        </w:rPr>
      </w:pPr>
      <w:r w:rsidRPr="00C25C75">
        <w:rPr>
          <w:color w:val="auto"/>
          <w:sz w:val="24"/>
          <w:szCs w:val="24"/>
        </w:rPr>
        <w:t>The</w:t>
      </w:r>
      <w:r w:rsidR="00E86106" w:rsidRPr="00C25C75">
        <w:rPr>
          <w:color w:val="auto"/>
          <w:sz w:val="24"/>
          <w:szCs w:val="24"/>
        </w:rPr>
        <w:t xml:space="preserve"> morning of imaging day, dilute the culture to OD</w:t>
      </w:r>
      <w:r w:rsidR="00E86106" w:rsidRPr="00C25C75">
        <w:rPr>
          <w:color w:val="auto"/>
          <w:sz w:val="24"/>
          <w:szCs w:val="24"/>
        </w:rPr>
        <w:t xml:space="preserve"> 0.1 in 10 mL </w:t>
      </w:r>
      <w:r w:rsidRPr="00C25C75">
        <w:rPr>
          <w:color w:val="auto"/>
          <w:sz w:val="24"/>
          <w:szCs w:val="24"/>
        </w:rPr>
        <w:t xml:space="preserve">of </w:t>
      </w:r>
      <w:r w:rsidR="00E86106" w:rsidRPr="00C25C75">
        <w:rPr>
          <w:color w:val="auto"/>
          <w:sz w:val="24"/>
          <w:szCs w:val="24"/>
        </w:rPr>
        <w:t>YPAD medium and grow to the required OD (e.g., OD 1 for exponential phase). Perform any culture dilutions as described in step 2.1.2. Proceed to staining (Section 3).</w:t>
      </w:r>
    </w:p>
    <w:p w:rsidR="00D331AD" w:rsidRPr="00C25C75" w:rsidRDefault="00D331AD" w:rsidP="00F43159">
      <w:pPr>
        <w:rPr>
          <w:color w:val="auto"/>
          <w:sz w:val="24"/>
          <w:szCs w:val="24"/>
        </w:rPr>
      </w:pPr>
    </w:p>
    <w:p w:rsidR="00D331AD" w:rsidRPr="00C25C75" w:rsidRDefault="00E86106" w:rsidP="00F43159">
      <w:pPr>
        <w:pStyle w:val="ListParagraph"/>
        <w:numPr>
          <w:ilvl w:val="0"/>
          <w:numId w:val="3"/>
        </w:numPr>
        <w:ind w:left="0" w:firstLine="0"/>
        <w:rPr>
          <w:b/>
          <w:color w:val="auto"/>
          <w:sz w:val="24"/>
          <w:szCs w:val="24"/>
        </w:rPr>
      </w:pPr>
      <w:r w:rsidRPr="00C25C75">
        <w:rPr>
          <w:b/>
          <w:color w:val="auto"/>
          <w:sz w:val="24"/>
          <w:szCs w:val="24"/>
          <w:highlight w:val="yellow"/>
        </w:rPr>
        <w:t>Lipid droplet staining</w:t>
      </w:r>
    </w:p>
    <w:p w:rsidR="00D331AD" w:rsidRPr="00C25C75" w:rsidRDefault="00D331AD" w:rsidP="00F43159">
      <w:pPr>
        <w:rPr>
          <w:b/>
          <w:color w:val="auto"/>
          <w:sz w:val="24"/>
          <w:szCs w:val="24"/>
          <w:highlight w:val="yellow"/>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rPr>
        <w:t>Prepare</w:t>
      </w:r>
      <w:r w:rsidRPr="00C25C75">
        <w:rPr>
          <w:color w:val="auto"/>
          <w:sz w:val="24"/>
          <w:szCs w:val="24"/>
          <w:highlight w:val="yellow"/>
        </w:rPr>
        <w:t xml:space="preserve"> a microscope cover slip for each sa</w:t>
      </w:r>
      <w:r w:rsidRPr="00C25C75">
        <w:rPr>
          <w:color w:val="auto"/>
          <w:sz w:val="24"/>
          <w:szCs w:val="24"/>
          <w:highlight w:val="yellow"/>
        </w:rPr>
        <w:t xml:space="preserve">mple to be imaged. Spread 1 </w:t>
      </w:r>
      <w:r w:rsidR="00FE017F" w:rsidRPr="00C25C75">
        <w:rPr>
          <w:color w:val="auto"/>
          <w:sz w:val="24"/>
          <w:szCs w:val="24"/>
          <w:highlight w:val="yellow"/>
        </w:rPr>
        <w:t>µL</w:t>
      </w:r>
      <w:r w:rsidRPr="00C25C75">
        <w:rPr>
          <w:color w:val="auto"/>
          <w:sz w:val="24"/>
          <w:szCs w:val="24"/>
          <w:highlight w:val="yellow"/>
        </w:rPr>
        <w:t xml:space="preserve"> of slide coating solution onto a clean cover slip using the long side of a horizontally positioned pipette tip. Allow the coating solution to dry completely and store the cover slips in a dust-free environment.</w:t>
      </w:r>
    </w:p>
    <w:p w:rsidR="00D331AD" w:rsidRPr="00C25C75" w:rsidRDefault="00D331AD" w:rsidP="00F43159">
      <w:pPr>
        <w:rPr>
          <w:color w:val="auto"/>
          <w:sz w:val="24"/>
          <w:szCs w:val="24"/>
        </w:rPr>
      </w:pPr>
    </w:p>
    <w:p w:rsidR="00D331AD" w:rsidRPr="00C25C75" w:rsidRDefault="00E86106" w:rsidP="00F43159">
      <w:pPr>
        <w:rPr>
          <w:iCs/>
          <w:color w:val="auto"/>
          <w:sz w:val="24"/>
          <w:szCs w:val="24"/>
        </w:rPr>
      </w:pPr>
      <w:r w:rsidRPr="00C25C75">
        <w:rPr>
          <w:iCs/>
          <w:color w:val="auto"/>
          <w:sz w:val="24"/>
          <w:szCs w:val="24"/>
        </w:rPr>
        <w:t>NOTE: Glass s</w:t>
      </w:r>
      <w:r w:rsidRPr="00C25C75">
        <w:rPr>
          <w:iCs/>
          <w:color w:val="auto"/>
          <w:sz w:val="24"/>
          <w:szCs w:val="24"/>
        </w:rPr>
        <w:t>lides and coverslips can be cleaned prior to use if required. The cleaning procedure consists of washing with dishwashing detergent, rinsing with water, overnight soaking in 3% hydrochloric acid, and washing with distilled water. Cleaned slides and coversl</w:t>
      </w:r>
      <w:r w:rsidRPr="00C25C75">
        <w:rPr>
          <w:iCs/>
          <w:color w:val="auto"/>
          <w:sz w:val="24"/>
          <w:szCs w:val="24"/>
        </w:rPr>
        <w:t>ips are stored in pure ethanol until use.</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t xml:space="preserve">Measure </w:t>
      </w:r>
      <w:r w:rsidR="00FE017F" w:rsidRPr="00C25C75">
        <w:rPr>
          <w:color w:val="auto"/>
          <w:sz w:val="24"/>
          <w:szCs w:val="24"/>
          <w:highlight w:val="yellow"/>
        </w:rPr>
        <w:t xml:space="preserve">the </w:t>
      </w:r>
      <w:r w:rsidRPr="00C25C75">
        <w:rPr>
          <w:color w:val="auto"/>
          <w:sz w:val="24"/>
          <w:szCs w:val="24"/>
          <w:highlight w:val="yellow"/>
        </w:rPr>
        <w:t>OD of cell culture or number of cells/mL, as required. Try to reach similar values among all tested strains to ensure comparable experimental conditions.</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t>Pipette 1 mL of each cell culture to a 1.5</w:t>
      </w:r>
      <w:r w:rsidRPr="00C25C75">
        <w:rPr>
          <w:color w:val="auto"/>
          <w:sz w:val="24"/>
          <w:szCs w:val="24"/>
          <w:highlight w:val="yellow"/>
        </w:rPr>
        <w:t xml:space="preserve"> mL microcentrifuge tube. For </w:t>
      </w:r>
      <w:r w:rsidRPr="00C25C75">
        <w:rPr>
          <w:i/>
          <w:color w:val="auto"/>
          <w:sz w:val="24"/>
          <w:szCs w:val="24"/>
          <w:highlight w:val="yellow"/>
        </w:rPr>
        <w:t>S. cerevisiae</w:t>
      </w:r>
      <w:r w:rsidRPr="00C25C75">
        <w:rPr>
          <w:color w:val="auto"/>
          <w:sz w:val="24"/>
          <w:szCs w:val="24"/>
          <w:highlight w:val="yellow"/>
        </w:rPr>
        <w:t xml:space="preserve"> only, add 5 </w:t>
      </w:r>
      <w:r w:rsidR="00FE017F" w:rsidRPr="00C25C75">
        <w:rPr>
          <w:color w:val="auto"/>
          <w:sz w:val="24"/>
          <w:szCs w:val="24"/>
          <w:highlight w:val="yellow"/>
        </w:rPr>
        <w:t>µL</w:t>
      </w:r>
      <w:r w:rsidRPr="00C25C75">
        <w:rPr>
          <w:color w:val="auto"/>
          <w:sz w:val="24"/>
          <w:szCs w:val="24"/>
          <w:highlight w:val="yellow"/>
        </w:rPr>
        <w:t xml:space="preserve"> of the slide coating solution, vortex briefly, and incubate at 30</w:t>
      </w:r>
      <w:r w:rsidR="00FE017F" w:rsidRPr="00C25C75">
        <w:rPr>
          <w:color w:val="auto"/>
          <w:sz w:val="24"/>
          <w:szCs w:val="24"/>
          <w:highlight w:val="yellow"/>
        </w:rPr>
        <w:t xml:space="preserve"> </w:t>
      </w:r>
      <w:r w:rsidRPr="00C25C75">
        <w:rPr>
          <w:color w:val="auto"/>
          <w:sz w:val="24"/>
          <w:szCs w:val="24"/>
          <w:highlight w:val="yellow"/>
        </w:rPr>
        <w:t>°C with shaking for 5 min.</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t xml:space="preserve">Add 1 </w:t>
      </w:r>
      <w:r w:rsidR="00FE017F" w:rsidRPr="00C25C75">
        <w:rPr>
          <w:color w:val="auto"/>
          <w:sz w:val="24"/>
          <w:szCs w:val="24"/>
          <w:highlight w:val="yellow"/>
        </w:rPr>
        <w:t>µL</w:t>
      </w:r>
      <w:r w:rsidRPr="00C25C75">
        <w:rPr>
          <w:color w:val="auto"/>
          <w:sz w:val="24"/>
          <w:szCs w:val="24"/>
          <w:highlight w:val="yellow"/>
        </w:rPr>
        <w:t xml:space="preserve"> of the lipid staining solution to each culture aliquot and vortex briefly. Then add 10 </w:t>
      </w:r>
      <w:r w:rsidR="00FE017F" w:rsidRPr="00C25C75">
        <w:rPr>
          <w:color w:val="auto"/>
          <w:sz w:val="24"/>
          <w:szCs w:val="24"/>
          <w:highlight w:val="yellow"/>
        </w:rPr>
        <w:t>µL</w:t>
      </w:r>
      <w:r w:rsidRPr="00C25C75">
        <w:rPr>
          <w:color w:val="auto"/>
          <w:sz w:val="24"/>
          <w:szCs w:val="24"/>
          <w:highlight w:val="yellow"/>
        </w:rPr>
        <w:t xml:space="preserve"> o</w:t>
      </w:r>
      <w:r w:rsidRPr="00C25C75">
        <w:rPr>
          <w:color w:val="auto"/>
          <w:sz w:val="24"/>
          <w:szCs w:val="24"/>
          <w:highlight w:val="yellow"/>
        </w:rPr>
        <w:t xml:space="preserve">f the cell boundary visualization solution and vortex briefly. </w:t>
      </w:r>
    </w:p>
    <w:p w:rsidR="00D331AD" w:rsidRPr="00C25C75" w:rsidRDefault="00D331AD" w:rsidP="00F43159">
      <w:pPr>
        <w:rPr>
          <w:color w:val="auto"/>
          <w:sz w:val="24"/>
          <w:szCs w:val="24"/>
          <w:highlight w:val="yellow"/>
        </w:rPr>
      </w:pPr>
    </w:p>
    <w:p w:rsidR="00D331AD" w:rsidRPr="00C25C75" w:rsidRDefault="00E86106" w:rsidP="00F43159">
      <w:pPr>
        <w:rPr>
          <w:color w:val="auto"/>
          <w:sz w:val="24"/>
          <w:szCs w:val="24"/>
        </w:rPr>
      </w:pPr>
      <w:r w:rsidRPr="00C25C75">
        <w:rPr>
          <w:color w:val="auto"/>
          <w:sz w:val="24"/>
          <w:szCs w:val="24"/>
          <w:highlight w:val="yellow"/>
        </w:rPr>
        <w:t>NOTE: Do not prepare pre-mixed solutions of both stains as this leads to fluorescence quenching of BODIPY 493/503.</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t>Collect the cells by centrifugation (1</w:t>
      </w:r>
      <w:r w:rsidR="00FE017F" w:rsidRPr="00C25C75">
        <w:rPr>
          <w:color w:val="auto"/>
          <w:sz w:val="24"/>
          <w:szCs w:val="24"/>
          <w:highlight w:val="yellow"/>
        </w:rPr>
        <w:t>,</w:t>
      </w:r>
      <w:r w:rsidRPr="00C25C75">
        <w:rPr>
          <w:color w:val="auto"/>
          <w:sz w:val="24"/>
          <w:szCs w:val="24"/>
          <w:highlight w:val="yellow"/>
        </w:rPr>
        <w:t xml:space="preserve">000 x </w:t>
      </w:r>
      <w:r w:rsidRPr="00C25C75">
        <w:rPr>
          <w:i/>
          <w:color w:val="auto"/>
          <w:sz w:val="24"/>
          <w:szCs w:val="24"/>
          <w:highlight w:val="yellow"/>
        </w:rPr>
        <w:t>g</w:t>
      </w:r>
      <w:r w:rsidRPr="00C25C75">
        <w:rPr>
          <w:color w:val="auto"/>
          <w:sz w:val="24"/>
          <w:szCs w:val="24"/>
          <w:highlight w:val="yellow"/>
        </w:rPr>
        <w:t>, 3 min, RT) and remove al</w:t>
      </w:r>
      <w:r w:rsidRPr="00C25C75">
        <w:rPr>
          <w:color w:val="auto"/>
          <w:sz w:val="24"/>
          <w:szCs w:val="24"/>
          <w:highlight w:val="yellow"/>
        </w:rPr>
        <w:t xml:space="preserve">most all supernatant (~950 </w:t>
      </w:r>
      <w:r w:rsidR="00FE017F" w:rsidRPr="00C25C75">
        <w:rPr>
          <w:color w:val="auto"/>
          <w:sz w:val="24"/>
          <w:szCs w:val="24"/>
          <w:highlight w:val="yellow"/>
        </w:rPr>
        <w:t>µL</w:t>
      </w:r>
      <w:r w:rsidRPr="00C25C75">
        <w:rPr>
          <w:color w:val="auto"/>
          <w:sz w:val="24"/>
          <w:szCs w:val="24"/>
          <w:highlight w:val="yellow"/>
        </w:rPr>
        <w:t>). Resuspend the cells in the remaining supernatant.</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lastRenderedPageBreak/>
        <w:t xml:space="preserve">Pipette 2 </w:t>
      </w:r>
      <w:r w:rsidR="00FE017F" w:rsidRPr="00C25C75">
        <w:rPr>
          <w:color w:val="auto"/>
          <w:sz w:val="24"/>
          <w:szCs w:val="24"/>
          <w:highlight w:val="yellow"/>
        </w:rPr>
        <w:t>µL</w:t>
      </w:r>
      <w:r w:rsidRPr="00C25C75">
        <w:rPr>
          <w:color w:val="auto"/>
          <w:sz w:val="24"/>
          <w:szCs w:val="24"/>
          <w:highlight w:val="yellow"/>
        </w:rPr>
        <w:t xml:space="preserve"> of the dense cell suspension on a lectin-coated cover slip and place onto a clean microscope slide. The cells should form a monolayer. Proceed to microscopy</w:t>
      </w:r>
      <w:r w:rsidRPr="00C25C75">
        <w:rPr>
          <w:color w:val="auto"/>
          <w:sz w:val="24"/>
          <w:szCs w:val="24"/>
          <w:highlight w:val="yellow"/>
        </w:rPr>
        <w:t xml:space="preserve"> (Section 4) as quickly as possible to minimize artefacts in imaging; process maximum of two samples at a time.</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0"/>
          <w:numId w:val="3"/>
        </w:numPr>
        <w:ind w:left="0" w:firstLine="0"/>
        <w:rPr>
          <w:b/>
          <w:color w:val="auto"/>
          <w:sz w:val="24"/>
          <w:szCs w:val="24"/>
        </w:rPr>
      </w:pPr>
      <w:r w:rsidRPr="00C25C75">
        <w:rPr>
          <w:b/>
          <w:color w:val="auto"/>
          <w:sz w:val="24"/>
          <w:szCs w:val="24"/>
          <w:highlight w:val="yellow"/>
        </w:rPr>
        <w:t>Setting up the microscope and imaging</w:t>
      </w:r>
    </w:p>
    <w:p w:rsidR="00D331AD" w:rsidRPr="00C25C75" w:rsidRDefault="00D331AD" w:rsidP="00F43159">
      <w:pPr>
        <w:pStyle w:val="ListParagraph"/>
        <w:ind w:left="0"/>
        <w:rPr>
          <w:b/>
          <w:color w:val="auto"/>
          <w:sz w:val="24"/>
          <w:szCs w:val="24"/>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t>Optimize imaging conditions</w:t>
      </w:r>
      <w:r w:rsidR="00FE017F" w:rsidRPr="00C25C75">
        <w:rPr>
          <w:color w:val="auto"/>
          <w:sz w:val="24"/>
          <w:szCs w:val="24"/>
        </w:rPr>
        <w:t>.</w:t>
      </w:r>
    </w:p>
    <w:p w:rsidR="00D331AD" w:rsidRPr="00C25C75" w:rsidRDefault="00D331AD" w:rsidP="00F43159">
      <w:pPr>
        <w:rPr>
          <w:color w:val="auto"/>
          <w:sz w:val="24"/>
          <w:szCs w:val="24"/>
          <w:highlight w:val="yellow"/>
        </w:rPr>
      </w:pPr>
    </w:p>
    <w:p w:rsidR="00D331AD" w:rsidRPr="00C25C75" w:rsidRDefault="00E86106" w:rsidP="00F43159">
      <w:pPr>
        <w:rPr>
          <w:color w:val="auto"/>
          <w:sz w:val="24"/>
          <w:szCs w:val="24"/>
        </w:rPr>
      </w:pPr>
      <w:r w:rsidRPr="00C25C75">
        <w:rPr>
          <w:color w:val="auto"/>
          <w:sz w:val="24"/>
          <w:szCs w:val="24"/>
          <w:highlight w:val="yellow"/>
        </w:rPr>
        <w:t xml:space="preserve">NOTE: Setting up the microscope requires long exposures to </w:t>
      </w:r>
      <w:r w:rsidRPr="00C25C75">
        <w:rPr>
          <w:color w:val="auto"/>
          <w:sz w:val="24"/>
          <w:szCs w:val="24"/>
          <w:highlight w:val="yellow"/>
        </w:rPr>
        <w:t>strong light sources that could cause damage to the sample and skew results. Therefore, set up the imaging conditions using a dedicated sample slide that will not be further used for LD quantification.</w:t>
      </w:r>
    </w:p>
    <w:p w:rsidR="00D331AD" w:rsidRPr="00C25C75" w:rsidRDefault="00D331AD" w:rsidP="00F43159">
      <w:pPr>
        <w:rPr>
          <w:i/>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 xml:space="preserve">Focus on the cells using phase contrast or </w:t>
      </w:r>
      <w:r w:rsidRPr="00C25C75">
        <w:rPr>
          <w:color w:val="auto"/>
          <w:sz w:val="24"/>
          <w:szCs w:val="24"/>
          <w:highlight w:val="yellow"/>
        </w:rPr>
        <w:t>differential interference contrast (DIC).</w:t>
      </w:r>
    </w:p>
    <w:p w:rsidR="00D331AD" w:rsidRPr="00C25C75" w:rsidRDefault="00D331AD" w:rsidP="00F43159">
      <w:pPr>
        <w:rPr>
          <w:i/>
          <w:color w:val="auto"/>
          <w:sz w:val="24"/>
          <w:szCs w:val="24"/>
          <w:highlight w:val="yellow"/>
        </w:rPr>
      </w:pPr>
    </w:p>
    <w:p w:rsidR="00D331AD" w:rsidRPr="00C25C75" w:rsidRDefault="00E86106" w:rsidP="00F43159">
      <w:pPr>
        <w:rPr>
          <w:color w:val="auto"/>
          <w:sz w:val="24"/>
          <w:szCs w:val="24"/>
        </w:rPr>
      </w:pPr>
      <w:r w:rsidRPr="00C25C75">
        <w:rPr>
          <w:color w:val="auto"/>
          <w:sz w:val="24"/>
          <w:szCs w:val="24"/>
          <w:highlight w:val="yellow"/>
        </w:rPr>
        <w:t>NOTE: Phase contrast or DIC images may be taken for reference, but they are not used during the automated image analysis step.</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 xml:space="preserve">Set </w:t>
      </w:r>
      <w:r w:rsidR="00FE017F" w:rsidRPr="00C25C75">
        <w:rPr>
          <w:color w:val="auto"/>
          <w:sz w:val="24"/>
          <w:szCs w:val="24"/>
          <w:highlight w:val="yellow"/>
        </w:rPr>
        <w:t>Z</w:t>
      </w:r>
      <w:r w:rsidRPr="00C25C75">
        <w:rPr>
          <w:color w:val="auto"/>
          <w:sz w:val="24"/>
          <w:szCs w:val="24"/>
          <w:highlight w:val="yellow"/>
        </w:rPr>
        <w:t>-stack settings to span the whole cell volume. The total vertical distance</w:t>
      </w:r>
      <w:r w:rsidRPr="00C25C75">
        <w:rPr>
          <w:color w:val="auto"/>
          <w:sz w:val="24"/>
          <w:szCs w:val="24"/>
          <w:highlight w:val="yellow"/>
        </w:rPr>
        <w:t xml:space="preserve"> depends on the cell size; the number of optical slices depends on the numerical aperture of the objective (point spread function in z-axis). Set the focus to move relative to the central focal plane.</w:t>
      </w:r>
    </w:p>
    <w:p w:rsidR="00D331AD" w:rsidRPr="00C25C75" w:rsidRDefault="00D331AD" w:rsidP="00F43159">
      <w:pPr>
        <w:rPr>
          <w:color w:val="auto"/>
          <w:sz w:val="24"/>
          <w:szCs w:val="24"/>
          <w:highlight w:val="yellow"/>
        </w:rPr>
      </w:pPr>
    </w:p>
    <w:p w:rsidR="00D331AD" w:rsidRPr="00C25C75" w:rsidRDefault="00E86106" w:rsidP="00F43159">
      <w:pPr>
        <w:rPr>
          <w:color w:val="auto"/>
          <w:highlight w:val="yellow"/>
        </w:rPr>
      </w:pPr>
      <w:r w:rsidRPr="00C25C75">
        <w:rPr>
          <w:color w:val="auto"/>
          <w:sz w:val="24"/>
          <w:szCs w:val="24"/>
          <w:highlight w:val="yellow"/>
        </w:rPr>
        <w:t>NOTE: The optimal number of slices is often set by the</w:t>
      </w:r>
      <w:r w:rsidRPr="00C25C75">
        <w:rPr>
          <w:color w:val="auto"/>
          <w:sz w:val="24"/>
          <w:szCs w:val="24"/>
          <w:highlight w:val="yellow"/>
        </w:rPr>
        <w:t xml:space="preserve"> microscope control software and does not need to be calculated manually.</w:t>
      </w:r>
      <w:r w:rsidRPr="00C25C75">
        <w:rPr>
          <w:color w:val="auto"/>
          <w:sz w:val="24"/>
          <w:szCs w:val="24"/>
        </w:rPr>
        <w:t xml:space="preserve"> The typical cell widths are 3-5 </w:t>
      </w:r>
      <w:r w:rsidR="003E4F57" w:rsidRPr="00C25C75">
        <w:rPr>
          <w:color w:val="auto"/>
          <w:sz w:val="24"/>
          <w:szCs w:val="24"/>
        </w:rPr>
        <w:t>µm</w:t>
      </w:r>
      <w:r w:rsidR="003E4F57" w:rsidRPr="00C25C75">
        <w:rPr>
          <w:color w:val="auto"/>
          <w:sz w:val="24"/>
          <w:szCs w:val="24"/>
        </w:rPr>
        <w:t xml:space="preserve"> </w:t>
      </w:r>
      <w:r w:rsidRPr="00C25C75">
        <w:rPr>
          <w:color w:val="auto"/>
          <w:sz w:val="24"/>
          <w:szCs w:val="24"/>
        </w:rPr>
        <w:t xml:space="preserve">for </w:t>
      </w:r>
      <w:r w:rsidRPr="00C25C75">
        <w:rPr>
          <w:color w:val="auto"/>
          <w:sz w:val="24"/>
          <w:szCs w:val="24"/>
        </w:rPr>
        <w:t>S. pombe</w:t>
      </w:r>
      <w:r w:rsidRPr="00C25C75">
        <w:rPr>
          <w:color w:val="auto"/>
          <w:sz w:val="24"/>
          <w:szCs w:val="24"/>
        </w:rPr>
        <w:t xml:space="preserve">, 4-7 </w:t>
      </w:r>
      <w:r w:rsidR="003E4F57" w:rsidRPr="00C25C75">
        <w:rPr>
          <w:color w:val="auto"/>
          <w:sz w:val="24"/>
          <w:szCs w:val="24"/>
        </w:rPr>
        <w:t>µm</w:t>
      </w:r>
      <w:r w:rsidR="003E4F57" w:rsidRPr="00C25C75">
        <w:rPr>
          <w:color w:val="auto"/>
          <w:sz w:val="24"/>
          <w:szCs w:val="24"/>
        </w:rPr>
        <w:t xml:space="preserve"> </w:t>
      </w:r>
      <w:r w:rsidRPr="00C25C75">
        <w:rPr>
          <w:color w:val="auto"/>
          <w:sz w:val="24"/>
          <w:szCs w:val="24"/>
        </w:rPr>
        <w:t xml:space="preserve">for </w:t>
      </w:r>
      <w:r w:rsidRPr="00C25C75">
        <w:rPr>
          <w:color w:val="auto"/>
          <w:sz w:val="24"/>
          <w:szCs w:val="24"/>
        </w:rPr>
        <w:t>S. japonicus</w:t>
      </w:r>
      <w:r w:rsidRPr="00C25C75">
        <w:rPr>
          <w:color w:val="auto"/>
          <w:sz w:val="24"/>
          <w:szCs w:val="24"/>
        </w:rPr>
        <w:t xml:space="preserve">, and 3-7 </w:t>
      </w:r>
      <w:r w:rsidR="003E4F57" w:rsidRPr="00C25C75">
        <w:rPr>
          <w:color w:val="auto"/>
          <w:sz w:val="24"/>
          <w:szCs w:val="24"/>
        </w:rPr>
        <w:t>µm</w:t>
      </w:r>
      <w:r w:rsidR="003E4F57" w:rsidRPr="00C25C75">
        <w:rPr>
          <w:color w:val="auto"/>
          <w:sz w:val="24"/>
          <w:szCs w:val="24"/>
        </w:rPr>
        <w:t xml:space="preserve"> </w:t>
      </w:r>
      <w:r w:rsidRPr="00C25C75">
        <w:rPr>
          <w:color w:val="auto"/>
          <w:sz w:val="24"/>
          <w:szCs w:val="24"/>
        </w:rPr>
        <w:t xml:space="preserve">for </w:t>
      </w:r>
      <w:r w:rsidRPr="00C25C75">
        <w:rPr>
          <w:color w:val="auto"/>
          <w:sz w:val="24"/>
          <w:szCs w:val="24"/>
        </w:rPr>
        <w:t>S. cerevisiae.</w:t>
      </w:r>
    </w:p>
    <w:p w:rsidR="00D331AD" w:rsidRPr="00C25C75" w:rsidRDefault="00D331AD" w:rsidP="00F43159">
      <w:pPr>
        <w:rPr>
          <w:i/>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To image LDs</w:t>
      </w:r>
      <w:r w:rsidR="003E4F57" w:rsidRPr="00C25C75">
        <w:rPr>
          <w:color w:val="auto"/>
          <w:sz w:val="24"/>
          <w:szCs w:val="24"/>
          <w:highlight w:val="yellow"/>
        </w:rPr>
        <w:t>,</w:t>
      </w:r>
      <w:r w:rsidRPr="00C25C75">
        <w:rPr>
          <w:color w:val="auto"/>
          <w:sz w:val="24"/>
          <w:szCs w:val="24"/>
          <w:highlight w:val="yellow"/>
        </w:rPr>
        <w:t xml:space="preserve"> set light intensity and exposure time in the green channel</w:t>
      </w:r>
      <w:r w:rsidRPr="00C25C75">
        <w:rPr>
          <w:color w:val="auto"/>
          <w:sz w:val="24"/>
          <w:szCs w:val="24"/>
          <w:highlight w:val="yellow"/>
        </w:rPr>
        <w:t xml:space="preserve"> (excitation and emission maxima of BODIPY are 493 and 503 nm, respectively).</w:t>
      </w:r>
    </w:p>
    <w:p w:rsidR="00D331AD" w:rsidRPr="00C25C75" w:rsidRDefault="00D331AD" w:rsidP="00F43159">
      <w:pPr>
        <w:rPr>
          <w:color w:val="auto"/>
          <w:sz w:val="24"/>
          <w:szCs w:val="24"/>
          <w:highlight w:val="yellow"/>
        </w:rPr>
      </w:pPr>
    </w:p>
    <w:p w:rsidR="00D331AD" w:rsidRPr="00C25C75" w:rsidRDefault="00E86106" w:rsidP="00F43159">
      <w:pPr>
        <w:rPr>
          <w:color w:val="auto"/>
          <w:sz w:val="24"/>
          <w:szCs w:val="24"/>
        </w:rPr>
      </w:pPr>
      <w:r w:rsidRPr="00C25C75">
        <w:rPr>
          <w:color w:val="auto"/>
          <w:sz w:val="24"/>
          <w:szCs w:val="24"/>
          <w:highlight w:val="yellow"/>
        </w:rPr>
        <w:t>NOTE: BODIPY 493/503 is a very bright fluorochrome</w:t>
      </w:r>
      <w:r w:rsidR="003E4F57" w:rsidRPr="00C25C75">
        <w:rPr>
          <w:color w:val="auto"/>
          <w:sz w:val="24"/>
          <w:szCs w:val="24"/>
          <w:highlight w:val="yellow"/>
        </w:rPr>
        <w:t>;</w:t>
      </w:r>
      <w:r w:rsidRPr="00C25C75">
        <w:rPr>
          <w:color w:val="auto"/>
          <w:sz w:val="24"/>
          <w:szCs w:val="24"/>
          <w:highlight w:val="yellow"/>
        </w:rPr>
        <w:t xml:space="preserve"> however, it may get bleached rapidly with overly strong light intensity. Moreover, LDs are mobile in live cells, thus minimiz</w:t>
      </w:r>
      <w:r w:rsidRPr="00C25C75">
        <w:rPr>
          <w:color w:val="auto"/>
          <w:sz w:val="24"/>
          <w:szCs w:val="24"/>
          <w:highlight w:val="yellow"/>
        </w:rPr>
        <w:t>e exposure time and capture the full green-channel z-stack first (before switching to the blue channel) to prevent blurring artifacts. Also, take into account the linear range of the camera for signal intensity to avoid saturated pixels.</w:t>
      </w:r>
    </w:p>
    <w:p w:rsidR="00D331AD" w:rsidRPr="00C25C75" w:rsidRDefault="00D331AD" w:rsidP="00F43159">
      <w:pPr>
        <w:rPr>
          <w:i/>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To image ce</w:t>
      </w:r>
      <w:r w:rsidRPr="00C25C75">
        <w:rPr>
          <w:color w:val="auto"/>
          <w:sz w:val="24"/>
          <w:szCs w:val="24"/>
          <w:highlight w:val="yellow"/>
        </w:rPr>
        <w:t>ll boundaries</w:t>
      </w:r>
      <w:r w:rsidR="003E4F57" w:rsidRPr="00C25C75">
        <w:rPr>
          <w:color w:val="auto"/>
          <w:sz w:val="24"/>
          <w:szCs w:val="24"/>
          <w:highlight w:val="yellow"/>
        </w:rPr>
        <w:t>,</w:t>
      </w:r>
      <w:r w:rsidRPr="00C25C75">
        <w:rPr>
          <w:color w:val="auto"/>
          <w:sz w:val="24"/>
          <w:szCs w:val="24"/>
          <w:highlight w:val="yellow"/>
        </w:rPr>
        <w:t xml:space="preserve"> set light intensity and exposure time in the blue channel (excitation and emission maxima of Cascade Blue dextran are 400 and 420 nm, respectively).</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NOTE: Signal intensity in the blue channel is required for image segmentation, but it is not</w:t>
      </w:r>
      <w:r w:rsidRPr="00C25C75">
        <w:rPr>
          <w:color w:val="auto"/>
          <w:sz w:val="24"/>
          <w:szCs w:val="24"/>
        </w:rPr>
        <w:t xml:space="preserve"> used for LD quantification itself. Therefore, optimal settings in this channel are not crucial for analysis.</w:t>
      </w:r>
    </w:p>
    <w:p w:rsidR="00D331AD" w:rsidRPr="00C25C75" w:rsidRDefault="00D331AD" w:rsidP="00F43159">
      <w:pPr>
        <w:rPr>
          <w:i/>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If possible, create an automated experimental workflow in the microscope control software to facilitate imaging of multiple samples under s</w:t>
      </w:r>
      <w:r w:rsidRPr="00C25C75">
        <w:rPr>
          <w:color w:val="auto"/>
          <w:sz w:val="24"/>
          <w:szCs w:val="24"/>
          <w:highlight w:val="yellow"/>
        </w:rPr>
        <w:t>tandardized conditions.</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t>Once imaging conditions have been optimized, image samples to be used for quantification. Focus on the cells and image them in green and blue channels as described in Step 4.1.</w:t>
      </w:r>
    </w:p>
    <w:p w:rsidR="00D331AD" w:rsidRPr="00C25C75" w:rsidRDefault="00D331AD" w:rsidP="00F43159">
      <w:pPr>
        <w:rPr>
          <w:color w:val="auto"/>
          <w:sz w:val="24"/>
          <w:szCs w:val="24"/>
          <w:highlight w:val="yellow"/>
        </w:rPr>
      </w:pPr>
    </w:p>
    <w:p w:rsidR="00D331AD" w:rsidRPr="00C25C75" w:rsidRDefault="00E86106" w:rsidP="00F43159">
      <w:pPr>
        <w:rPr>
          <w:color w:val="auto"/>
          <w:sz w:val="24"/>
          <w:szCs w:val="24"/>
        </w:rPr>
      </w:pPr>
      <w:r w:rsidRPr="00C25C75">
        <w:rPr>
          <w:color w:val="auto"/>
          <w:sz w:val="24"/>
          <w:szCs w:val="24"/>
          <w:highlight w:val="yellow"/>
        </w:rPr>
        <w:t xml:space="preserve">NOTE: All images must be acquired using the same </w:t>
      </w:r>
      <w:r w:rsidRPr="00C25C75">
        <w:rPr>
          <w:color w:val="auto"/>
          <w:sz w:val="24"/>
          <w:szCs w:val="24"/>
          <w:highlight w:val="yellow"/>
        </w:rPr>
        <w:t>settings to allow comparison between samples. Image multiple fields of view per sample to obtain robust, representative data.</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t xml:space="preserve">Save the blue and green channel </w:t>
      </w:r>
      <w:r w:rsidR="003E4F57" w:rsidRPr="00C25C75">
        <w:rPr>
          <w:color w:val="auto"/>
          <w:sz w:val="24"/>
          <w:szCs w:val="24"/>
          <w:highlight w:val="yellow"/>
        </w:rPr>
        <w:t>Z</w:t>
      </w:r>
      <w:r w:rsidRPr="00C25C75">
        <w:rPr>
          <w:color w:val="auto"/>
          <w:sz w:val="24"/>
          <w:szCs w:val="24"/>
          <w:highlight w:val="yellow"/>
        </w:rPr>
        <w:t xml:space="preserve">-stack images as 16-bit multi-layer TIFF files (i.e., two files per field of view). Include </w:t>
      </w:r>
      <w:r w:rsidRPr="00C25C75">
        <w:rPr>
          <w:color w:val="auto"/>
          <w:sz w:val="24"/>
          <w:szCs w:val="24"/>
          <w:highlight w:val="yellow"/>
        </w:rPr>
        <w:t>words “green” or “blue” in the corresponding file names. Proceed with image analysis (Section 5).</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0"/>
          <w:numId w:val="3"/>
        </w:numPr>
        <w:ind w:left="0" w:firstLine="0"/>
        <w:rPr>
          <w:b/>
          <w:color w:val="auto"/>
          <w:sz w:val="24"/>
          <w:szCs w:val="24"/>
        </w:rPr>
      </w:pPr>
      <w:r w:rsidRPr="00C25C75">
        <w:rPr>
          <w:b/>
          <w:color w:val="auto"/>
          <w:sz w:val="24"/>
          <w:szCs w:val="24"/>
          <w:highlight w:val="yellow"/>
        </w:rPr>
        <w:t>Image analysis</w:t>
      </w:r>
    </w:p>
    <w:p w:rsidR="00D331AD" w:rsidRPr="00C25C75" w:rsidRDefault="00D331AD" w:rsidP="00F43159">
      <w:pPr>
        <w:pStyle w:val="ListParagraph"/>
        <w:ind w:left="0"/>
        <w:rPr>
          <w:b/>
          <w:color w:val="auto"/>
          <w:sz w:val="24"/>
          <w:szCs w:val="24"/>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t>Visually check the quality of acquired images.</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Open microscopic images in ImageJ</w:t>
      </w:r>
      <w:bookmarkStart w:id="77" w:name="__UnoMark__3004_1843206678"/>
      <w:bookmarkStart w:id="78" w:name="__UnoMark__2993_1843206678"/>
      <w:bookmarkStart w:id="79" w:name="Mendeley_Bookmark_OuHg2eiVbe"/>
      <w:bookmarkStart w:id="80" w:name="Mendeley_Bookmark_SIsdpKAFHu"/>
      <w:r w:rsidRPr="00C25C75">
        <w:rPr>
          <w:color w:val="auto"/>
          <w:sz w:val="24"/>
          <w:szCs w:val="24"/>
          <w:highlight w:val="yellow"/>
          <w:vertAlign w:val="superscript"/>
        </w:rPr>
        <w:t>29,</w:t>
      </w:r>
      <w:r w:rsidRPr="00C25C75">
        <w:rPr>
          <w:color w:val="auto"/>
          <w:sz w:val="24"/>
          <w:szCs w:val="24"/>
          <w:highlight w:val="yellow"/>
          <w:vertAlign w:val="superscript"/>
        </w:rPr>
        <w:t>30</w:t>
      </w:r>
      <w:bookmarkEnd w:id="77"/>
      <w:bookmarkEnd w:id="78"/>
      <w:bookmarkEnd w:id="79"/>
      <w:bookmarkEnd w:id="80"/>
      <w:r w:rsidRPr="00C25C75">
        <w:rPr>
          <w:color w:val="auto"/>
          <w:sz w:val="24"/>
          <w:szCs w:val="24"/>
          <w:highlight w:val="yellow"/>
        </w:rPr>
        <w:t xml:space="preserve"> or other suitable image analysis software.</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Remove any image stacks containing a considerable number of cells that moved during acquisition (and thus created blurring artifacts).</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2"/>
          <w:numId w:val="3"/>
        </w:numPr>
        <w:ind w:left="0" w:firstLine="0"/>
        <w:rPr>
          <w:color w:val="auto"/>
          <w:highlight w:val="yellow"/>
        </w:rPr>
      </w:pPr>
      <w:r w:rsidRPr="00C25C75">
        <w:rPr>
          <w:color w:val="auto"/>
          <w:sz w:val="24"/>
          <w:szCs w:val="24"/>
          <w:highlight w:val="yellow"/>
        </w:rPr>
        <w:t xml:space="preserve">Remove any image stacks containing highly fluorescent non-cell </w:t>
      </w:r>
      <w:r w:rsidRPr="00C25C75">
        <w:rPr>
          <w:color w:val="auto"/>
          <w:sz w:val="24"/>
          <w:szCs w:val="24"/>
          <w:highlight w:val="yellow"/>
        </w:rPr>
        <w:t>particles in the blue channel (e.g., dirt on microscope slide or cover slip, impurities in cultivaton medium).</w:t>
      </w:r>
    </w:p>
    <w:p w:rsidR="00D331AD" w:rsidRPr="00C25C75" w:rsidRDefault="00D331AD" w:rsidP="00F43159">
      <w:pPr>
        <w:rPr>
          <w:color w:val="auto"/>
          <w:sz w:val="24"/>
          <w:szCs w:val="24"/>
          <w:highlight w:val="yellow"/>
        </w:rPr>
      </w:pPr>
    </w:p>
    <w:p w:rsidR="00D331AD" w:rsidRPr="00C25C75" w:rsidRDefault="00E86106" w:rsidP="00F43159">
      <w:pPr>
        <w:rPr>
          <w:color w:val="auto"/>
          <w:sz w:val="24"/>
          <w:szCs w:val="24"/>
        </w:rPr>
      </w:pPr>
      <w:r w:rsidRPr="00C25C75">
        <w:rPr>
          <w:color w:val="auto"/>
          <w:sz w:val="24"/>
          <w:szCs w:val="24"/>
          <w:highlight w:val="yellow"/>
        </w:rPr>
        <w:t>NOTE: Very bright non-cell objects in the blue channel may create cell detection artifacts or may interfere with detection of cells in their vic</w:t>
      </w:r>
      <w:r w:rsidRPr="00C25C75">
        <w:rPr>
          <w:color w:val="auto"/>
          <w:sz w:val="24"/>
          <w:szCs w:val="24"/>
          <w:highlight w:val="yellow"/>
        </w:rPr>
        <w:t>inity.</w:t>
      </w:r>
    </w:p>
    <w:p w:rsidR="00D331AD" w:rsidRPr="00C25C75" w:rsidRDefault="00D331AD" w:rsidP="00F43159">
      <w:pPr>
        <w:rPr>
          <w:i/>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Remove any image stacks containing a large proportion of dead cells</w:t>
      </w:r>
      <w:r w:rsidR="003E4F57" w:rsidRPr="00C25C75">
        <w:rPr>
          <w:color w:val="auto"/>
          <w:sz w:val="24"/>
          <w:szCs w:val="24"/>
          <w:highlight w:val="yellow"/>
        </w:rPr>
        <w:t xml:space="preserve"> (</w:t>
      </w:r>
      <w:r w:rsidRPr="00C25C75">
        <w:rPr>
          <w:color w:val="auto"/>
          <w:sz w:val="24"/>
          <w:szCs w:val="24"/>
          <w:highlight w:val="yellow"/>
        </w:rPr>
        <w:t>i.e., cells with increased blue fluorescence compared to live cells</w:t>
      </w:r>
      <w:r w:rsidR="003E4F57" w:rsidRPr="00C25C75">
        <w:rPr>
          <w:color w:val="auto"/>
          <w:sz w:val="24"/>
          <w:szCs w:val="24"/>
          <w:highlight w:val="yellow"/>
        </w:rPr>
        <w:t>)</w:t>
      </w:r>
      <w:r w:rsidRPr="00C25C75">
        <w:rPr>
          <w:color w:val="auto"/>
          <w:sz w:val="24"/>
          <w:szCs w:val="24"/>
          <w:highlight w:val="yellow"/>
        </w:rPr>
        <w:t>.</w:t>
      </w:r>
    </w:p>
    <w:p w:rsidR="00D331AD" w:rsidRPr="00C25C75" w:rsidRDefault="00D331AD" w:rsidP="00F43159">
      <w:pPr>
        <w:rPr>
          <w:color w:val="auto"/>
          <w:sz w:val="24"/>
          <w:szCs w:val="24"/>
          <w:highlight w:val="yellow"/>
        </w:rPr>
      </w:pPr>
    </w:p>
    <w:p w:rsidR="00D331AD" w:rsidRPr="00C25C75" w:rsidRDefault="00E86106" w:rsidP="00F43159">
      <w:pPr>
        <w:rPr>
          <w:color w:val="auto"/>
          <w:highlight w:val="yellow"/>
        </w:rPr>
      </w:pPr>
      <w:r w:rsidRPr="00C25C75">
        <w:rPr>
          <w:color w:val="auto"/>
          <w:sz w:val="24"/>
          <w:szCs w:val="24"/>
          <w:highlight w:val="yellow"/>
        </w:rPr>
        <w:lastRenderedPageBreak/>
        <w:t>NOTE: While the presence of a small proportion of dead cells in the sample is typically not a problem a</w:t>
      </w:r>
      <w:r w:rsidRPr="00C25C75">
        <w:rPr>
          <w:color w:val="auto"/>
          <w:sz w:val="24"/>
          <w:szCs w:val="24"/>
          <w:highlight w:val="yellow"/>
        </w:rPr>
        <w:t>nd these cells are automatically discarded during analysis, some dead or dying cells may occasionally be recognized as live cells by the segmentation algorithm and thus skew the reported results.</w:t>
      </w:r>
    </w:p>
    <w:p w:rsidR="00D331AD" w:rsidRPr="00C25C75" w:rsidRDefault="00D331AD" w:rsidP="00F43159">
      <w:pPr>
        <w:rPr>
          <w:i/>
          <w:color w:val="auto"/>
          <w:sz w:val="24"/>
          <w:szCs w:val="24"/>
          <w:highlight w:val="yellow"/>
        </w:rPr>
      </w:pPr>
    </w:p>
    <w:p w:rsidR="00D331AD" w:rsidRPr="00C25C75" w:rsidRDefault="00E86106" w:rsidP="00F43159">
      <w:pPr>
        <w:pStyle w:val="ListParagraph"/>
        <w:numPr>
          <w:ilvl w:val="1"/>
          <w:numId w:val="3"/>
        </w:numPr>
        <w:ind w:left="0" w:firstLine="0"/>
        <w:rPr>
          <w:color w:val="auto"/>
          <w:sz w:val="24"/>
          <w:szCs w:val="24"/>
        </w:rPr>
      </w:pPr>
      <w:r w:rsidRPr="00C25C75">
        <w:rPr>
          <w:color w:val="auto"/>
          <w:sz w:val="24"/>
          <w:szCs w:val="24"/>
          <w:highlight w:val="yellow"/>
        </w:rPr>
        <w:t>Analyze images in the MATLAB software.</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 xml:space="preserve">Create a </w:t>
      </w:r>
      <w:r w:rsidRPr="00C25C75">
        <w:rPr>
          <w:color w:val="auto"/>
          <w:sz w:val="24"/>
          <w:szCs w:val="24"/>
          <w:highlight w:val="yellow"/>
        </w:rPr>
        <w:t>main folder and copy all MATLAB scripts to this location.</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Create a sub-folder (“pombe”, “cerevisiae” or “japonicus”) and copy input TIFF image files to this location.</w:t>
      </w:r>
    </w:p>
    <w:p w:rsidR="00D331AD" w:rsidRPr="00C25C75" w:rsidRDefault="00D331AD" w:rsidP="00F43159">
      <w:pPr>
        <w:rPr>
          <w:color w:val="auto"/>
          <w:sz w:val="24"/>
          <w:szCs w:val="24"/>
          <w:highlight w:val="yellow"/>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Start MATLAB, open script MAIN.m and run it. In the menu select the yeast s</w:t>
      </w:r>
      <w:r w:rsidRPr="00C25C75">
        <w:rPr>
          <w:color w:val="auto"/>
          <w:sz w:val="24"/>
          <w:szCs w:val="24"/>
          <w:highlight w:val="yellow"/>
        </w:rPr>
        <w:t xml:space="preserve">pecies to be analyzed and start image processing. </w:t>
      </w:r>
    </w:p>
    <w:p w:rsidR="00D331AD" w:rsidRPr="00C25C75" w:rsidRDefault="00D331AD" w:rsidP="00F43159">
      <w:pPr>
        <w:rPr>
          <w:color w:val="auto"/>
          <w:sz w:val="24"/>
          <w:szCs w:val="24"/>
          <w:highlight w:val="yellow"/>
        </w:rPr>
      </w:pPr>
    </w:p>
    <w:p w:rsidR="00D331AD" w:rsidRPr="00C25C75" w:rsidRDefault="00E86106" w:rsidP="00F43159">
      <w:pPr>
        <w:rPr>
          <w:color w:val="auto"/>
          <w:sz w:val="24"/>
          <w:szCs w:val="24"/>
        </w:rPr>
      </w:pPr>
      <w:r w:rsidRPr="00C25C75">
        <w:rPr>
          <w:color w:val="auto"/>
          <w:sz w:val="24"/>
          <w:szCs w:val="24"/>
        </w:rPr>
        <w:t>NOTE: Some of the parameters required for cell and LD detection are pre-set for the particular species, others are determined automatically during image processing. The pre-set values were determined empi</w:t>
      </w:r>
      <w:r w:rsidRPr="00C25C75">
        <w:rPr>
          <w:color w:val="auto"/>
          <w:sz w:val="24"/>
          <w:szCs w:val="24"/>
        </w:rPr>
        <w:t>rically and depend on several factors such as objective magnification, camera type and sensitivity, and imaging settings. If required, users may edit the script files to change the organism-specific presets to better reflect their experimental setup. Namel</w:t>
      </w:r>
      <w:r w:rsidRPr="00C25C75">
        <w:rPr>
          <w:color w:val="auto"/>
          <w:sz w:val="24"/>
          <w:szCs w:val="24"/>
        </w:rPr>
        <w:t>y, during cell recognition acceptable object sizes are given by the “minArea” and “maxArea” parameters, and the minimum fraction of filled volume within the object boundaries is given by the “Solidity” parameter. For LD recognition, the brightness threshol</w:t>
      </w:r>
      <w:r w:rsidRPr="00C25C75">
        <w:rPr>
          <w:color w:val="auto"/>
          <w:sz w:val="24"/>
          <w:szCs w:val="24"/>
        </w:rPr>
        <w:t>d is given by the “th” parameter (its value is affected mostly by image bit depth and fluorescence signal intensity), and maximum acceptable LD size is given by the “MaxArea” parameter.</w:t>
      </w:r>
    </w:p>
    <w:p w:rsidR="00D331AD" w:rsidRPr="00C25C75" w:rsidRDefault="00D331AD" w:rsidP="00F43159">
      <w:pPr>
        <w:rPr>
          <w:i/>
          <w:color w:val="auto"/>
          <w:sz w:val="24"/>
          <w:szCs w:val="24"/>
        </w:rPr>
      </w:pPr>
    </w:p>
    <w:p w:rsidR="00D331AD" w:rsidRPr="00C25C75" w:rsidRDefault="00E86106" w:rsidP="00F43159">
      <w:pPr>
        <w:pStyle w:val="ListParagraph"/>
        <w:numPr>
          <w:ilvl w:val="2"/>
          <w:numId w:val="3"/>
        </w:numPr>
        <w:ind w:left="0" w:firstLine="0"/>
        <w:rPr>
          <w:color w:val="auto"/>
          <w:sz w:val="24"/>
          <w:szCs w:val="24"/>
        </w:rPr>
      </w:pPr>
      <w:r w:rsidRPr="00C25C75">
        <w:rPr>
          <w:color w:val="auto"/>
          <w:sz w:val="24"/>
          <w:szCs w:val="24"/>
          <w:highlight w:val="yellow"/>
        </w:rPr>
        <w:t>Inspect and process the output files as required using a spread</w:t>
      </w:r>
      <w:r w:rsidRPr="00C25C75">
        <w:rPr>
          <w:color w:val="auto"/>
          <w:sz w:val="24"/>
          <w:szCs w:val="24"/>
          <w:highlight w:val="yellow"/>
        </w:rPr>
        <w:t>sheet editor or statistical package; the workflow produces semicolon-separated CSV files, and segmented TIFF files with detected cell objects and LDs.</w:t>
      </w:r>
    </w:p>
    <w:p w:rsidR="00D331AD" w:rsidRPr="00C25C75" w:rsidRDefault="00D331AD" w:rsidP="00F43159">
      <w:pPr>
        <w:rPr>
          <w:i/>
          <w:color w:val="auto"/>
          <w:sz w:val="24"/>
          <w:szCs w:val="24"/>
          <w:highlight w:val="yellow"/>
        </w:rPr>
      </w:pPr>
    </w:p>
    <w:p w:rsidR="00D331AD" w:rsidRPr="00C25C75" w:rsidRDefault="00E86106" w:rsidP="00F43159">
      <w:pPr>
        <w:rPr>
          <w:color w:val="auto"/>
          <w:sz w:val="24"/>
          <w:szCs w:val="24"/>
        </w:rPr>
      </w:pPr>
      <w:r w:rsidRPr="00C25C75">
        <w:rPr>
          <w:color w:val="auto"/>
          <w:sz w:val="24"/>
          <w:szCs w:val="24"/>
        </w:rPr>
        <w:t>NOTE: The workflow segments images into background and cell objects, where each cell object may be compo</w:t>
      </w:r>
      <w:r w:rsidRPr="00C25C75">
        <w:rPr>
          <w:color w:val="auto"/>
          <w:sz w:val="24"/>
          <w:szCs w:val="24"/>
        </w:rPr>
        <w:t>sed of multiple adjacent cells. Therefore, the output in “xxxx_cells.csv” files does not represent single-cell data and should only be used to calculate per-unit-of-cell-volume metrics.</w:t>
      </w:r>
    </w:p>
    <w:p w:rsidR="00D331AD" w:rsidRPr="00C25C75" w:rsidRDefault="00D331AD" w:rsidP="00F43159">
      <w:pPr>
        <w:rPr>
          <w:b/>
          <w:color w:val="auto"/>
          <w:sz w:val="24"/>
          <w:szCs w:val="24"/>
        </w:rPr>
      </w:pPr>
    </w:p>
    <w:p w:rsidR="00D331AD" w:rsidRPr="00C25C75" w:rsidRDefault="00E86106" w:rsidP="00F43159">
      <w:pPr>
        <w:rPr>
          <w:b/>
          <w:color w:val="auto"/>
          <w:sz w:val="24"/>
          <w:szCs w:val="24"/>
        </w:rPr>
      </w:pPr>
      <w:r w:rsidRPr="00C25C75">
        <w:rPr>
          <w:b/>
          <w:color w:val="auto"/>
          <w:sz w:val="24"/>
          <w:szCs w:val="24"/>
        </w:rPr>
        <w:t>REPRESENTATIVE RESULTS:</w:t>
      </w:r>
    </w:p>
    <w:p w:rsidR="00D331AD" w:rsidRPr="00C25C75" w:rsidRDefault="00E86106" w:rsidP="00F43159">
      <w:pPr>
        <w:rPr>
          <w:color w:val="auto"/>
          <w:sz w:val="24"/>
          <w:szCs w:val="24"/>
        </w:rPr>
      </w:pPr>
      <w:r w:rsidRPr="00C25C75">
        <w:rPr>
          <w:color w:val="auto"/>
          <w:sz w:val="24"/>
          <w:szCs w:val="24"/>
        </w:rPr>
        <w:t xml:space="preserve">The whole procedure is summarized in </w:t>
      </w:r>
      <w:r w:rsidR="0076636D" w:rsidRPr="00C25C75">
        <w:rPr>
          <w:b/>
          <w:color w:val="auto"/>
          <w:sz w:val="24"/>
          <w:szCs w:val="24"/>
        </w:rPr>
        <w:t>Figure</w:t>
      </w:r>
      <w:r w:rsidRPr="00C25C75">
        <w:rPr>
          <w:b/>
          <w:color w:val="auto"/>
          <w:sz w:val="24"/>
          <w:szCs w:val="24"/>
        </w:rPr>
        <w:t xml:space="preserve"> 1</w:t>
      </w:r>
      <w:r w:rsidRPr="00C25C75">
        <w:rPr>
          <w:color w:val="auto"/>
          <w:sz w:val="24"/>
          <w:szCs w:val="24"/>
        </w:rPr>
        <w:t xml:space="preserve"> </w:t>
      </w:r>
      <w:r w:rsidRPr="00C25C75">
        <w:rPr>
          <w:color w:val="auto"/>
          <w:sz w:val="24"/>
          <w:szCs w:val="24"/>
        </w:rPr>
        <w:t xml:space="preserve">for the fission yeasts (the budding yeast workflow is analogous), and below we provide examples of how the workflow can be used to study LD content in three different yeast species under various conditions </w:t>
      </w:r>
      <w:r w:rsidRPr="00C25C75">
        <w:rPr>
          <w:color w:val="auto"/>
          <w:sz w:val="24"/>
          <w:szCs w:val="24"/>
        </w:rPr>
        <w:lastRenderedPageBreak/>
        <w:t xml:space="preserve">known to affect cellular LD content. Each example </w:t>
      </w:r>
      <w:r w:rsidRPr="00C25C75">
        <w:rPr>
          <w:color w:val="auto"/>
          <w:sz w:val="24"/>
          <w:szCs w:val="24"/>
        </w:rPr>
        <w:t>represents a single biological experiment.</w:t>
      </w:r>
    </w:p>
    <w:p w:rsidR="0076636D" w:rsidRPr="00C25C75" w:rsidRDefault="0076636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Place Figure 1 here]</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 xml:space="preserve">First, we analyzed </w:t>
      </w:r>
      <w:r w:rsidRPr="00C25C75">
        <w:rPr>
          <w:i/>
          <w:color w:val="auto"/>
          <w:sz w:val="24"/>
          <w:szCs w:val="24"/>
        </w:rPr>
        <w:t>S. pombe</w:t>
      </w:r>
      <w:r w:rsidRPr="00C25C75">
        <w:rPr>
          <w:color w:val="auto"/>
          <w:sz w:val="24"/>
          <w:szCs w:val="24"/>
        </w:rPr>
        <w:t xml:space="preserve"> cells (</w:t>
      </w:r>
      <w:r w:rsidR="0076636D" w:rsidRPr="00C25C75">
        <w:rPr>
          <w:b/>
          <w:color w:val="auto"/>
          <w:sz w:val="24"/>
          <w:szCs w:val="24"/>
        </w:rPr>
        <w:t>Figure</w:t>
      </w:r>
      <w:r w:rsidRPr="00C25C75">
        <w:rPr>
          <w:b/>
          <w:color w:val="auto"/>
          <w:sz w:val="24"/>
          <w:szCs w:val="24"/>
        </w:rPr>
        <w:t xml:space="preserve"> 2</w:t>
      </w:r>
      <w:r w:rsidRPr="00C25C75">
        <w:rPr>
          <w:color w:val="auto"/>
          <w:sz w:val="24"/>
          <w:szCs w:val="24"/>
        </w:rPr>
        <w:t xml:space="preserve">). Wild-type (WT; </w:t>
      </w:r>
      <w:r w:rsidRPr="00C25C75">
        <w:rPr>
          <w:i/>
          <w:color w:val="auto"/>
          <w:sz w:val="24"/>
          <w:szCs w:val="24"/>
        </w:rPr>
        <w:t>h</w:t>
      </w:r>
      <w:r w:rsidRPr="00C25C75">
        <w:rPr>
          <w:i/>
          <w:color w:val="auto"/>
          <w:sz w:val="24"/>
          <w:szCs w:val="24"/>
          <w:vertAlign w:val="superscript"/>
        </w:rPr>
        <w:t>+s</w:t>
      </w:r>
      <w:r w:rsidRPr="00C25C75">
        <w:rPr>
          <w:color w:val="auto"/>
          <w:sz w:val="24"/>
          <w:szCs w:val="24"/>
        </w:rPr>
        <w:t>) cells were grown to exponential phase in either the complex YES medium or defined EMM medium. Compared to YES, fewer LDs and h</w:t>
      </w:r>
      <w:r w:rsidRPr="00C25C75">
        <w:rPr>
          <w:color w:val="auto"/>
          <w:sz w:val="24"/>
          <w:szCs w:val="24"/>
        </w:rPr>
        <w:t>igher LD staining intensity per unit of cell volume were detected in EMM (</w:t>
      </w:r>
      <w:r w:rsidR="0076636D" w:rsidRPr="00C25C75">
        <w:rPr>
          <w:b/>
          <w:color w:val="auto"/>
          <w:sz w:val="24"/>
          <w:szCs w:val="24"/>
        </w:rPr>
        <w:t>Figure</w:t>
      </w:r>
      <w:r w:rsidRPr="00C25C75">
        <w:rPr>
          <w:b/>
          <w:color w:val="auto"/>
          <w:sz w:val="24"/>
          <w:szCs w:val="24"/>
        </w:rPr>
        <w:t xml:space="preserve"> 2A-C</w:t>
      </w:r>
      <w:r w:rsidRPr="00C25C75">
        <w:rPr>
          <w:color w:val="auto"/>
          <w:sz w:val="24"/>
          <w:szCs w:val="24"/>
        </w:rPr>
        <w:t>). Moreover, individual LDs formed in EMM medium were larger and displayed increased total staining intensity (</w:t>
      </w:r>
      <w:r w:rsidR="0076636D" w:rsidRPr="00C25C75">
        <w:rPr>
          <w:b/>
          <w:color w:val="auto"/>
          <w:sz w:val="24"/>
          <w:szCs w:val="24"/>
        </w:rPr>
        <w:t>Figure</w:t>
      </w:r>
      <w:r w:rsidRPr="00C25C75">
        <w:rPr>
          <w:b/>
          <w:color w:val="auto"/>
          <w:sz w:val="24"/>
          <w:szCs w:val="24"/>
        </w:rPr>
        <w:t xml:space="preserve"> 2D, E</w:t>
      </w:r>
      <w:r w:rsidRPr="00C25C75">
        <w:rPr>
          <w:color w:val="auto"/>
          <w:sz w:val="24"/>
          <w:szCs w:val="24"/>
        </w:rPr>
        <w:t>). This is in agreement with previous findings of in</w:t>
      </w:r>
      <w:r w:rsidRPr="00C25C75">
        <w:rPr>
          <w:color w:val="auto"/>
          <w:sz w:val="24"/>
          <w:szCs w:val="24"/>
        </w:rPr>
        <w:t>creased storage lipid content in cells grown in EMM</w:t>
      </w:r>
      <w:bookmarkStart w:id="81" w:name="__UnoMark__3012_1843206678"/>
      <w:bookmarkStart w:id="82" w:name="__UnoMark__3005_1843206678"/>
      <w:bookmarkStart w:id="83" w:name="Mendeley_Bookmark_JpPhdLzNx5"/>
      <w:bookmarkStart w:id="84" w:name="Mendeley_Bookmark_EFrvDcrVMg"/>
      <w:r w:rsidRPr="00C25C75">
        <w:rPr>
          <w:color w:val="auto"/>
          <w:sz w:val="24"/>
          <w:szCs w:val="24"/>
          <w:vertAlign w:val="superscript"/>
        </w:rPr>
        <w:t>24</w:t>
      </w:r>
      <w:bookmarkEnd w:id="81"/>
      <w:bookmarkEnd w:id="82"/>
      <w:bookmarkEnd w:id="83"/>
      <w:bookmarkEnd w:id="84"/>
      <w:r w:rsidRPr="00C25C75">
        <w:rPr>
          <w:color w:val="auto"/>
          <w:sz w:val="24"/>
          <w:szCs w:val="24"/>
        </w:rPr>
        <w:t xml:space="preserve">. The </w:t>
      </w:r>
      <w:r w:rsidRPr="00C25C75">
        <w:rPr>
          <w:i/>
          <w:color w:val="auto"/>
          <w:sz w:val="24"/>
          <w:szCs w:val="24"/>
        </w:rPr>
        <w:t>ppc1</w:t>
      </w:r>
      <w:r w:rsidRPr="00C25C75">
        <w:rPr>
          <w:color w:val="auto"/>
          <w:sz w:val="24"/>
          <w:szCs w:val="24"/>
        </w:rPr>
        <w:t xml:space="preserve"> gene encodes a phosphopantothenate-cysteine ligase required for coenzyme A synthesis. The temperature-sensitive </w:t>
      </w:r>
      <w:r w:rsidRPr="00C25C75">
        <w:rPr>
          <w:i/>
          <w:color w:val="auto"/>
          <w:sz w:val="24"/>
          <w:szCs w:val="24"/>
        </w:rPr>
        <w:t>ppc1-88</w:t>
      </w:r>
      <w:r w:rsidRPr="00C25C75">
        <w:rPr>
          <w:color w:val="auto"/>
          <w:sz w:val="24"/>
          <w:szCs w:val="24"/>
        </w:rPr>
        <w:t xml:space="preserve"> mutant shows a marked decrease in LD content when grown at the restricti</w:t>
      </w:r>
      <w:r w:rsidRPr="00C25C75">
        <w:rPr>
          <w:color w:val="auto"/>
          <w:sz w:val="24"/>
          <w:szCs w:val="24"/>
        </w:rPr>
        <w:t>ve temperature</w:t>
      </w:r>
      <w:bookmarkStart w:id="85" w:name="__UnoMark__3048_1843206678"/>
      <w:bookmarkStart w:id="86" w:name="__UnoMark__3013_1843206678"/>
      <w:bookmarkStart w:id="87" w:name="Mendeley_Bookmark_4XCvo8ccYE"/>
      <w:bookmarkStart w:id="88" w:name="Mendeley_Bookmark_u1umajfSjR"/>
      <w:r w:rsidRPr="00C25C75">
        <w:rPr>
          <w:color w:val="auto"/>
          <w:sz w:val="24"/>
          <w:szCs w:val="24"/>
          <w:vertAlign w:val="superscript"/>
        </w:rPr>
        <w:t>31</w:t>
      </w:r>
      <w:bookmarkEnd w:id="85"/>
      <w:bookmarkEnd w:id="86"/>
      <w:bookmarkEnd w:id="87"/>
      <w:bookmarkEnd w:id="88"/>
      <w:r w:rsidRPr="00C25C75">
        <w:rPr>
          <w:color w:val="auto"/>
          <w:sz w:val="24"/>
          <w:szCs w:val="24"/>
        </w:rPr>
        <w:t>, providing an example of cells with low BODIPY 493/503 signal (</w:t>
      </w:r>
      <w:r w:rsidR="0076636D" w:rsidRPr="00C25C75">
        <w:rPr>
          <w:b/>
          <w:color w:val="auto"/>
          <w:sz w:val="24"/>
          <w:szCs w:val="24"/>
        </w:rPr>
        <w:t>Figure</w:t>
      </w:r>
      <w:r w:rsidRPr="00C25C75">
        <w:rPr>
          <w:b/>
          <w:color w:val="auto"/>
          <w:sz w:val="24"/>
          <w:szCs w:val="24"/>
        </w:rPr>
        <w:t xml:space="preserve"> 2A</w:t>
      </w:r>
      <w:r w:rsidRPr="00C25C75">
        <w:rPr>
          <w:color w:val="auto"/>
          <w:sz w:val="24"/>
          <w:szCs w:val="24"/>
        </w:rPr>
        <w:t xml:space="preserve">). Accordingly, compared to wild type (grown at 32°C), smaller LDs with lower total staining intensity were detected in </w:t>
      </w:r>
      <w:r w:rsidRPr="00C25C75">
        <w:rPr>
          <w:i/>
          <w:color w:val="auto"/>
          <w:sz w:val="24"/>
          <w:szCs w:val="24"/>
        </w:rPr>
        <w:t>ppc1-88</w:t>
      </w:r>
      <w:r w:rsidRPr="00C25C75">
        <w:rPr>
          <w:color w:val="auto"/>
          <w:sz w:val="24"/>
          <w:szCs w:val="24"/>
        </w:rPr>
        <w:t xml:space="preserve"> cells grown in YES following a shift to 3</w:t>
      </w:r>
      <w:r w:rsidRPr="00C25C75">
        <w:rPr>
          <w:color w:val="auto"/>
          <w:sz w:val="24"/>
          <w:szCs w:val="24"/>
        </w:rPr>
        <w:t>6°C (</w:t>
      </w:r>
      <w:r w:rsidR="0076636D" w:rsidRPr="00C25C75">
        <w:rPr>
          <w:b/>
          <w:color w:val="auto"/>
          <w:sz w:val="24"/>
          <w:szCs w:val="24"/>
        </w:rPr>
        <w:t>Figure</w:t>
      </w:r>
      <w:r w:rsidRPr="00C25C75">
        <w:rPr>
          <w:b/>
          <w:color w:val="auto"/>
          <w:sz w:val="24"/>
          <w:szCs w:val="24"/>
        </w:rPr>
        <w:t xml:space="preserve"> 2D, E</w:t>
      </w:r>
      <w:r w:rsidRPr="00C25C75">
        <w:rPr>
          <w:color w:val="auto"/>
          <w:sz w:val="24"/>
          <w:szCs w:val="24"/>
        </w:rPr>
        <w:t>), without any apparent change in LD number per unit of cell volume (</w:t>
      </w:r>
      <w:r w:rsidR="0076636D" w:rsidRPr="00C25C75">
        <w:rPr>
          <w:b/>
          <w:color w:val="auto"/>
          <w:sz w:val="24"/>
          <w:szCs w:val="24"/>
        </w:rPr>
        <w:t>Figure</w:t>
      </w:r>
      <w:r w:rsidRPr="00C25C75">
        <w:rPr>
          <w:b/>
          <w:color w:val="auto"/>
          <w:sz w:val="24"/>
          <w:szCs w:val="24"/>
        </w:rPr>
        <w:t xml:space="preserve"> 2B</w:t>
      </w:r>
      <w:r w:rsidRPr="00C25C75">
        <w:rPr>
          <w:color w:val="auto"/>
          <w:sz w:val="24"/>
          <w:szCs w:val="24"/>
        </w:rPr>
        <w:t>).</w:t>
      </w:r>
    </w:p>
    <w:p w:rsidR="00F43159" w:rsidRPr="00C25C75" w:rsidRDefault="00F43159"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Place Figure 2 here]</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 xml:space="preserve">Next, we quantified LD content in </w:t>
      </w:r>
      <w:r w:rsidRPr="00C25C75">
        <w:rPr>
          <w:i/>
          <w:color w:val="auto"/>
          <w:sz w:val="24"/>
          <w:szCs w:val="24"/>
        </w:rPr>
        <w:t>S. japonicus</w:t>
      </w:r>
      <w:r w:rsidRPr="00C25C75">
        <w:rPr>
          <w:color w:val="auto"/>
          <w:sz w:val="24"/>
          <w:szCs w:val="24"/>
        </w:rPr>
        <w:t xml:space="preserve"> cells (</w:t>
      </w:r>
      <w:r w:rsidRPr="00C25C75">
        <w:rPr>
          <w:i/>
          <w:color w:val="auto"/>
          <w:sz w:val="24"/>
          <w:szCs w:val="24"/>
        </w:rPr>
        <w:t>h</w:t>
      </w:r>
      <w:r w:rsidRPr="00C25C75">
        <w:rPr>
          <w:i/>
          <w:color w:val="auto"/>
          <w:sz w:val="24"/>
          <w:szCs w:val="24"/>
          <w:vertAlign w:val="superscript"/>
        </w:rPr>
        <w:t>+</w:t>
      </w:r>
      <w:r w:rsidRPr="00C25C75">
        <w:rPr>
          <w:i/>
          <w:color w:val="auto"/>
          <w:sz w:val="24"/>
          <w:szCs w:val="24"/>
        </w:rPr>
        <w:t xml:space="preserve"> matsj-2017</w:t>
      </w:r>
      <w:r w:rsidRPr="00C25C75">
        <w:rPr>
          <w:color w:val="auto"/>
          <w:sz w:val="24"/>
          <w:szCs w:val="24"/>
        </w:rPr>
        <w:t>)</w:t>
      </w:r>
      <w:bookmarkStart w:id="89" w:name="__UnoMark__3064_1843206678"/>
      <w:bookmarkStart w:id="90" w:name="__UnoMark__3049_1843206678"/>
      <w:bookmarkStart w:id="91" w:name="Mendeley_Bookmark_5XGz7dI6Ow"/>
      <w:bookmarkStart w:id="92" w:name="Mendeley_Bookmark_DS5PbNOScg"/>
      <w:r w:rsidRPr="00C25C75">
        <w:rPr>
          <w:color w:val="auto"/>
          <w:sz w:val="24"/>
          <w:szCs w:val="24"/>
          <w:vertAlign w:val="superscript"/>
        </w:rPr>
        <w:t>32</w:t>
      </w:r>
      <w:bookmarkEnd w:id="89"/>
      <w:bookmarkEnd w:id="90"/>
      <w:bookmarkEnd w:id="91"/>
      <w:bookmarkEnd w:id="92"/>
      <w:r w:rsidRPr="00C25C75">
        <w:rPr>
          <w:color w:val="auto"/>
          <w:sz w:val="24"/>
          <w:szCs w:val="24"/>
        </w:rPr>
        <w:t xml:space="preserve"> from exponential and early-stationary cultures grown in YES (</w:t>
      </w:r>
      <w:r w:rsidR="0076636D" w:rsidRPr="00C25C75">
        <w:rPr>
          <w:b/>
          <w:color w:val="auto"/>
          <w:sz w:val="24"/>
          <w:szCs w:val="24"/>
        </w:rPr>
        <w:t>Figure</w:t>
      </w:r>
      <w:r w:rsidRPr="00C25C75">
        <w:rPr>
          <w:b/>
          <w:color w:val="auto"/>
          <w:sz w:val="24"/>
          <w:szCs w:val="24"/>
        </w:rPr>
        <w:t xml:space="preserve"> 3A</w:t>
      </w:r>
      <w:r w:rsidRPr="00C25C75">
        <w:rPr>
          <w:color w:val="auto"/>
          <w:sz w:val="24"/>
          <w:szCs w:val="24"/>
        </w:rPr>
        <w:t>). Cells entering stationary phase showed markedly decreased number of LDs per unit of cell volume compared to exponentially growing cells (</w:t>
      </w:r>
      <w:r w:rsidR="0076636D" w:rsidRPr="00C25C75">
        <w:rPr>
          <w:b/>
          <w:color w:val="auto"/>
          <w:sz w:val="24"/>
          <w:szCs w:val="24"/>
        </w:rPr>
        <w:t>Figure</w:t>
      </w:r>
      <w:r w:rsidRPr="00C25C75">
        <w:rPr>
          <w:b/>
          <w:color w:val="auto"/>
          <w:sz w:val="24"/>
          <w:szCs w:val="24"/>
        </w:rPr>
        <w:t xml:space="preserve"> 3B</w:t>
      </w:r>
      <w:r w:rsidRPr="00C25C75">
        <w:rPr>
          <w:color w:val="auto"/>
          <w:sz w:val="24"/>
          <w:szCs w:val="24"/>
        </w:rPr>
        <w:t>), while volume-normalized LD fluorescen</w:t>
      </w:r>
      <w:r w:rsidRPr="00C25C75">
        <w:rPr>
          <w:color w:val="auto"/>
          <w:sz w:val="24"/>
          <w:szCs w:val="24"/>
        </w:rPr>
        <w:t>ce intensity decreased slightly between the two conditions (</w:t>
      </w:r>
      <w:r w:rsidR="0076636D" w:rsidRPr="00C25C75">
        <w:rPr>
          <w:b/>
          <w:color w:val="auto"/>
          <w:sz w:val="24"/>
          <w:szCs w:val="24"/>
        </w:rPr>
        <w:t>Figure</w:t>
      </w:r>
      <w:r w:rsidRPr="00C25C75">
        <w:rPr>
          <w:b/>
          <w:color w:val="auto"/>
          <w:sz w:val="24"/>
          <w:szCs w:val="24"/>
        </w:rPr>
        <w:t xml:space="preserve"> 3C</w:t>
      </w:r>
      <w:r w:rsidRPr="00C25C75">
        <w:rPr>
          <w:color w:val="auto"/>
          <w:sz w:val="24"/>
          <w:szCs w:val="24"/>
        </w:rPr>
        <w:t>). The early stationary-phase LDs were typically moderately larger in size and had moderately higher total fluorescence intensity compared to LDs from exponentially growing cells (</w:t>
      </w:r>
      <w:r w:rsidR="0076636D" w:rsidRPr="00C25C75">
        <w:rPr>
          <w:b/>
          <w:color w:val="auto"/>
          <w:sz w:val="24"/>
          <w:szCs w:val="24"/>
        </w:rPr>
        <w:t>Figure</w:t>
      </w:r>
      <w:r w:rsidRPr="00C25C75">
        <w:rPr>
          <w:b/>
          <w:color w:val="auto"/>
          <w:sz w:val="24"/>
          <w:szCs w:val="24"/>
        </w:rPr>
        <w:t xml:space="preserve"> 3D, </w:t>
      </w:r>
      <w:r w:rsidRPr="00C25C75">
        <w:rPr>
          <w:b/>
          <w:color w:val="auto"/>
          <w:sz w:val="24"/>
          <w:szCs w:val="24"/>
        </w:rPr>
        <w:t>E</w:t>
      </w:r>
      <w:r w:rsidRPr="00C25C75">
        <w:rPr>
          <w:color w:val="auto"/>
          <w:sz w:val="24"/>
          <w:szCs w:val="24"/>
        </w:rPr>
        <w:t>).</w:t>
      </w:r>
    </w:p>
    <w:p w:rsidR="00F43159" w:rsidRPr="00C25C75" w:rsidRDefault="00F43159"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Place Figure 3 here]</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 xml:space="preserve">Finally, we analyzed </w:t>
      </w:r>
      <w:r w:rsidRPr="00C25C75">
        <w:rPr>
          <w:i/>
          <w:color w:val="auto"/>
          <w:sz w:val="24"/>
          <w:szCs w:val="24"/>
        </w:rPr>
        <w:t xml:space="preserve">S. cerevisiae </w:t>
      </w:r>
      <w:r w:rsidRPr="00C25C75">
        <w:rPr>
          <w:color w:val="auto"/>
          <w:sz w:val="24"/>
          <w:szCs w:val="24"/>
        </w:rPr>
        <w:t>cells of the widely used BY4741 laboratory strain (</w:t>
      </w:r>
      <w:r w:rsidRPr="00C25C75">
        <w:rPr>
          <w:i/>
          <w:color w:val="auto"/>
          <w:sz w:val="24"/>
          <w:szCs w:val="24"/>
        </w:rPr>
        <w:t>MATa his3Δ1 leu2Δ0 met15Δ0 ura3Δ0</w:t>
      </w:r>
      <w:r w:rsidRPr="00C25C75">
        <w:rPr>
          <w:color w:val="auto"/>
          <w:sz w:val="24"/>
          <w:szCs w:val="24"/>
        </w:rPr>
        <w:t>) grown to exponential and stationary phase, respectively, in the complex YPAD medium. Budding yeast cells typ</w:t>
      </w:r>
      <w:r w:rsidRPr="00C25C75">
        <w:rPr>
          <w:color w:val="auto"/>
          <w:sz w:val="24"/>
          <w:szCs w:val="24"/>
        </w:rPr>
        <w:t>ically accumulate storage lipids upon entry into stationary phase</w:t>
      </w:r>
      <w:bookmarkStart w:id="93" w:name="__UnoMark__3076_1843206678"/>
      <w:bookmarkStart w:id="94" w:name="__UnoMark__3065_1843206678"/>
      <w:bookmarkStart w:id="95" w:name="Mendeley_Bookmark_SDAgAhVTkC"/>
      <w:bookmarkStart w:id="96" w:name="Mendeley_Bookmark_Hofy0IBYDG"/>
      <w:r w:rsidRPr="00C25C75">
        <w:rPr>
          <w:color w:val="auto"/>
          <w:sz w:val="24"/>
          <w:szCs w:val="24"/>
          <w:vertAlign w:val="superscript"/>
        </w:rPr>
        <w:t>1</w:t>
      </w:r>
      <w:bookmarkEnd w:id="93"/>
      <w:bookmarkEnd w:id="94"/>
      <w:bookmarkEnd w:id="95"/>
      <w:bookmarkEnd w:id="96"/>
      <w:r w:rsidRPr="00C25C75">
        <w:rPr>
          <w:color w:val="auto"/>
          <w:sz w:val="24"/>
          <w:szCs w:val="24"/>
        </w:rPr>
        <w:t>, and we were able to recapitulate these findings (</w:t>
      </w:r>
      <w:r w:rsidR="0076636D" w:rsidRPr="00C25C75">
        <w:rPr>
          <w:b/>
          <w:color w:val="auto"/>
          <w:sz w:val="24"/>
          <w:szCs w:val="24"/>
        </w:rPr>
        <w:t>Figure</w:t>
      </w:r>
      <w:r w:rsidRPr="00C25C75">
        <w:rPr>
          <w:b/>
          <w:color w:val="auto"/>
          <w:sz w:val="24"/>
          <w:szCs w:val="24"/>
        </w:rPr>
        <w:t xml:space="preserve"> 4</w:t>
      </w:r>
      <w:r w:rsidRPr="00C25C75">
        <w:rPr>
          <w:color w:val="auto"/>
          <w:sz w:val="24"/>
          <w:szCs w:val="24"/>
        </w:rPr>
        <w:t>). Stationary cells contained somewhat fewer LDs per unit of volume compared to exponentially growing cells (</w:t>
      </w:r>
      <w:r w:rsidR="0076636D" w:rsidRPr="00C25C75">
        <w:rPr>
          <w:b/>
          <w:color w:val="auto"/>
          <w:sz w:val="24"/>
          <w:szCs w:val="24"/>
        </w:rPr>
        <w:t>Figure</w:t>
      </w:r>
      <w:r w:rsidRPr="00C25C75">
        <w:rPr>
          <w:b/>
          <w:color w:val="auto"/>
          <w:sz w:val="24"/>
          <w:szCs w:val="24"/>
        </w:rPr>
        <w:t xml:space="preserve"> 4B</w:t>
      </w:r>
      <w:r w:rsidRPr="00C25C75">
        <w:rPr>
          <w:color w:val="auto"/>
          <w:sz w:val="24"/>
          <w:szCs w:val="24"/>
        </w:rPr>
        <w:t>), but their volu</w:t>
      </w:r>
      <w:r w:rsidRPr="00C25C75">
        <w:rPr>
          <w:color w:val="auto"/>
          <w:sz w:val="24"/>
          <w:szCs w:val="24"/>
        </w:rPr>
        <w:t>me-normalized LD fluorescence intensity almost doubled (</w:t>
      </w:r>
      <w:r w:rsidR="0076636D" w:rsidRPr="00C25C75">
        <w:rPr>
          <w:b/>
          <w:color w:val="auto"/>
          <w:sz w:val="24"/>
          <w:szCs w:val="24"/>
        </w:rPr>
        <w:t>Figure</w:t>
      </w:r>
      <w:r w:rsidRPr="00C25C75">
        <w:rPr>
          <w:b/>
          <w:color w:val="auto"/>
          <w:sz w:val="24"/>
          <w:szCs w:val="24"/>
        </w:rPr>
        <w:t xml:space="preserve"> 4C</w:t>
      </w:r>
      <w:r w:rsidRPr="00C25C75">
        <w:rPr>
          <w:color w:val="auto"/>
          <w:sz w:val="24"/>
          <w:szCs w:val="24"/>
        </w:rPr>
        <w:t xml:space="preserve">). This sharp increase in overall LD content was due to the much higher fluorescence intensity and volume of individual LDs </w:t>
      </w:r>
      <w:r w:rsidRPr="00C25C75">
        <w:rPr>
          <w:color w:val="auto"/>
          <w:sz w:val="24"/>
          <w:szCs w:val="24"/>
        </w:rPr>
        <w:lastRenderedPageBreak/>
        <w:t>in stationary phase (</w:t>
      </w:r>
      <w:r w:rsidR="0076636D" w:rsidRPr="00C25C75">
        <w:rPr>
          <w:b/>
          <w:color w:val="auto"/>
          <w:sz w:val="24"/>
          <w:szCs w:val="24"/>
        </w:rPr>
        <w:t>Figure</w:t>
      </w:r>
      <w:r w:rsidRPr="00C25C75">
        <w:rPr>
          <w:b/>
          <w:color w:val="auto"/>
          <w:sz w:val="24"/>
          <w:szCs w:val="24"/>
        </w:rPr>
        <w:t xml:space="preserve"> 4D, E</w:t>
      </w:r>
      <w:r w:rsidRPr="00C25C75">
        <w:rPr>
          <w:color w:val="auto"/>
          <w:sz w:val="24"/>
          <w:szCs w:val="24"/>
        </w:rPr>
        <w:t>).</w:t>
      </w:r>
    </w:p>
    <w:p w:rsidR="00F43159" w:rsidRPr="00C25C75" w:rsidRDefault="00F43159"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Place Figure 4 here]</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Thus, our an</w:t>
      </w:r>
      <w:r w:rsidRPr="00C25C75">
        <w:rPr>
          <w:color w:val="auto"/>
          <w:sz w:val="24"/>
          <w:szCs w:val="24"/>
        </w:rPr>
        <w:t>alysis workflow can detect changes in LD number, size and lipid content in three different and morphologically distinct yeast species under various conditions that positively or negatively affect cellular LD content.</w:t>
      </w:r>
    </w:p>
    <w:p w:rsidR="00D331AD" w:rsidRPr="00C25C75" w:rsidRDefault="00D331AD" w:rsidP="00F43159">
      <w:pPr>
        <w:rPr>
          <w:color w:val="auto"/>
          <w:sz w:val="24"/>
          <w:szCs w:val="24"/>
        </w:rPr>
      </w:pPr>
    </w:p>
    <w:p w:rsidR="00D331AD" w:rsidRPr="00C25C75" w:rsidRDefault="00E86106" w:rsidP="00F43159">
      <w:pPr>
        <w:rPr>
          <w:b/>
          <w:color w:val="auto"/>
          <w:sz w:val="24"/>
          <w:szCs w:val="24"/>
        </w:rPr>
      </w:pPr>
      <w:r w:rsidRPr="00C25C75">
        <w:rPr>
          <w:b/>
          <w:color w:val="auto"/>
          <w:sz w:val="24"/>
          <w:szCs w:val="24"/>
        </w:rPr>
        <w:t>FIGURE AND TABLE LEGENDS:</w:t>
      </w:r>
    </w:p>
    <w:p w:rsidR="00D331AD" w:rsidRPr="00C25C75" w:rsidRDefault="00E86106" w:rsidP="00F43159">
      <w:pPr>
        <w:rPr>
          <w:b/>
          <w:color w:val="auto"/>
          <w:sz w:val="24"/>
          <w:szCs w:val="24"/>
        </w:rPr>
      </w:pPr>
      <w:r w:rsidRPr="00C25C75">
        <w:rPr>
          <w:b/>
          <w:color w:val="auto"/>
          <w:sz w:val="24"/>
          <w:szCs w:val="24"/>
        </w:rPr>
        <w:t>Figure 1: Sc</w:t>
      </w:r>
      <w:r w:rsidRPr="00C25C75">
        <w:rPr>
          <w:b/>
          <w:color w:val="auto"/>
          <w:sz w:val="24"/>
          <w:szCs w:val="24"/>
        </w:rPr>
        <w:t>hematic diagram of the experimental and analytical workflow.</w:t>
      </w:r>
      <w:r w:rsidRPr="00C25C75">
        <w:rPr>
          <w:color w:val="auto"/>
          <w:sz w:val="24"/>
          <w:szCs w:val="24"/>
        </w:rPr>
        <w:t xml:space="preserve"> The workflow for fission yeasts is shown as an example.</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b/>
          <w:color w:val="auto"/>
          <w:sz w:val="24"/>
          <w:szCs w:val="24"/>
        </w:rPr>
        <w:t xml:space="preserve">Figure 2: Impact of growth media and lipid metabolism mutation on LD content in </w:t>
      </w:r>
      <w:r w:rsidRPr="00C25C75">
        <w:rPr>
          <w:b/>
          <w:i/>
          <w:color w:val="auto"/>
          <w:sz w:val="24"/>
          <w:szCs w:val="24"/>
        </w:rPr>
        <w:t>S. pombe</w:t>
      </w:r>
      <w:r w:rsidRPr="00C25C75">
        <w:rPr>
          <w:b/>
          <w:color w:val="auto"/>
          <w:sz w:val="24"/>
          <w:szCs w:val="24"/>
        </w:rPr>
        <w:t>.</w:t>
      </w:r>
      <w:r w:rsidRPr="00C25C75">
        <w:rPr>
          <w:color w:val="auto"/>
          <w:sz w:val="24"/>
          <w:szCs w:val="24"/>
        </w:rPr>
        <w:t xml:space="preserve"> Wild type (WT) and </w:t>
      </w:r>
      <w:r w:rsidRPr="00C25C75">
        <w:rPr>
          <w:i/>
          <w:color w:val="auto"/>
          <w:sz w:val="24"/>
          <w:szCs w:val="24"/>
        </w:rPr>
        <w:t>ppc1-88</w:t>
      </w:r>
      <w:r w:rsidRPr="00C25C75">
        <w:rPr>
          <w:color w:val="auto"/>
          <w:sz w:val="24"/>
          <w:szCs w:val="24"/>
        </w:rPr>
        <w:t xml:space="preserve"> cells were grown to e</w:t>
      </w:r>
      <w:r w:rsidRPr="00C25C75">
        <w:rPr>
          <w:color w:val="auto"/>
          <w:sz w:val="24"/>
          <w:szCs w:val="24"/>
        </w:rPr>
        <w:t xml:space="preserve">xponential phase in the complex YES or defined EMM medium, as indicated. WT cells were grown at 32°C. The temperature-sensitive </w:t>
      </w:r>
      <w:r w:rsidRPr="00C25C75">
        <w:rPr>
          <w:i/>
          <w:color w:val="auto"/>
          <w:sz w:val="24"/>
          <w:szCs w:val="24"/>
        </w:rPr>
        <w:t>ppc1-88</w:t>
      </w:r>
      <w:r w:rsidRPr="00C25C75">
        <w:rPr>
          <w:color w:val="auto"/>
          <w:sz w:val="24"/>
          <w:szCs w:val="24"/>
        </w:rPr>
        <w:t xml:space="preserve"> cells were grown at 25°C and shifted to 36°C for 2 hours prior to analysis. </w:t>
      </w:r>
      <w:r w:rsidR="00F43159" w:rsidRPr="00C25C75">
        <w:rPr>
          <w:color w:val="auto"/>
          <w:sz w:val="24"/>
          <w:szCs w:val="24"/>
        </w:rPr>
        <w:t>(</w:t>
      </w:r>
      <w:r w:rsidRPr="00C25C75">
        <w:rPr>
          <w:b/>
          <w:color w:val="auto"/>
          <w:sz w:val="24"/>
          <w:szCs w:val="24"/>
        </w:rPr>
        <w:t>A</w:t>
      </w:r>
      <w:r w:rsidR="00F43159" w:rsidRPr="00C25C75">
        <w:rPr>
          <w:color w:val="auto"/>
          <w:sz w:val="24"/>
          <w:szCs w:val="24"/>
        </w:rPr>
        <w:t>)</w:t>
      </w:r>
      <w:r w:rsidRPr="00C25C75">
        <w:rPr>
          <w:b/>
          <w:color w:val="auto"/>
          <w:sz w:val="24"/>
          <w:szCs w:val="24"/>
        </w:rPr>
        <w:t xml:space="preserve"> </w:t>
      </w:r>
      <w:r w:rsidRPr="00C25C75">
        <w:rPr>
          <w:color w:val="auto"/>
          <w:sz w:val="24"/>
          <w:szCs w:val="24"/>
        </w:rPr>
        <w:t>Representative unprocessed microscopic im</w:t>
      </w:r>
      <w:r w:rsidRPr="00C25C75">
        <w:rPr>
          <w:color w:val="auto"/>
          <w:sz w:val="24"/>
          <w:szCs w:val="24"/>
        </w:rPr>
        <w:t xml:space="preserve">ages of LDs stained with BODIPY 493/503. A single optical slice is shown for each condition; 10% overlay with inverted blue channel was added to better visualize cell boundaries. Scale bar represents 10 µm. </w:t>
      </w:r>
      <w:r w:rsidR="00F43159" w:rsidRPr="00C25C75">
        <w:rPr>
          <w:color w:val="auto"/>
          <w:sz w:val="24"/>
          <w:szCs w:val="24"/>
        </w:rPr>
        <w:t>(</w:t>
      </w:r>
      <w:r w:rsidRPr="00C25C75">
        <w:rPr>
          <w:b/>
          <w:color w:val="auto"/>
          <w:sz w:val="24"/>
          <w:szCs w:val="24"/>
        </w:rPr>
        <w:t>B</w:t>
      </w:r>
      <w:r w:rsidR="00F43159" w:rsidRPr="00C25C75">
        <w:rPr>
          <w:color w:val="auto"/>
          <w:sz w:val="24"/>
          <w:szCs w:val="24"/>
        </w:rPr>
        <w:t>)</w:t>
      </w:r>
      <w:r w:rsidRPr="00C25C75">
        <w:rPr>
          <w:color w:val="auto"/>
          <w:sz w:val="24"/>
          <w:szCs w:val="24"/>
        </w:rPr>
        <w:t xml:space="preserve"> Number of identified LDs per unit of cell volu</w:t>
      </w:r>
      <w:r w:rsidRPr="00C25C75">
        <w:rPr>
          <w:color w:val="auto"/>
          <w:sz w:val="24"/>
          <w:szCs w:val="24"/>
        </w:rPr>
        <w:t xml:space="preserve">me. </w:t>
      </w:r>
      <w:r w:rsidR="00F43159" w:rsidRPr="00C25C75">
        <w:rPr>
          <w:color w:val="auto"/>
          <w:sz w:val="24"/>
          <w:szCs w:val="24"/>
        </w:rPr>
        <w:t>(</w:t>
      </w:r>
      <w:r w:rsidRPr="00C25C75">
        <w:rPr>
          <w:b/>
          <w:color w:val="auto"/>
          <w:sz w:val="24"/>
          <w:szCs w:val="24"/>
        </w:rPr>
        <w:t>C</w:t>
      </w:r>
      <w:r w:rsidR="00F43159" w:rsidRPr="00C25C75">
        <w:rPr>
          <w:color w:val="auto"/>
          <w:sz w:val="24"/>
          <w:szCs w:val="24"/>
        </w:rPr>
        <w:t>)</w:t>
      </w:r>
      <w:r w:rsidRPr="00C25C75">
        <w:rPr>
          <w:b/>
          <w:color w:val="auto"/>
          <w:sz w:val="24"/>
          <w:szCs w:val="24"/>
        </w:rPr>
        <w:t xml:space="preserve"> </w:t>
      </w:r>
      <w:r w:rsidRPr="00C25C75">
        <w:rPr>
          <w:color w:val="auto"/>
          <w:sz w:val="24"/>
          <w:szCs w:val="24"/>
        </w:rPr>
        <w:t xml:space="preserve">Fluorescence intensity of identified LDs per unit of cell volume. </w:t>
      </w:r>
      <w:r w:rsidR="00F43159" w:rsidRPr="00C25C75">
        <w:rPr>
          <w:color w:val="auto"/>
          <w:sz w:val="24"/>
          <w:szCs w:val="24"/>
        </w:rPr>
        <w:t>(</w:t>
      </w:r>
      <w:r w:rsidRPr="00C25C75">
        <w:rPr>
          <w:b/>
          <w:color w:val="auto"/>
          <w:sz w:val="24"/>
          <w:szCs w:val="24"/>
        </w:rPr>
        <w:t>D</w:t>
      </w:r>
      <w:r w:rsidR="00F43159" w:rsidRPr="00C25C75">
        <w:rPr>
          <w:color w:val="auto"/>
          <w:sz w:val="24"/>
          <w:szCs w:val="24"/>
        </w:rPr>
        <w:t>)</w:t>
      </w:r>
      <w:r w:rsidRPr="00C25C75">
        <w:rPr>
          <w:color w:val="auto"/>
          <w:sz w:val="24"/>
          <w:szCs w:val="24"/>
        </w:rPr>
        <w:t xml:space="preserve"> Distributions of total fluorescence intensities of all identified LDs. ***, ### unpaired Wilcoxon test p = 1.7 x 10</w:t>
      </w:r>
      <w:r w:rsidRPr="00C25C75">
        <w:rPr>
          <w:color w:val="auto"/>
          <w:sz w:val="24"/>
          <w:szCs w:val="24"/>
          <w:vertAlign w:val="superscript"/>
        </w:rPr>
        <w:t>-107</w:t>
      </w:r>
      <w:r w:rsidRPr="00C25C75">
        <w:rPr>
          <w:color w:val="auto"/>
          <w:sz w:val="24"/>
          <w:szCs w:val="24"/>
        </w:rPr>
        <w:t>, p = 3.7 x 10</w:t>
      </w:r>
      <w:r w:rsidRPr="00C25C75">
        <w:rPr>
          <w:color w:val="auto"/>
          <w:sz w:val="24"/>
          <w:szCs w:val="24"/>
          <w:vertAlign w:val="superscript"/>
        </w:rPr>
        <w:t>-132</w:t>
      </w:r>
      <w:r w:rsidRPr="00C25C75">
        <w:rPr>
          <w:color w:val="auto"/>
          <w:sz w:val="24"/>
          <w:szCs w:val="24"/>
        </w:rPr>
        <w:t>, respectively</w:t>
      </w:r>
      <w:r w:rsidRPr="00C25C75">
        <w:rPr>
          <w:color w:val="auto"/>
          <w:sz w:val="24"/>
          <w:szCs w:val="24"/>
        </w:rPr>
        <w:t xml:space="preserve">. </w:t>
      </w:r>
      <w:r w:rsidR="00F43159" w:rsidRPr="00C25C75">
        <w:rPr>
          <w:color w:val="auto"/>
          <w:sz w:val="24"/>
          <w:szCs w:val="24"/>
        </w:rPr>
        <w:t>(</w:t>
      </w:r>
      <w:r w:rsidRPr="00C25C75">
        <w:rPr>
          <w:b/>
          <w:color w:val="auto"/>
          <w:sz w:val="24"/>
          <w:szCs w:val="24"/>
        </w:rPr>
        <w:t>E</w:t>
      </w:r>
      <w:r w:rsidR="00F43159" w:rsidRPr="00C25C75">
        <w:rPr>
          <w:color w:val="auto"/>
          <w:sz w:val="24"/>
          <w:szCs w:val="24"/>
        </w:rPr>
        <w:t>)</w:t>
      </w:r>
      <w:r w:rsidRPr="00C25C75">
        <w:rPr>
          <w:color w:val="auto"/>
          <w:sz w:val="24"/>
          <w:szCs w:val="24"/>
        </w:rPr>
        <w:t xml:space="preserve"> Distributions of volumes</w:t>
      </w:r>
      <w:r w:rsidRPr="00C25C75">
        <w:rPr>
          <w:color w:val="auto"/>
          <w:sz w:val="24"/>
          <w:szCs w:val="24"/>
        </w:rPr>
        <w:t xml:space="preserve"> of all identified LDs. ***, ### unpaired Wilcoxon test p = 6.8 x 10</w:t>
      </w:r>
      <w:r w:rsidRPr="00C25C75">
        <w:rPr>
          <w:color w:val="auto"/>
          <w:sz w:val="24"/>
          <w:szCs w:val="24"/>
          <w:vertAlign w:val="superscript"/>
        </w:rPr>
        <w:t>-71</w:t>
      </w:r>
      <w:r w:rsidRPr="00C25C75">
        <w:rPr>
          <w:color w:val="auto"/>
          <w:sz w:val="24"/>
          <w:szCs w:val="24"/>
        </w:rPr>
        <w:t>, p = 1 x 10</w:t>
      </w:r>
      <w:r w:rsidRPr="00C25C75">
        <w:rPr>
          <w:color w:val="auto"/>
          <w:sz w:val="24"/>
          <w:szCs w:val="24"/>
          <w:vertAlign w:val="superscript"/>
        </w:rPr>
        <w:t>-64</w:t>
      </w:r>
      <w:r w:rsidRPr="00C25C75">
        <w:rPr>
          <w:color w:val="auto"/>
          <w:sz w:val="24"/>
          <w:szCs w:val="24"/>
        </w:rPr>
        <w:t>, respectively</w:t>
      </w:r>
      <w:r w:rsidRPr="00C25C75">
        <w:rPr>
          <w:color w:val="auto"/>
          <w:sz w:val="24"/>
          <w:szCs w:val="24"/>
        </w:rPr>
        <w:t xml:space="preserve">. Data in panels B-E were derived from 242, 124 and 191 cell objects for the WT YES, WT EMM and </w:t>
      </w:r>
      <w:r w:rsidRPr="00C25C75">
        <w:rPr>
          <w:i/>
          <w:iCs/>
          <w:color w:val="auto"/>
          <w:sz w:val="24"/>
          <w:szCs w:val="24"/>
        </w:rPr>
        <w:t>ppc1-88</w:t>
      </w:r>
      <w:r w:rsidRPr="00C25C75">
        <w:rPr>
          <w:color w:val="auto"/>
          <w:sz w:val="24"/>
          <w:szCs w:val="24"/>
        </w:rPr>
        <w:t xml:space="preserve"> samples, respectively.</w:t>
      </w:r>
    </w:p>
    <w:p w:rsidR="00D331AD" w:rsidRPr="00C25C75" w:rsidRDefault="00E86106" w:rsidP="00F43159">
      <w:pPr>
        <w:rPr>
          <w:color w:val="auto"/>
          <w:sz w:val="24"/>
          <w:szCs w:val="24"/>
        </w:rPr>
      </w:pPr>
      <w:r w:rsidRPr="00C25C75">
        <w:rPr>
          <w:color w:val="auto"/>
          <w:sz w:val="24"/>
          <w:szCs w:val="24"/>
        </w:rPr>
        <w:t xml:space="preserve"> </w:t>
      </w:r>
    </w:p>
    <w:p w:rsidR="00D331AD" w:rsidRPr="00C25C75" w:rsidRDefault="00E86106" w:rsidP="00F43159">
      <w:pPr>
        <w:rPr>
          <w:color w:val="auto"/>
          <w:sz w:val="24"/>
          <w:szCs w:val="24"/>
        </w:rPr>
      </w:pPr>
      <w:r w:rsidRPr="00C25C75">
        <w:rPr>
          <w:b/>
          <w:color w:val="auto"/>
          <w:sz w:val="24"/>
          <w:szCs w:val="24"/>
        </w:rPr>
        <w:t xml:space="preserve">Figure 3: LD content in </w:t>
      </w:r>
      <w:r w:rsidRPr="00C25C75">
        <w:rPr>
          <w:b/>
          <w:i/>
          <w:color w:val="auto"/>
          <w:sz w:val="24"/>
          <w:szCs w:val="24"/>
        </w:rPr>
        <w:t>S. japonicus</w:t>
      </w:r>
      <w:r w:rsidRPr="00C25C75">
        <w:rPr>
          <w:b/>
          <w:color w:val="auto"/>
          <w:sz w:val="24"/>
          <w:szCs w:val="24"/>
        </w:rPr>
        <w:t xml:space="preserve"> cells changes with growth phase.</w:t>
      </w:r>
      <w:r w:rsidRPr="00C25C75">
        <w:rPr>
          <w:color w:val="auto"/>
          <w:sz w:val="24"/>
          <w:szCs w:val="24"/>
        </w:rPr>
        <w:t xml:space="preserve"> Exponentially growing (LOG) and early stationary phase (STAT) cells were analyzed. </w:t>
      </w:r>
      <w:r w:rsidR="00F43159" w:rsidRPr="00C25C75">
        <w:rPr>
          <w:color w:val="auto"/>
          <w:sz w:val="24"/>
          <w:szCs w:val="24"/>
        </w:rPr>
        <w:t>(</w:t>
      </w:r>
      <w:r w:rsidRPr="00C25C75">
        <w:rPr>
          <w:b/>
          <w:color w:val="auto"/>
          <w:sz w:val="24"/>
          <w:szCs w:val="24"/>
        </w:rPr>
        <w:t>A</w:t>
      </w:r>
      <w:r w:rsidR="00F43159" w:rsidRPr="00C25C75">
        <w:rPr>
          <w:color w:val="auto"/>
          <w:sz w:val="24"/>
          <w:szCs w:val="24"/>
        </w:rPr>
        <w:t>)</w:t>
      </w:r>
      <w:r w:rsidRPr="00C25C75">
        <w:rPr>
          <w:b/>
          <w:color w:val="auto"/>
          <w:sz w:val="24"/>
          <w:szCs w:val="24"/>
        </w:rPr>
        <w:t xml:space="preserve"> </w:t>
      </w:r>
      <w:r w:rsidRPr="00C25C75">
        <w:rPr>
          <w:color w:val="auto"/>
          <w:sz w:val="24"/>
          <w:szCs w:val="24"/>
        </w:rPr>
        <w:t>Representative unprocessed microscopic images of LDs stained with BODIPY 493/503. A single optical s</w:t>
      </w:r>
      <w:r w:rsidRPr="00C25C75">
        <w:rPr>
          <w:color w:val="auto"/>
          <w:sz w:val="24"/>
          <w:szCs w:val="24"/>
        </w:rPr>
        <w:t xml:space="preserve">lice is shown for each condition; 10% overlay with inverted blue channel was added to better visualize cell boundaries. Scale bar represents 10 µm. </w:t>
      </w:r>
      <w:r w:rsidR="00F43159" w:rsidRPr="00C25C75">
        <w:rPr>
          <w:color w:val="auto"/>
          <w:sz w:val="24"/>
          <w:szCs w:val="24"/>
        </w:rPr>
        <w:t>(</w:t>
      </w:r>
      <w:r w:rsidRPr="00C25C75">
        <w:rPr>
          <w:b/>
          <w:color w:val="auto"/>
          <w:sz w:val="24"/>
          <w:szCs w:val="24"/>
        </w:rPr>
        <w:t>B</w:t>
      </w:r>
      <w:r w:rsidR="00F43159" w:rsidRPr="00C25C75">
        <w:rPr>
          <w:color w:val="auto"/>
          <w:sz w:val="24"/>
          <w:szCs w:val="24"/>
        </w:rPr>
        <w:t>)</w:t>
      </w:r>
      <w:r w:rsidRPr="00C25C75">
        <w:rPr>
          <w:color w:val="auto"/>
          <w:sz w:val="24"/>
          <w:szCs w:val="24"/>
        </w:rPr>
        <w:t xml:space="preserve"> Number of identified LDs per unit of cell volume. </w:t>
      </w:r>
      <w:r w:rsidR="00F43159" w:rsidRPr="00C25C75">
        <w:rPr>
          <w:color w:val="auto"/>
          <w:sz w:val="24"/>
          <w:szCs w:val="24"/>
        </w:rPr>
        <w:t>(</w:t>
      </w:r>
      <w:r w:rsidRPr="00C25C75">
        <w:rPr>
          <w:b/>
          <w:color w:val="auto"/>
          <w:sz w:val="24"/>
          <w:szCs w:val="24"/>
        </w:rPr>
        <w:t>C</w:t>
      </w:r>
      <w:r w:rsidR="00F43159" w:rsidRPr="00C25C75">
        <w:rPr>
          <w:color w:val="auto"/>
          <w:sz w:val="24"/>
          <w:szCs w:val="24"/>
        </w:rPr>
        <w:t>)</w:t>
      </w:r>
      <w:r w:rsidRPr="00C25C75">
        <w:rPr>
          <w:b/>
          <w:color w:val="auto"/>
          <w:sz w:val="24"/>
          <w:szCs w:val="24"/>
        </w:rPr>
        <w:t xml:space="preserve"> </w:t>
      </w:r>
      <w:r w:rsidRPr="00C25C75">
        <w:rPr>
          <w:color w:val="auto"/>
          <w:sz w:val="24"/>
          <w:szCs w:val="24"/>
        </w:rPr>
        <w:t>Fluorescence intensity of identified LDs per unit of</w:t>
      </w:r>
      <w:r w:rsidRPr="00C25C75">
        <w:rPr>
          <w:color w:val="auto"/>
          <w:sz w:val="24"/>
          <w:szCs w:val="24"/>
        </w:rPr>
        <w:t xml:space="preserve"> cell volume. </w:t>
      </w:r>
      <w:r w:rsidR="00F43159" w:rsidRPr="00C25C75">
        <w:rPr>
          <w:color w:val="auto"/>
          <w:sz w:val="24"/>
          <w:szCs w:val="24"/>
        </w:rPr>
        <w:t>(</w:t>
      </w:r>
      <w:r w:rsidRPr="00C25C75">
        <w:rPr>
          <w:b/>
          <w:color w:val="auto"/>
          <w:sz w:val="24"/>
          <w:szCs w:val="24"/>
        </w:rPr>
        <w:t>D</w:t>
      </w:r>
      <w:r w:rsidR="00F43159" w:rsidRPr="00C25C75">
        <w:rPr>
          <w:color w:val="auto"/>
          <w:sz w:val="24"/>
          <w:szCs w:val="24"/>
        </w:rPr>
        <w:t>)</w:t>
      </w:r>
      <w:r w:rsidRPr="00C25C75">
        <w:rPr>
          <w:color w:val="auto"/>
          <w:sz w:val="24"/>
          <w:szCs w:val="24"/>
        </w:rPr>
        <w:t xml:space="preserve"> Distributions of total fluorescence intensities of all identified LDs. *** unpaired Wilcoxon test p = 1.3 x 10</w:t>
      </w:r>
      <w:r w:rsidRPr="00C25C75">
        <w:rPr>
          <w:color w:val="auto"/>
          <w:sz w:val="24"/>
          <w:szCs w:val="24"/>
          <w:vertAlign w:val="superscript"/>
        </w:rPr>
        <w:t>-114</w:t>
      </w:r>
      <w:r w:rsidRPr="00C25C75">
        <w:rPr>
          <w:color w:val="auto"/>
          <w:sz w:val="24"/>
          <w:szCs w:val="24"/>
        </w:rPr>
        <w:t xml:space="preserve">. </w:t>
      </w:r>
      <w:r w:rsidR="00F43159" w:rsidRPr="00C25C75">
        <w:rPr>
          <w:color w:val="auto"/>
          <w:sz w:val="24"/>
          <w:szCs w:val="24"/>
        </w:rPr>
        <w:t>(</w:t>
      </w:r>
      <w:r w:rsidRPr="00C25C75">
        <w:rPr>
          <w:b/>
          <w:color w:val="auto"/>
          <w:sz w:val="24"/>
          <w:szCs w:val="24"/>
        </w:rPr>
        <w:t>E</w:t>
      </w:r>
      <w:r w:rsidR="00F43159" w:rsidRPr="00C25C75">
        <w:rPr>
          <w:color w:val="auto"/>
          <w:sz w:val="24"/>
          <w:szCs w:val="24"/>
        </w:rPr>
        <w:t>)</w:t>
      </w:r>
      <w:r w:rsidRPr="00C25C75">
        <w:rPr>
          <w:color w:val="auto"/>
          <w:sz w:val="24"/>
          <w:szCs w:val="24"/>
        </w:rPr>
        <w:t xml:space="preserve"> Distributions of volumes of all identified LDs. *** unpaired Wilcoxon test p = 2.4 x 10</w:t>
      </w:r>
      <w:r w:rsidRPr="00C25C75">
        <w:rPr>
          <w:color w:val="auto"/>
          <w:sz w:val="24"/>
          <w:szCs w:val="24"/>
          <w:vertAlign w:val="superscript"/>
        </w:rPr>
        <w:t>-85</w:t>
      </w:r>
      <w:r w:rsidRPr="00C25C75">
        <w:rPr>
          <w:color w:val="auto"/>
          <w:sz w:val="24"/>
          <w:szCs w:val="24"/>
        </w:rPr>
        <w:t>. Data in panels B-E were deri</w:t>
      </w:r>
      <w:r w:rsidRPr="00C25C75">
        <w:rPr>
          <w:color w:val="auto"/>
          <w:sz w:val="24"/>
          <w:szCs w:val="24"/>
        </w:rPr>
        <w:t xml:space="preserve">ved from 274 and 187 cell objects for the LOG and </w:t>
      </w:r>
      <w:r w:rsidRPr="00C25C75">
        <w:rPr>
          <w:color w:val="auto"/>
          <w:sz w:val="24"/>
          <w:szCs w:val="24"/>
        </w:rPr>
        <w:t>STAT</w:t>
      </w:r>
      <w:r w:rsidRPr="00C25C75">
        <w:rPr>
          <w:color w:val="auto"/>
          <w:sz w:val="24"/>
          <w:szCs w:val="24"/>
        </w:rPr>
        <w:t xml:space="preserve"> samples, respectively.</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b/>
          <w:color w:val="auto"/>
          <w:sz w:val="24"/>
          <w:szCs w:val="24"/>
        </w:rPr>
        <w:t xml:space="preserve">Figure 4: LD content in </w:t>
      </w:r>
      <w:r w:rsidRPr="00C25C75">
        <w:rPr>
          <w:b/>
          <w:i/>
          <w:color w:val="auto"/>
          <w:sz w:val="24"/>
          <w:szCs w:val="24"/>
        </w:rPr>
        <w:t>S. cerevisiae</w:t>
      </w:r>
      <w:r w:rsidRPr="00C25C75">
        <w:rPr>
          <w:b/>
          <w:color w:val="auto"/>
          <w:sz w:val="24"/>
          <w:szCs w:val="24"/>
        </w:rPr>
        <w:t xml:space="preserve"> cells changes with growth phase.</w:t>
      </w:r>
      <w:r w:rsidRPr="00C25C75">
        <w:rPr>
          <w:color w:val="auto"/>
          <w:sz w:val="24"/>
          <w:szCs w:val="24"/>
        </w:rPr>
        <w:t xml:space="preserve"> </w:t>
      </w:r>
      <w:r w:rsidRPr="00C25C75">
        <w:rPr>
          <w:color w:val="auto"/>
          <w:sz w:val="24"/>
          <w:szCs w:val="24"/>
        </w:rPr>
        <w:lastRenderedPageBreak/>
        <w:t xml:space="preserve">Exponentially growing (LOG) and stationary phase (STAT) cells were analyzed. </w:t>
      </w:r>
      <w:r w:rsidR="00F43159" w:rsidRPr="00C25C75">
        <w:rPr>
          <w:color w:val="auto"/>
          <w:sz w:val="24"/>
          <w:szCs w:val="24"/>
        </w:rPr>
        <w:t>(</w:t>
      </w:r>
      <w:r w:rsidRPr="00C25C75">
        <w:rPr>
          <w:b/>
          <w:color w:val="auto"/>
          <w:sz w:val="24"/>
          <w:szCs w:val="24"/>
        </w:rPr>
        <w:t>A</w:t>
      </w:r>
      <w:r w:rsidR="00F43159" w:rsidRPr="00C25C75">
        <w:rPr>
          <w:color w:val="auto"/>
          <w:sz w:val="24"/>
          <w:szCs w:val="24"/>
        </w:rPr>
        <w:t>)</w:t>
      </w:r>
      <w:r w:rsidRPr="00C25C75">
        <w:rPr>
          <w:b/>
          <w:color w:val="auto"/>
          <w:sz w:val="24"/>
          <w:szCs w:val="24"/>
        </w:rPr>
        <w:t xml:space="preserve"> </w:t>
      </w:r>
      <w:r w:rsidRPr="00C25C75">
        <w:rPr>
          <w:color w:val="auto"/>
          <w:sz w:val="24"/>
          <w:szCs w:val="24"/>
        </w:rPr>
        <w:t>Representative unprocessed</w:t>
      </w:r>
      <w:r w:rsidRPr="00C25C75">
        <w:rPr>
          <w:color w:val="auto"/>
          <w:sz w:val="24"/>
          <w:szCs w:val="24"/>
        </w:rPr>
        <w:t xml:space="preserve"> microscopic images of LDs stained with BODIPY 493/503. A single optical slice is shown for each condition; 10% overlay with inverted blue channel was added to better visualize cell boundaries. Scale bar represents 10 µm. </w:t>
      </w:r>
      <w:r w:rsidR="00F43159" w:rsidRPr="00C25C75">
        <w:rPr>
          <w:color w:val="auto"/>
          <w:sz w:val="24"/>
          <w:szCs w:val="24"/>
        </w:rPr>
        <w:t>(</w:t>
      </w:r>
      <w:r w:rsidRPr="00C25C75">
        <w:rPr>
          <w:b/>
          <w:color w:val="auto"/>
          <w:sz w:val="24"/>
          <w:szCs w:val="24"/>
        </w:rPr>
        <w:t>B</w:t>
      </w:r>
      <w:r w:rsidR="00F43159" w:rsidRPr="00C25C75">
        <w:rPr>
          <w:color w:val="auto"/>
          <w:sz w:val="24"/>
          <w:szCs w:val="24"/>
        </w:rPr>
        <w:t>)</w:t>
      </w:r>
      <w:r w:rsidRPr="00C25C75">
        <w:rPr>
          <w:color w:val="auto"/>
          <w:sz w:val="24"/>
          <w:szCs w:val="24"/>
        </w:rPr>
        <w:t xml:space="preserve"> Number of identified LDs per un</w:t>
      </w:r>
      <w:r w:rsidRPr="00C25C75">
        <w:rPr>
          <w:color w:val="auto"/>
          <w:sz w:val="24"/>
          <w:szCs w:val="24"/>
        </w:rPr>
        <w:t xml:space="preserve">it of cell volume. </w:t>
      </w:r>
      <w:r w:rsidR="00F43159" w:rsidRPr="00C25C75">
        <w:rPr>
          <w:color w:val="auto"/>
          <w:sz w:val="24"/>
          <w:szCs w:val="24"/>
        </w:rPr>
        <w:t>(</w:t>
      </w:r>
      <w:r w:rsidRPr="00C25C75">
        <w:rPr>
          <w:b/>
          <w:color w:val="auto"/>
          <w:sz w:val="24"/>
          <w:szCs w:val="24"/>
        </w:rPr>
        <w:t>C</w:t>
      </w:r>
      <w:r w:rsidR="00F43159" w:rsidRPr="00C25C75">
        <w:rPr>
          <w:color w:val="auto"/>
          <w:sz w:val="24"/>
          <w:szCs w:val="24"/>
        </w:rPr>
        <w:t>)</w:t>
      </w:r>
      <w:r w:rsidRPr="00C25C75">
        <w:rPr>
          <w:b/>
          <w:color w:val="auto"/>
          <w:sz w:val="24"/>
          <w:szCs w:val="24"/>
        </w:rPr>
        <w:t xml:space="preserve"> </w:t>
      </w:r>
      <w:r w:rsidRPr="00C25C75">
        <w:rPr>
          <w:color w:val="auto"/>
          <w:sz w:val="24"/>
          <w:szCs w:val="24"/>
        </w:rPr>
        <w:t xml:space="preserve">Fluorescence intensity of identified LDs per unit of cell volume. </w:t>
      </w:r>
      <w:r w:rsidR="00F43159" w:rsidRPr="00C25C75">
        <w:rPr>
          <w:color w:val="auto"/>
          <w:sz w:val="24"/>
          <w:szCs w:val="24"/>
        </w:rPr>
        <w:t>(</w:t>
      </w:r>
      <w:r w:rsidRPr="00C25C75">
        <w:rPr>
          <w:b/>
          <w:color w:val="auto"/>
          <w:sz w:val="24"/>
          <w:szCs w:val="24"/>
        </w:rPr>
        <w:t>D</w:t>
      </w:r>
      <w:r w:rsidR="00F43159" w:rsidRPr="00C25C75">
        <w:rPr>
          <w:color w:val="auto"/>
          <w:sz w:val="24"/>
          <w:szCs w:val="24"/>
        </w:rPr>
        <w:t>)</w:t>
      </w:r>
      <w:r w:rsidRPr="00C25C75">
        <w:rPr>
          <w:color w:val="auto"/>
          <w:sz w:val="24"/>
          <w:szCs w:val="24"/>
        </w:rPr>
        <w:t xml:space="preserve"> Distributions of total fluorescence intensities of all identified LDs. *** unpaired Wilcoxon test p = 4.6 x 10</w:t>
      </w:r>
      <w:r w:rsidRPr="00C25C75">
        <w:rPr>
          <w:color w:val="auto"/>
          <w:sz w:val="24"/>
          <w:szCs w:val="24"/>
          <w:vertAlign w:val="superscript"/>
        </w:rPr>
        <w:t>-78</w:t>
      </w:r>
      <w:r w:rsidRPr="00C25C75">
        <w:rPr>
          <w:color w:val="auto"/>
          <w:sz w:val="24"/>
          <w:szCs w:val="24"/>
        </w:rPr>
        <w:t xml:space="preserve">. </w:t>
      </w:r>
      <w:r w:rsidR="00F43159" w:rsidRPr="00C25C75">
        <w:rPr>
          <w:color w:val="auto"/>
          <w:sz w:val="24"/>
          <w:szCs w:val="24"/>
        </w:rPr>
        <w:t>(</w:t>
      </w:r>
      <w:r w:rsidRPr="00C25C75">
        <w:rPr>
          <w:b/>
          <w:color w:val="auto"/>
          <w:sz w:val="24"/>
          <w:szCs w:val="24"/>
        </w:rPr>
        <w:t>E</w:t>
      </w:r>
      <w:r w:rsidR="00F43159" w:rsidRPr="00C25C75">
        <w:rPr>
          <w:color w:val="auto"/>
          <w:sz w:val="24"/>
          <w:szCs w:val="24"/>
        </w:rPr>
        <w:t>)</w:t>
      </w:r>
      <w:r w:rsidRPr="00C25C75">
        <w:rPr>
          <w:color w:val="auto"/>
          <w:sz w:val="24"/>
          <w:szCs w:val="24"/>
        </w:rPr>
        <w:t xml:space="preserve"> Distributions of volumes of all identified LDs.</w:t>
      </w:r>
      <w:r w:rsidRPr="00C25C75">
        <w:rPr>
          <w:color w:val="auto"/>
          <w:sz w:val="24"/>
          <w:szCs w:val="24"/>
        </w:rPr>
        <w:t xml:space="preserve"> *** unpaired Wilcoxon test p = 3.7 x 10</w:t>
      </w:r>
      <w:r w:rsidRPr="00C25C75">
        <w:rPr>
          <w:color w:val="auto"/>
          <w:sz w:val="24"/>
          <w:szCs w:val="24"/>
          <w:vertAlign w:val="superscript"/>
        </w:rPr>
        <w:t>-63</w:t>
      </w:r>
      <w:r w:rsidRPr="00C25C75">
        <w:rPr>
          <w:color w:val="auto"/>
          <w:sz w:val="24"/>
          <w:szCs w:val="24"/>
        </w:rPr>
        <w:t xml:space="preserve">. Data in panels B-E were derived from 430 and 441 cell objects for the LOG and </w:t>
      </w:r>
      <w:r w:rsidRPr="00C25C75">
        <w:rPr>
          <w:color w:val="auto"/>
          <w:sz w:val="24"/>
          <w:szCs w:val="24"/>
        </w:rPr>
        <w:t>STAT</w:t>
      </w:r>
      <w:r w:rsidRPr="00C25C75">
        <w:rPr>
          <w:color w:val="auto"/>
          <w:sz w:val="24"/>
          <w:szCs w:val="24"/>
        </w:rPr>
        <w:t xml:space="preserve"> samples, respectively.</w:t>
      </w:r>
    </w:p>
    <w:p w:rsidR="00D331AD" w:rsidRPr="00C25C75" w:rsidRDefault="00D331AD" w:rsidP="00F43159">
      <w:pPr>
        <w:rPr>
          <w:color w:val="auto"/>
          <w:sz w:val="24"/>
          <w:szCs w:val="24"/>
        </w:rPr>
      </w:pPr>
    </w:p>
    <w:p w:rsidR="00D331AD" w:rsidRPr="00C25C75" w:rsidRDefault="00E86106" w:rsidP="00F43159">
      <w:pPr>
        <w:rPr>
          <w:b/>
          <w:color w:val="auto"/>
          <w:sz w:val="24"/>
          <w:szCs w:val="24"/>
        </w:rPr>
      </w:pPr>
      <w:r w:rsidRPr="00C25C75">
        <w:rPr>
          <w:b/>
          <w:color w:val="auto"/>
          <w:sz w:val="24"/>
          <w:szCs w:val="24"/>
        </w:rPr>
        <w:t>DISCUSSION:</w:t>
      </w:r>
    </w:p>
    <w:p w:rsidR="00D331AD" w:rsidRPr="00C25C75" w:rsidRDefault="00E86106" w:rsidP="00F43159">
      <w:pPr>
        <w:rPr>
          <w:color w:val="auto"/>
        </w:rPr>
      </w:pPr>
      <w:r w:rsidRPr="00C25C75">
        <w:rPr>
          <w:color w:val="auto"/>
          <w:sz w:val="24"/>
          <w:szCs w:val="24"/>
        </w:rPr>
        <w:t>The understanding of lipid metabolism and its regulation is important for both basic biology</w:t>
      </w:r>
      <w:r w:rsidRPr="00C25C75">
        <w:rPr>
          <w:color w:val="auto"/>
          <w:sz w:val="24"/>
          <w:szCs w:val="24"/>
        </w:rPr>
        <w:t>, and clinical and biotechnological applications. LD content represents a convenient readout of lipid metabolism state of the cell, with fluorescence microscopy being one of the major methods used for LD content determination. The presented protocol allows</w:t>
      </w:r>
      <w:r w:rsidRPr="00C25C75">
        <w:rPr>
          <w:color w:val="auto"/>
          <w:sz w:val="24"/>
          <w:szCs w:val="24"/>
        </w:rPr>
        <w:t xml:space="preserve"> automated detection and quantitative description of individual LDs in three different and morphologically distinct yeast species. To our knowledge, no similar tools exist for the fission yeasts. The MATLAB scripts required for image processing are include</w:t>
      </w:r>
      <w:r w:rsidRPr="00C25C75">
        <w:rPr>
          <w:color w:val="auto"/>
          <w:sz w:val="24"/>
          <w:szCs w:val="24"/>
        </w:rPr>
        <w:t>d as Supplementary files, and are also available from the Figshare repository (DOI 10.6084/m9.figshare.7745738) together with all raw and processed image and tabular data from this manuscript, detailed descriptions of the CSV output files, and R scripts fo</w:t>
      </w:r>
      <w:r w:rsidRPr="00C25C75">
        <w:rPr>
          <w:color w:val="auto"/>
          <w:sz w:val="24"/>
          <w:szCs w:val="24"/>
        </w:rPr>
        <w:t xml:space="preserve">r downstream data analysis and visualization. Also, the latest version of the MATLAB scripts is available </w:t>
      </w:r>
      <w:bookmarkStart w:id="97" w:name="docs-internal-guid-a778c050-7fff-43c2-b6"/>
      <w:bookmarkEnd w:id="97"/>
      <w:r w:rsidRPr="00C25C75">
        <w:rPr>
          <w:color w:val="auto"/>
          <w:sz w:val="24"/>
          <w:szCs w:val="24"/>
        </w:rPr>
        <w:t>from GitHub (</w:t>
      </w:r>
      <w:hyperlink r:id="rId5">
        <w:r w:rsidRPr="00C25C75">
          <w:rPr>
            <w:rStyle w:val="Internetovodkaz"/>
            <w:color w:val="auto"/>
          </w:rPr>
          <w:t>https://github.com/MartinSchatzCZ/LipidDots-</w:t>
        </w:r>
      </w:hyperlink>
      <w:hyperlink r:id="rId6">
        <w:r w:rsidRPr="00C25C75">
          <w:rPr>
            <w:rStyle w:val="Internetovodkaz"/>
            <w:color w:val="auto"/>
          </w:rPr>
          <w:t>analysis</w:t>
        </w:r>
      </w:hyperlink>
      <w:r w:rsidRPr="00C25C75">
        <w:rPr>
          <w:color w:val="auto"/>
          <w:sz w:val="24"/>
          <w:szCs w:val="24"/>
        </w:rPr>
        <w:t>).</w:t>
      </w:r>
    </w:p>
    <w:p w:rsidR="00D331AD" w:rsidRPr="00C25C75" w:rsidRDefault="00D331AD" w:rsidP="00F43159">
      <w:pPr>
        <w:rPr>
          <w:color w:val="auto"/>
          <w:sz w:val="24"/>
          <w:szCs w:val="24"/>
        </w:rPr>
      </w:pPr>
    </w:p>
    <w:p w:rsidR="00D331AD" w:rsidRPr="00C25C75" w:rsidRDefault="00E86106" w:rsidP="00F43159">
      <w:pPr>
        <w:rPr>
          <w:color w:val="auto"/>
        </w:rPr>
      </w:pPr>
      <w:r w:rsidRPr="00C25C75">
        <w:rPr>
          <w:color w:val="auto"/>
          <w:sz w:val="24"/>
          <w:szCs w:val="24"/>
        </w:rPr>
        <w:t xml:space="preserve">Successful LD analysis is largely dependent on the quality of the raw fluorescence images obtained. For optimal performance of the segmentation algorithms, clean glass slides devoid of dust </w:t>
      </w:r>
      <w:r w:rsidRPr="00C25C75">
        <w:rPr>
          <w:color w:val="auto"/>
          <w:sz w:val="24"/>
          <w:szCs w:val="24"/>
        </w:rPr>
        <w:t xml:space="preserve">particles should be used for microscopy, the cells should form a monolayer (the actual number of cells per field of view is not a critical parameter), and should not contain a large proportion of dead cells. Also, the </w:t>
      </w:r>
      <w:r w:rsidR="00F43159" w:rsidRPr="00C25C75">
        <w:rPr>
          <w:color w:val="auto"/>
          <w:sz w:val="24"/>
          <w:szCs w:val="24"/>
        </w:rPr>
        <w:t>Z</w:t>
      </w:r>
      <w:r w:rsidRPr="00C25C75">
        <w:rPr>
          <w:color w:val="auto"/>
          <w:sz w:val="24"/>
          <w:szCs w:val="24"/>
        </w:rPr>
        <w:t xml:space="preserve">-stack imaging should start slightly </w:t>
      </w:r>
      <w:r w:rsidRPr="00C25C75">
        <w:rPr>
          <w:color w:val="auto"/>
          <w:sz w:val="24"/>
          <w:szCs w:val="24"/>
        </w:rPr>
        <w:t>below and end slightly above the cells. Depending on the particular microscopic setup, users may need to adjust some of the parameters in the image processing scripts (such as “th” for image background intensity threshold). While the current method is able</w:t>
      </w:r>
      <w:r w:rsidRPr="00C25C75">
        <w:rPr>
          <w:color w:val="auto"/>
          <w:sz w:val="24"/>
          <w:szCs w:val="24"/>
        </w:rPr>
        <w:t xml:space="preserve"> to detect and describe individual LDs in the segmented cell objects, the workflow does not produce truly single-cell data due to difficulties with automated separation of all individual cells. Instead, LD content per unit of cell volume generalized for th</w:t>
      </w:r>
      <w:r w:rsidRPr="00C25C75">
        <w:rPr>
          <w:color w:val="auto"/>
          <w:sz w:val="24"/>
          <w:szCs w:val="24"/>
        </w:rPr>
        <w:t>e whole sample is reported. This limitation may hamper data interpretation in analyses of heterogeneous cell populations. Also, care should be taken when working with cells with altered transport of small molecules (e.g., efflux pump mutants), as this migh</w:t>
      </w:r>
      <w:r w:rsidRPr="00C25C75">
        <w:rPr>
          <w:color w:val="auto"/>
          <w:sz w:val="24"/>
          <w:szCs w:val="24"/>
        </w:rPr>
        <w:t xml:space="preserve">t affect the intracellular BODIPY 493/503 concentration and LD </w:t>
      </w:r>
      <w:r w:rsidRPr="00C25C75">
        <w:rPr>
          <w:color w:val="auto"/>
          <w:sz w:val="24"/>
          <w:szCs w:val="24"/>
        </w:rPr>
        <w:lastRenderedPageBreak/>
        <w:t>staining, as observed for the Nile Red lipophilic dye</w:t>
      </w:r>
      <w:bookmarkStart w:id="98" w:name="__UnoMark__3084_1843206678"/>
      <w:bookmarkStart w:id="99" w:name="__UnoMark__3077_1843206678"/>
      <w:bookmarkStart w:id="100" w:name="Mendeley_Bookmark_REDHYQyg47"/>
      <w:bookmarkStart w:id="101" w:name="Mendeley_Bookmark_T1OXIcNRwn"/>
      <w:r w:rsidRPr="00C25C75">
        <w:rPr>
          <w:color w:val="auto"/>
          <w:sz w:val="24"/>
          <w:szCs w:val="24"/>
          <w:vertAlign w:val="superscript"/>
        </w:rPr>
        <w:t>33,</w:t>
      </w:r>
      <w:r w:rsidRPr="00C25C75">
        <w:rPr>
          <w:color w:val="auto"/>
          <w:sz w:val="24"/>
          <w:szCs w:val="24"/>
          <w:vertAlign w:val="superscript"/>
        </w:rPr>
        <w:t>34</w:t>
      </w:r>
      <w:bookmarkEnd w:id="98"/>
      <w:bookmarkEnd w:id="99"/>
      <w:bookmarkEnd w:id="100"/>
      <w:bookmarkEnd w:id="101"/>
      <w:r w:rsidRPr="00C25C75">
        <w:rPr>
          <w:color w:val="auto"/>
          <w:sz w:val="24"/>
          <w:szCs w:val="24"/>
        </w:rPr>
        <w:t>.</w:t>
      </w:r>
    </w:p>
    <w:p w:rsidR="00D331AD" w:rsidRPr="00C25C75" w:rsidRDefault="00D331AD" w:rsidP="00F43159">
      <w:pPr>
        <w:rPr>
          <w:color w:val="auto"/>
          <w:sz w:val="24"/>
          <w:szCs w:val="24"/>
        </w:rPr>
      </w:pPr>
    </w:p>
    <w:p w:rsidR="00D331AD" w:rsidRPr="00C25C75" w:rsidRDefault="00E86106" w:rsidP="00F43159">
      <w:pPr>
        <w:rPr>
          <w:color w:val="auto"/>
          <w:sz w:val="24"/>
          <w:szCs w:val="24"/>
        </w:rPr>
      </w:pPr>
      <w:r w:rsidRPr="00C25C75">
        <w:rPr>
          <w:color w:val="auto"/>
          <w:sz w:val="24"/>
          <w:szCs w:val="24"/>
        </w:rPr>
        <w:t>Staining the medium with the cell-impermeable Cascade Blue fluorescent dextran is a convenient way of distinguishing cells from the</w:t>
      </w:r>
      <w:r w:rsidRPr="00C25C75">
        <w:rPr>
          <w:color w:val="auto"/>
          <w:sz w:val="24"/>
          <w:szCs w:val="24"/>
        </w:rPr>
        <w:t xml:space="preserve"> background</w:t>
      </w:r>
      <w:bookmarkStart w:id="102" w:name="__UnoMark__3096_1843206678"/>
      <w:bookmarkStart w:id="103" w:name="__UnoMark__3085_1843206678"/>
      <w:bookmarkStart w:id="104" w:name="Mendeley_Bookmark_Zn5hs00iKy"/>
      <w:bookmarkStart w:id="105" w:name="__UnoMark__1978_1843206678"/>
      <w:bookmarkStart w:id="106" w:name="Mendeley_Bookmark_hkAnBqkGgv"/>
      <w:r w:rsidRPr="00C25C75">
        <w:rPr>
          <w:color w:val="auto"/>
          <w:sz w:val="24"/>
          <w:szCs w:val="24"/>
          <w:vertAlign w:val="superscript"/>
        </w:rPr>
        <w:t>35</w:t>
      </w:r>
      <w:bookmarkEnd w:id="102"/>
      <w:bookmarkEnd w:id="103"/>
      <w:bookmarkEnd w:id="104"/>
      <w:bookmarkEnd w:id="105"/>
      <w:bookmarkEnd w:id="106"/>
      <w:r w:rsidRPr="00C25C75">
        <w:rPr>
          <w:color w:val="auto"/>
          <w:sz w:val="24"/>
          <w:szCs w:val="24"/>
        </w:rPr>
        <w:t xml:space="preserve">, which can be applied to many (if not all) yeast species. It also helps with automated removal of dead cells from the analysis as these will turn blue upon staining. Any dying or sick (and thus partially permeable for dextran) cells detected </w:t>
      </w:r>
      <w:r w:rsidRPr="00C25C75">
        <w:rPr>
          <w:color w:val="auto"/>
          <w:sz w:val="24"/>
          <w:szCs w:val="24"/>
        </w:rPr>
        <w:t>as alive can be removed during data analysis steps based on the “IntensityMedianBlue” value of the detected cell objects. In principle, the whole workflow can be used to detect various other cellular structures, such as DNA repair foci, provided the struct</w:t>
      </w:r>
      <w:r w:rsidRPr="00C25C75">
        <w:rPr>
          <w:color w:val="auto"/>
          <w:sz w:val="24"/>
          <w:szCs w:val="24"/>
        </w:rPr>
        <w:t>ures can be labelled with suitable fluorophores. The workflow should also be applicable to cells of other (yeast) species, further broadening its utility.</w:t>
      </w:r>
    </w:p>
    <w:p w:rsidR="00D331AD" w:rsidRPr="00C25C75" w:rsidRDefault="00D331AD" w:rsidP="00F43159">
      <w:pPr>
        <w:rPr>
          <w:color w:val="auto"/>
          <w:sz w:val="24"/>
          <w:szCs w:val="24"/>
        </w:rPr>
      </w:pPr>
    </w:p>
    <w:p w:rsidR="00D331AD" w:rsidRPr="00C25C75" w:rsidRDefault="00E86106" w:rsidP="00F43159">
      <w:pPr>
        <w:rPr>
          <w:b/>
          <w:color w:val="auto"/>
          <w:sz w:val="24"/>
          <w:szCs w:val="24"/>
        </w:rPr>
      </w:pPr>
      <w:r w:rsidRPr="00C25C75">
        <w:rPr>
          <w:b/>
          <w:color w:val="auto"/>
          <w:sz w:val="24"/>
          <w:szCs w:val="24"/>
        </w:rPr>
        <w:t>ACKNOWLEDGMENTS:</w:t>
      </w:r>
    </w:p>
    <w:p w:rsidR="00D331AD" w:rsidRPr="00C25C75" w:rsidRDefault="00E86106" w:rsidP="00F43159">
      <w:pPr>
        <w:rPr>
          <w:color w:val="auto"/>
          <w:sz w:val="24"/>
          <w:szCs w:val="24"/>
        </w:rPr>
      </w:pPr>
      <w:r w:rsidRPr="00C25C75">
        <w:rPr>
          <w:color w:val="auto"/>
          <w:sz w:val="24"/>
          <w:szCs w:val="24"/>
        </w:rPr>
        <w:t xml:space="preserve">This work was supported by Charles University grants PRIMUS/MED/26, GAUK 1308217 and SVV 260310. We thank Ondřej Šebesta for help with microscopy and development of the image analysis pipeline. We thank the ReGenEx lab for </w:t>
      </w:r>
      <w:r w:rsidRPr="00C25C75">
        <w:rPr>
          <w:i/>
          <w:color w:val="auto"/>
          <w:sz w:val="24"/>
          <w:szCs w:val="24"/>
        </w:rPr>
        <w:t xml:space="preserve">S. cerevisiae </w:t>
      </w:r>
      <w:r w:rsidRPr="00C25C75">
        <w:rPr>
          <w:color w:val="auto"/>
          <w:sz w:val="24"/>
          <w:szCs w:val="24"/>
        </w:rPr>
        <w:t>strains, and JapoNe</w:t>
      </w:r>
      <w:r w:rsidRPr="00C25C75">
        <w:rPr>
          <w:color w:val="auto"/>
          <w:sz w:val="24"/>
          <w:szCs w:val="24"/>
        </w:rPr>
        <w:t xml:space="preserve">t and Hironori Niki’s lab for </w:t>
      </w:r>
      <w:r w:rsidRPr="00C25C75">
        <w:rPr>
          <w:i/>
          <w:color w:val="auto"/>
          <w:sz w:val="24"/>
          <w:szCs w:val="24"/>
        </w:rPr>
        <w:t>S. japonicus</w:t>
      </w:r>
      <w:r w:rsidRPr="00C25C75">
        <w:rPr>
          <w:color w:val="auto"/>
          <w:sz w:val="24"/>
          <w:szCs w:val="24"/>
        </w:rPr>
        <w:t xml:space="preserve"> strains. The </w:t>
      </w:r>
      <w:r w:rsidRPr="00C25C75">
        <w:rPr>
          <w:i/>
          <w:color w:val="auto"/>
          <w:sz w:val="24"/>
          <w:szCs w:val="24"/>
        </w:rPr>
        <w:t>ppc1-88</w:t>
      </w:r>
      <w:r w:rsidRPr="00C25C75">
        <w:rPr>
          <w:color w:val="auto"/>
          <w:sz w:val="24"/>
          <w:szCs w:val="24"/>
        </w:rPr>
        <w:t xml:space="preserve"> strain was provided by The Yeast Genetic Resource Center Japan. Microscopy was performed in the Laboratory of Confocal and Fluorescence Microscopy co-financed by the European Regional Developm</w:t>
      </w:r>
      <w:r w:rsidRPr="00C25C75">
        <w:rPr>
          <w:color w:val="auto"/>
          <w:sz w:val="24"/>
          <w:szCs w:val="24"/>
        </w:rPr>
        <w:t>ent Fund and the state budget of the Czech Republic (Project no. CZ.1.05/4.1.00/16.0347 and CZ.2.16/3.1.00/21515).</w:t>
      </w:r>
    </w:p>
    <w:p w:rsidR="00D331AD" w:rsidRPr="00C25C75" w:rsidRDefault="00D331AD" w:rsidP="00F43159">
      <w:pPr>
        <w:rPr>
          <w:b/>
          <w:color w:val="auto"/>
          <w:sz w:val="24"/>
          <w:szCs w:val="24"/>
        </w:rPr>
      </w:pPr>
    </w:p>
    <w:p w:rsidR="00D331AD" w:rsidRPr="00C25C75" w:rsidRDefault="00E86106" w:rsidP="00F43159">
      <w:pPr>
        <w:rPr>
          <w:b/>
          <w:color w:val="auto"/>
          <w:sz w:val="24"/>
          <w:szCs w:val="24"/>
        </w:rPr>
      </w:pPr>
      <w:r w:rsidRPr="00C25C75">
        <w:rPr>
          <w:b/>
          <w:color w:val="auto"/>
          <w:sz w:val="24"/>
          <w:szCs w:val="24"/>
        </w:rPr>
        <w:t>DISCLOSURES:</w:t>
      </w:r>
    </w:p>
    <w:p w:rsidR="00D331AD" w:rsidRPr="00C25C75" w:rsidRDefault="00E86106" w:rsidP="00F43159">
      <w:pPr>
        <w:rPr>
          <w:color w:val="auto"/>
          <w:sz w:val="24"/>
          <w:szCs w:val="24"/>
        </w:rPr>
      </w:pPr>
      <w:r w:rsidRPr="00C25C75">
        <w:rPr>
          <w:color w:val="auto"/>
          <w:sz w:val="24"/>
          <w:szCs w:val="24"/>
        </w:rPr>
        <w:t>The authors have nothing to disclose.</w:t>
      </w:r>
    </w:p>
    <w:p w:rsidR="00D331AD" w:rsidRPr="00C25C75" w:rsidRDefault="00D331AD" w:rsidP="00F43159">
      <w:pPr>
        <w:rPr>
          <w:color w:val="auto"/>
          <w:sz w:val="24"/>
          <w:szCs w:val="24"/>
        </w:rPr>
      </w:pPr>
    </w:p>
    <w:p w:rsidR="00D331AD" w:rsidRPr="00C25C75" w:rsidRDefault="00E86106" w:rsidP="00F43159">
      <w:pPr>
        <w:rPr>
          <w:b/>
          <w:color w:val="auto"/>
          <w:sz w:val="24"/>
          <w:szCs w:val="24"/>
        </w:rPr>
      </w:pPr>
      <w:r w:rsidRPr="00C25C75">
        <w:rPr>
          <w:b/>
          <w:color w:val="auto"/>
          <w:sz w:val="24"/>
          <w:szCs w:val="24"/>
        </w:rPr>
        <w:t>REFERENCES:</w:t>
      </w:r>
    </w:p>
    <w:p w:rsidR="00D331AD" w:rsidRPr="00C25C75" w:rsidRDefault="00D331AD" w:rsidP="00F43159">
      <w:pPr>
        <w:rPr>
          <w:color w:val="auto"/>
        </w:rPr>
        <w:sectPr w:rsidR="00D331AD" w:rsidRPr="00C25C75" w:rsidSect="00277EA3">
          <w:pgSz w:w="12240" w:h="15840"/>
          <w:pgMar w:top="1440" w:right="1440" w:bottom="1440" w:left="1440" w:header="0" w:footer="0" w:gutter="0"/>
          <w:lnNumType w:countBy="1" w:restart="continuous"/>
          <w:pgNumType w:start="1"/>
          <w:cols w:space="720"/>
          <w:formProt w:val="0"/>
          <w:docGrid w:linePitch="299" w:charSpace="-2049"/>
        </w:sectPr>
      </w:pPr>
    </w:p>
    <w:p w:rsidR="00D331AD" w:rsidRPr="00C25C75" w:rsidRDefault="00E86106" w:rsidP="00F43159">
      <w:pPr>
        <w:spacing w:after="140" w:line="288" w:lineRule="auto"/>
        <w:rPr>
          <w:color w:val="auto"/>
          <w:sz w:val="24"/>
        </w:rPr>
      </w:pPr>
      <w:bookmarkStart w:id="107" w:name="__UnoMark__3097_1843206678"/>
      <w:bookmarkStart w:id="108" w:name="__UnoMark__3092_1843206678"/>
      <w:bookmarkStart w:id="109" w:name="Mendeley_Bookmark_MV6BgElQWP"/>
      <w:bookmarkStart w:id="110" w:name="__UnoMark__1982_1843206678"/>
      <w:bookmarkStart w:id="111" w:name="Mendeley_Bookmark_TznN1uxDVm"/>
      <w:r w:rsidRPr="00C25C75">
        <w:rPr>
          <w:color w:val="auto"/>
          <w:sz w:val="24"/>
        </w:rPr>
        <w:t>1.</w:t>
      </w:r>
      <w:r w:rsidRPr="00C25C75">
        <w:rPr>
          <w:color w:val="auto"/>
          <w:sz w:val="24"/>
        </w:rPr>
        <w:tab/>
        <w:t>Koch, B., Schmidt, C., Daum, G. Storage lipids of yeas</w:t>
      </w:r>
      <w:r w:rsidRPr="00C25C75">
        <w:rPr>
          <w:color w:val="auto"/>
          <w:sz w:val="24"/>
        </w:rPr>
        <w:t xml:space="preserve">ts: a survey of nonpolar lipid metabolism in </w:t>
      </w:r>
      <w:r w:rsidRPr="00C25C75">
        <w:rPr>
          <w:i/>
          <w:iCs/>
          <w:color w:val="auto"/>
          <w:sz w:val="24"/>
        </w:rPr>
        <w:t>Saccharomyces cerevisiae</w:t>
      </w:r>
      <w:r w:rsidRPr="00C25C75">
        <w:rPr>
          <w:color w:val="auto"/>
          <w:sz w:val="24"/>
        </w:rPr>
        <w:t xml:space="preserve">, </w:t>
      </w:r>
      <w:r w:rsidRPr="00C25C75">
        <w:rPr>
          <w:i/>
          <w:iCs/>
          <w:color w:val="auto"/>
          <w:sz w:val="24"/>
        </w:rPr>
        <w:t>Pichia pastoris</w:t>
      </w:r>
      <w:r w:rsidRPr="00C25C75">
        <w:rPr>
          <w:color w:val="auto"/>
          <w:sz w:val="24"/>
        </w:rPr>
        <w:t xml:space="preserve">, and </w:t>
      </w:r>
      <w:r w:rsidRPr="00C25C75">
        <w:rPr>
          <w:i/>
          <w:iCs/>
          <w:color w:val="auto"/>
          <w:sz w:val="24"/>
        </w:rPr>
        <w:t>Yarrowia lipolytica</w:t>
      </w:r>
      <w:r w:rsidRPr="00C25C75">
        <w:rPr>
          <w:color w:val="auto"/>
          <w:sz w:val="24"/>
        </w:rPr>
        <w:t xml:space="preserve">. </w:t>
      </w:r>
      <w:r w:rsidRPr="00C25C75">
        <w:rPr>
          <w:i/>
          <w:color w:val="auto"/>
          <w:sz w:val="24"/>
        </w:rPr>
        <w:t xml:space="preserve">FEMS </w:t>
      </w:r>
      <w:r w:rsidR="00F43159" w:rsidRPr="00C25C75">
        <w:rPr>
          <w:i/>
          <w:color w:val="auto"/>
          <w:sz w:val="24"/>
        </w:rPr>
        <w:t>Microbiology Reviews</w:t>
      </w:r>
      <w:r w:rsidRPr="00C25C75">
        <w:rPr>
          <w:color w:val="auto"/>
          <w:sz w:val="24"/>
        </w:rPr>
        <w:t xml:space="preserve">. </w:t>
      </w:r>
      <w:r w:rsidRPr="00C25C75">
        <w:rPr>
          <w:b/>
          <w:color w:val="auto"/>
          <w:sz w:val="24"/>
        </w:rPr>
        <w:t>38</w:t>
      </w:r>
      <w:r w:rsidRPr="00C25C75">
        <w:rPr>
          <w:color w:val="auto"/>
          <w:sz w:val="24"/>
        </w:rPr>
        <w:t xml:space="preserve"> (5), 892–915, doi: 10.1111/1574-6976.12069 (2014).</w:t>
      </w:r>
    </w:p>
    <w:p w:rsidR="00D331AD" w:rsidRPr="00C25C75" w:rsidRDefault="00E86106" w:rsidP="00F43159">
      <w:pPr>
        <w:spacing w:after="140" w:line="288" w:lineRule="auto"/>
        <w:rPr>
          <w:color w:val="auto"/>
          <w:sz w:val="24"/>
        </w:rPr>
      </w:pPr>
      <w:r w:rsidRPr="00C25C75">
        <w:rPr>
          <w:color w:val="auto"/>
          <w:sz w:val="24"/>
        </w:rPr>
        <w:t>2.</w:t>
      </w:r>
      <w:r w:rsidRPr="00C25C75">
        <w:rPr>
          <w:color w:val="auto"/>
          <w:sz w:val="24"/>
        </w:rPr>
        <w:tab/>
        <w:t>Krahmer, N., Farese, R. V., Walther, T.C. Balancing the fat</w:t>
      </w:r>
      <w:r w:rsidRPr="00C25C75">
        <w:rPr>
          <w:color w:val="auto"/>
          <w:sz w:val="24"/>
        </w:rPr>
        <w:t xml:space="preserve">: lipid droplets and human disease. </w:t>
      </w:r>
      <w:r w:rsidRPr="00C25C75">
        <w:rPr>
          <w:i/>
          <w:color w:val="auto"/>
          <w:sz w:val="24"/>
        </w:rPr>
        <w:t xml:space="preserve">EMBO </w:t>
      </w:r>
      <w:r w:rsidR="00F43159" w:rsidRPr="00C25C75">
        <w:rPr>
          <w:i/>
          <w:color w:val="auto"/>
          <w:sz w:val="24"/>
        </w:rPr>
        <w:t>Molecular Medicine</w:t>
      </w:r>
      <w:r w:rsidRPr="00C25C75">
        <w:rPr>
          <w:color w:val="auto"/>
          <w:sz w:val="24"/>
        </w:rPr>
        <w:t xml:space="preserve">. </w:t>
      </w:r>
      <w:r w:rsidRPr="00C25C75">
        <w:rPr>
          <w:b/>
          <w:color w:val="auto"/>
          <w:sz w:val="24"/>
        </w:rPr>
        <w:t>5</w:t>
      </w:r>
      <w:r w:rsidRPr="00C25C75">
        <w:rPr>
          <w:color w:val="auto"/>
          <w:sz w:val="24"/>
        </w:rPr>
        <w:t xml:space="preserve"> (7), 973–83, doi: 10.1002/emmm.201100671 (2013).</w:t>
      </w:r>
    </w:p>
    <w:p w:rsidR="00D331AD" w:rsidRPr="00C25C75" w:rsidRDefault="00E86106" w:rsidP="00F43159">
      <w:pPr>
        <w:spacing w:after="140" w:line="288" w:lineRule="auto"/>
        <w:rPr>
          <w:color w:val="auto"/>
          <w:sz w:val="24"/>
        </w:rPr>
      </w:pPr>
      <w:r w:rsidRPr="00C25C75">
        <w:rPr>
          <w:color w:val="auto"/>
          <w:sz w:val="24"/>
        </w:rPr>
        <w:t>3.</w:t>
      </w:r>
      <w:r w:rsidRPr="00C25C75">
        <w:rPr>
          <w:color w:val="auto"/>
          <w:sz w:val="24"/>
        </w:rPr>
        <w:tab/>
        <w:t xml:space="preserve">Lazar, Z., Liu, N., Stephanopoulos, G. Holistic Approaches in Lipid Production by </w:t>
      </w:r>
      <w:r w:rsidRPr="00C25C75">
        <w:rPr>
          <w:i/>
          <w:iCs/>
          <w:color w:val="auto"/>
          <w:sz w:val="24"/>
        </w:rPr>
        <w:t>Yarrowia lipolytica</w:t>
      </w:r>
      <w:r w:rsidRPr="00C25C75">
        <w:rPr>
          <w:color w:val="auto"/>
          <w:sz w:val="24"/>
        </w:rPr>
        <w:t xml:space="preserve">. </w:t>
      </w:r>
      <w:r w:rsidRPr="00C25C75">
        <w:rPr>
          <w:i/>
          <w:color w:val="auto"/>
          <w:sz w:val="24"/>
        </w:rPr>
        <w:t xml:space="preserve">Trends in </w:t>
      </w:r>
      <w:r w:rsidR="00F43159" w:rsidRPr="00C25C75">
        <w:rPr>
          <w:i/>
          <w:color w:val="auto"/>
          <w:sz w:val="24"/>
        </w:rPr>
        <w:t>B</w:t>
      </w:r>
      <w:r w:rsidRPr="00C25C75">
        <w:rPr>
          <w:i/>
          <w:color w:val="auto"/>
          <w:sz w:val="24"/>
        </w:rPr>
        <w:t>iotechnology</w:t>
      </w:r>
      <w:r w:rsidRPr="00C25C75">
        <w:rPr>
          <w:color w:val="auto"/>
          <w:sz w:val="24"/>
        </w:rPr>
        <w:t xml:space="preserve">. </w:t>
      </w:r>
      <w:r w:rsidRPr="00C25C75">
        <w:rPr>
          <w:b/>
          <w:color w:val="auto"/>
          <w:sz w:val="24"/>
        </w:rPr>
        <w:t>36</w:t>
      </w:r>
      <w:r w:rsidRPr="00C25C75">
        <w:rPr>
          <w:color w:val="auto"/>
          <w:sz w:val="24"/>
        </w:rPr>
        <w:t xml:space="preserve"> (11), 1157</w:t>
      </w:r>
      <w:r w:rsidRPr="00C25C75">
        <w:rPr>
          <w:color w:val="auto"/>
          <w:sz w:val="24"/>
        </w:rPr>
        <w:t>–1170, doi: 10.1016/j.tibtech.2018.06.007 (2018).</w:t>
      </w:r>
    </w:p>
    <w:p w:rsidR="00D331AD" w:rsidRPr="00C25C75" w:rsidRDefault="00E86106" w:rsidP="00F43159">
      <w:pPr>
        <w:spacing w:after="140" w:line="288" w:lineRule="auto"/>
        <w:rPr>
          <w:color w:val="auto"/>
          <w:sz w:val="24"/>
        </w:rPr>
      </w:pPr>
      <w:r w:rsidRPr="00C25C75">
        <w:rPr>
          <w:color w:val="auto"/>
          <w:sz w:val="24"/>
        </w:rPr>
        <w:t>4.</w:t>
      </w:r>
      <w:r w:rsidRPr="00C25C75">
        <w:rPr>
          <w:color w:val="auto"/>
          <w:sz w:val="24"/>
        </w:rPr>
        <w:tab/>
        <w:t xml:space="preserve">Kim, D.-U. </w:t>
      </w:r>
      <w:r w:rsidR="00F43159" w:rsidRPr="00C25C75">
        <w:rPr>
          <w:color w:val="auto"/>
          <w:sz w:val="24"/>
        </w:rPr>
        <w:t>et al.</w:t>
      </w:r>
      <w:r w:rsidRPr="00C25C75">
        <w:rPr>
          <w:color w:val="auto"/>
          <w:sz w:val="24"/>
        </w:rPr>
        <w:t xml:space="preserve"> Analysis of a genome-wide set of gene deletions in the fission yeast </w:t>
      </w:r>
      <w:r w:rsidRPr="00C25C75">
        <w:rPr>
          <w:i/>
          <w:iCs/>
          <w:color w:val="auto"/>
          <w:sz w:val="24"/>
        </w:rPr>
        <w:t>Schizosaccharomyces pombe</w:t>
      </w:r>
      <w:r w:rsidRPr="00C25C75">
        <w:rPr>
          <w:color w:val="auto"/>
          <w:sz w:val="24"/>
        </w:rPr>
        <w:t xml:space="preserve">. </w:t>
      </w:r>
      <w:r w:rsidRPr="00C25C75">
        <w:rPr>
          <w:i/>
          <w:color w:val="auto"/>
          <w:sz w:val="24"/>
        </w:rPr>
        <w:t xml:space="preserve">Nature </w:t>
      </w:r>
      <w:r w:rsidR="00F43159" w:rsidRPr="00C25C75">
        <w:rPr>
          <w:i/>
          <w:color w:val="auto"/>
          <w:sz w:val="24"/>
        </w:rPr>
        <w:t>B</w:t>
      </w:r>
      <w:r w:rsidRPr="00C25C75">
        <w:rPr>
          <w:i/>
          <w:color w:val="auto"/>
          <w:sz w:val="24"/>
        </w:rPr>
        <w:t>iotechnology</w:t>
      </w:r>
      <w:r w:rsidRPr="00C25C75">
        <w:rPr>
          <w:color w:val="auto"/>
          <w:sz w:val="24"/>
        </w:rPr>
        <w:t xml:space="preserve">. </w:t>
      </w:r>
      <w:r w:rsidRPr="00C25C75">
        <w:rPr>
          <w:b/>
          <w:color w:val="auto"/>
          <w:sz w:val="24"/>
        </w:rPr>
        <w:t>28</w:t>
      </w:r>
      <w:r w:rsidRPr="00C25C75">
        <w:rPr>
          <w:color w:val="auto"/>
          <w:sz w:val="24"/>
        </w:rPr>
        <w:t xml:space="preserve"> (6), nbt.1628-9, doi: 10.1038/nbt.1628 (2010).</w:t>
      </w:r>
    </w:p>
    <w:p w:rsidR="00D331AD" w:rsidRPr="00C25C75" w:rsidRDefault="00E86106" w:rsidP="00F43159">
      <w:pPr>
        <w:spacing w:after="140" w:line="288" w:lineRule="auto"/>
        <w:rPr>
          <w:color w:val="auto"/>
          <w:sz w:val="24"/>
        </w:rPr>
      </w:pPr>
      <w:r w:rsidRPr="00C25C75">
        <w:rPr>
          <w:color w:val="auto"/>
          <w:sz w:val="24"/>
        </w:rPr>
        <w:lastRenderedPageBreak/>
        <w:t>5.</w:t>
      </w:r>
      <w:r w:rsidRPr="00C25C75">
        <w:rPr>
          <w:color w:val="auto"/>
          <w:sz w:val="24"/>
        </w:rPr>
        <w:tab/>
        <w:t xml:space="preserve">Giaever, G., Nislow, C. The yeast deletion collection: a decade of functional genomics. </w:t>
      </w:r>
      <w:r w:rsidRPr="00C25C75">
        <w:rPr>
          <w:i/>
          <w:color w:val="auto"/>
          <w:sz w:val="24"/>
        </w:rPr>
        <w:t>Genetics</w:t>
      </w:r>
      <w:r w:rsidRPr="00C25C75">
        <w:rPr>
          <w:color w:val="auto"/>
          <w:sz w:val="24"/>
        </w:rPr>
        <w:t xml:space="preserve">. </w:t>
      </w:r>
      <w:r w:rsidRPr="00C25C75">
        <w:rPr>
          <w:b/>
          <w:color w:val="auto"/>
          <w:sz w:val="24"/>
        </w:rPr>
        <w:t>197</w:t>
      </w:r>
      <w:r w:rsidRPr="00C25C75">
        <w:rPr>
          <w:color w:val="auto"/>
          <w:sz w:val="24"/>
        </w:rPr>
        <w:t xml:space="preserve"> (2), 451–65, doi: 10.1534/genetics.114.161620 (2014).</w:t>
      </w:r>
    </w:p>
    <w:p w:rsidR="00D331AD" w:rsidRPr="00C25C75" w:rsidRDefault="00E86106" w:rsidP="00F43159">
      <w:pPr>
        <w:spacing w:after="140" w:line="288" w:lineRule="auto"/>
        <w:rPr>
          <w:color w:val="auto"/>
          <w:sz w:val="24"/>
        </w:rPr>
      </w:pPr>
      <w:r w:rsidRPr="00C25C75">
        <w:rPr>
          <w:color w:val="auto"/>
          <w:sz w:val="24"/>
        </w:rPr>
        <w:t>6.</w:t>
      </w:r>
      <w:r w:rsidRPr="00C25C75">
        <w:rPr>
          <w:color w:val="auto"/>
          <w:sz w:val="24"/>
        </w:rPr>
        <w:tab/>
        <w:t xml:space="preserve">Meyers, A. </w:t>
      </w:r>
      <w:r w:rsidR="00F43159" w:rsidRPr="00C25C75">
        <w:rPr>
          <w:color w:val="auto"/>
          <w:sz w:val="24"/>
        </w:rPr>
        <w:t>et al.</w:t>
      </w:r>
      <w:r w:rsidRPr="00C25C75">
        <w:rPr>
          <w:color w:val="auto"/>
          <w:sz w:val="24"/>
        </w:rPr>
        <w:t xml:space="preserve"> The protein and neutral lipi</w:t>
      </w:r>
      <w:r w:rsidRPr="00C25C75">
        <w:rPr>
          <w:color w:val="auto"/>
          <w:sz w:val="24"/>
        </w:rPr>
        <w:t xml:space="preserve">d composition of lipid droplets isolated from the fission yeast, </w:t>
      </w:r>
      <w:r w:rsidRPr="00C25C75">
        <w:rPr>
          <w:i/>
          <w:iCs/>
          <w:color w:val="auto"/>
          <w:sz w:val="24"/>
        </w:rPr>
        <w:t>Schizosaccharomyces pombe</w:t>
      </w:r>
      <w:r w:rsidRPr="00C25C75">
        <w:rPr>
          <w:color w:val="auto"/>
          <w:sz w:val="24"/>
        </w:rPr>
        <w:t xml:space="preserve">. </w:t>
      </w:r>
      <w:r w:rsidRPr="00C25C75">
        <w:rPr>
          <w:i/>
          <w:color w:val="auto"/>
          <w:sz w:val="24"/>
        </w:rPr>
        <w:t xml:space="preserve">Journal of </w:t>
      </w:r>
      <w:r w:rsidR="00F43159" w:rsidRPr="00C25C75">
        <w:rPr>
          <w:i/>
          <w:color w:val="auto"/>
          <w:sz w:val="24"/>
        </w:rPr>
        <w:t>M</w:t>
      </w:r>
      <w:r w:rsidRPr="00C25C75">
        <w:rPr>
          <w:i/>
          <w:color w:val="auto"/>
          <w:sz w:val="24"/>
        </w:rPr>
        <w:t>icrobiology (Seoul, Korea)</w:t>
      </w:r>
      <w:r w:rsidRPr="00C25C75">
        <w:rPr>
          <w:color w:val="auto"/>
          <w:sz w:val="24"/>
        </w:rPr>
        <w:t xml:space="preserve">. </w:t>
      </w:r>
      <w:r w:rsidRPr="00C25C75">
        <w:rPr>
          <w:b/>
          <w:color w:val="auto"/>
          <w:sz w:val="24"/>
        </w:rPr>
        <w:t>55</w:t>
      </w:r>
      <w:r w:rsidRPr="00C25C75">
        <w:rPr>
          <w:color w:val="auto"/>
          <w:sz w:val="24"/>
        </w:rPr>
        <w:t xml:space="preserve"> (2), 112–122, doi: 10.1007/s12275-017-6205-1 (2017).</w:t>
      </w:r>
    </w:p>
    <w:p w:rsidR="00D331AD" w:rsidRPr="00C25C75" w:rsidRDefault="00E86106" w:rsidP="00F43159">
      <w:pPr>
        <w:spacing w:after="140" w:line="288" w:lineRule="auto"/>
        <w:rPr>
          <w:color w:val="auto"/>
          <w:sz w:val="24"/>
        </w:rPr>
      </w:pPr>
      <w:r w:rsidRPr="00C25C75">
        <w:rPr>
          <w:color w:val="auto"/>
          <w:sz w:val="24"/>
        </w:rPr>
        <w:t>7.</w:t>
      </w:r>
      <w:r w:rsidRPr="00C25C75">
        <w:rPr>
          <w:color w:val="auto"/>
          <w:sz w:val="24"/>
        </w:rPr>
        <w:tab/>
        <w:t xml:space="preserve">Meyers, A. </w:t>
      </w:r>
      <w:r w:rsidR="00F43159" w:rsidRPr="00C25C75">
        <w:rPr>
          <w:color w:val="auto"/>
          <w:sz w:val="24"/>
        </w:rPr>
        <w:t>et al.</w:t>
      </w:r>
      <w:r w:rsidRPr="00C25C75">
        <w:rPr>
          <w:color w:val="auto"/>
          <w:sz w:val="24"/>
        </w:rPr>
        <w:t xml:space="preserve"> Lipid Droplets Form from Distinct Regions of th</w:t>
      </w:r>
      <w:r w:rsidRPr="00C25C75">
        <w:rPr>
          <w:color w:val="auto"/>
          <w:sz w:val="24"/>
        </w:rPr>
        <w:t xml:space="preserve">e Cell in the Fission Yeast </w:t>
      </w:r>
      <w:r w:rsidRPr="00C25C75">
        <w:rPr>
          <w:i/>
          <w:iCs/>
          <w:color w:val="auto"/>
          <w:sz w:val="24"/>
        </w:rPr>
        <w:t>Schizosaccharomyces pombe</w:t>
      </w:r>
      <w:r w:rsidRPr="00C25C75">
        <w:rPr>
          <w:color w:val="auto"/>
          <w:sz w:val="24"/>
        </w:rPr>
        <w:t xml:space="preserve">. </w:t>
      </w:r>
      <w:r w:rsidRPr="00C25C75">
        <w:rPr>
          <w:i/>
          <w:color w:val="auto"/>
          <w:sz w:val="24"/>
        </w:rPr>
        <w:t>Traffic (Copenhagen, Denmark)</w:t>
      </w:r>
      <w:r w:rsidRPr="00C25C75">
        <w:rPr>
          <w:color w:val="auto"/>
          <w:sz w:val="24"/>
        </w:rPr>
        <w:t xml:space="preserve">. </w:t>
      </w:r>
      <w:r w:rsidRPr="00C25C75">
        <w:rPr>
          <w:b/>
          <w:color w:val="auto"/>
          <w:sz w:val="24"/>
        </w:rPr>
        <w:t>17</w:t>
      </w:r>
      <w:r w:rsidRPr="00C25C75">
        <w:rPr>
          <w:color w:val="auto"/>
          <w:sz w:val="24"/>
        </w:rPr>
        <w:t xml:space="preserve"> (6), 657–69, doi: 10.1111/tra.12394 (2016).</w:t>
      </w:r>
    </w:p>
    <w:p w:rsidR="00D331AD" w:rsidRPr="00C25C75" w:rsidRDefault="00E86106" w:rsidP="00F43159">
      <w:pPr>
        <w:spacing w:after="140" w:line="288" w:lineRule="auto"/>
        <w:rPr>
          <w:color w:val="auto"/>
          <w:sz w:val="24"/>
        </w:rPr>
      </w:pPr>
      <w:r w:rsidRPr="00C25C75">
        <w:rPr>
          <w:color w:val="auto"/>
          <w:sz w:val="24"/>
        </w:rPr>
        <w:t>8.</w:t>
      </w:r>
      <w:r w:rsidRPr="00C25C75">
        <w:rPr>
          <w:color w:val="auto"/>
          <w:sz w:val="24"/>
        </w:rPr>
        <w:tab/>
        <w:t xml:space="preserve">Long, A.P. </w:t>
      </w:r>
      <w:r w:rsidR="00F43159" w:rsidRPr="00C25C75">
        <w:rPr>
          <w:color w:val="auto"/>
          <w:sz w:val="24"/>
        </w:rPr>
        <w:t>et al.</w:t>
      </w:r>
      <w:r w:rsidRPr="00C25C75">
        <w:rPr>
          <w:color w:val="auto"/>
          <w:sz w:val="24"/>
        </w:rPr>
        <w:t xml:space="preserve"> Lipid droplet de novo formation and fission are linked to the cell cycle in fission yeast. </w:t>
      </w:r>
      <w:r w:rsidRPr="00C25C75">
        <w:rPr>
          <w:i/>
          <w:color w:val="auto"/>
          <w:sz w:val="24"/>
        </w:rPr>
        <w:t>Traffic (Co</w:t>
      </w:r>
      <w:r w:rsidRPr="00C25C75">
        <w:rPr>
          <w:i/>
          <w:color w:val="auto"/>
          <w:sz w:val="24"/>
        </w:rPr>
        <w:t>penhagen, Denmark)</w:t>
      </w:r>
      <w:r w:rsidRPr="00C25C75">
        <w:rPr>
          <w:color w:val="auto"/>
          <w:sz w:val="24"/>
        </w:rPr>
        <w:t xml:space="preserve">. </w:t>
      </w:r>
      <w:r w:rsidRPr="00C25C75">
        <w:rPr>
          <w:b/>
          <w:color w:val="auto"/>
          <w:sz w:val="24"/>
        </w:rPr>
        <w:t>13</w:t>
      </w:r>
      <w:r w:rsidRPr="00C25C75">
        <w:rPr>
          <w:color w:val="auto"/>
          <w:sz w:val="24"/>
        </w:rPr>
        <w:t xml:space="preserve"> (5), 705–14, doi: 10.1111/j.1600-0854.2012.01339.x (2012).</w:t>
      </w:r>
    </w:p>
    <w:p w:rsidR="00D331AD" w:rsidRPr="00C25C75" w:rsidRDefault="00E86106" w:rsidP="00F43159">
      <w:pPr>
        <w:spacing w:after="140" w:line="288" w:lineRule="auto"/>
        <w:rPr>
          <w:color w:val="auto"/>
          <w:sz w:val="24"/>
        </w:rPr>
      </w:pPr>
      <w:r w:rsidRPr="00C25C75">
        <w:rPr>
          <w:color w:val="auto"/>
          <w:sz w:val="24"/>
        </w:rPr>
        <w:t>9.</w:t>
      </w:r>
      <w:r w:rsidRPr="00C25C75">
        <w:rPr>
          <w:color w:val="auto"/>
          <w:sz w:val="24"/>
        </w:rPr>
        <w:tab/>
        <w:t xml:space="preserve">Yang, H.-J., Osakada, H., Kojidani, T., Haraguchi, T., Hiraoka, Y. Lipid droplet dynamics during </w:t>
      </w:r>
      <w:r w:rsidRPr="00C25C75">
        <w:rPr>
          <w:i/>
          <w:iCs/>
          <w:color w:val="auto"/>
          <w:sz w:val="24"/>
        </w:rPr>
        <w:t xml:space="preserve">Schizosaccharomyces pombe </w:t>
      </w:r>
      <w:r w:rsidRPr="00C25C75">
        <w:rPr>
          <w:color w:val="auto"/>
          <w:sz w:val="24"/>
        </w:rPr>
        <w:t xml:space="preserve">sporulation and their role in spore survival. </w:t>
      </w:r>
      <w:r w:rsidRPr="00C25C75">
        <w:rPr>
          <w:i/>
          <w:color w:val="auto"/>
          <w:sz w:val="24"/>
        </w:rPr>
        <w:t>Bi</w:t>
      </w:r>
      <w:r w:rsidRPr="00C25C75">
        <w:rPr>
          <w:i/>
          <w:color w:val="auto"/>
          <w:sz w:val="24"/>
        </w:rPr>
        <w:t xml:space="preserve">ology </w:t>
      </w:r>
      <w:r w:rsidR="00F43159" w:rsidRPr="00C25C75">
        <w:rPr>
          <w:i/>
          <w:color w:val="auto"/>
          <w:sz w:val="24"/>
        </w:rPr>
        <w:t>O</w:t>
      </w:r>
      <w:r w:rsidRPr="00C25C75">
        <w:rPr>
          <w:i/>
          <w:color w:val="auto"/>
          <w:sz w:val="24"/>
        </w:rPr>
        <w:t>pen</w:t>
      </w:r>
      <w:r w:rsidRPr="00C25C75">
        <w:rPr>
          <w:color w:val="auto"/>
          <w:sz w:val="24"/>
        </w:rPr>
        <w:t>. 8–10, doi: 10.1242/bio.022384 (2016).</w:t>
      </w:r>
    </w:p>
    <w:p w:rsidR="00D331AD" w:rsidRPr="00C25C75" w:rsidRDefault="00E86106" w:rsidP="00F43159">
      <w:pPr>
        <w:spacing w:after="140" w:line="288" w:lineRule="auto"/>
        <w:rPr>
          <w:color w:val="auto"/>
          <w:sz w:val="24"/>
        </w:rPr>
      </w:pPr>
      <w:r w:rsidRPr="00C25C75">
        <w:rPr>
          <w:color w:val="auto"/>
          <w:sz w:val="24"/>
        </w:rPr>
        <w:t>10.</w:t>
      </w:r>
      <w:r w:rsidRPr="00C25C75">
        <w:rPr>
          <w:color w:val="auto"/>
          <w:sz w:val="24"/>
        </w:rPr>
        <w:tab/>
        <w:t xml:space="preserve">Aoki, K., Shiwa, Y., Takada, H., Yoshikawa, H., Niki, H. Regulation of nuclear envelope dynamics via APC/C is necessary for the progression of semi-open mitosis in </w:t>
      </w:r>
      <w:r w:rsidRPr="00C25C75">
        <w:rPr>
          <w:i/>
          <w:iCs/>
          <w:color w:val="auto"/>
          <w:sz w:val="24"/>
        </w:rPr>
        <w:t>Schizosaccharomyces japonicus</w:t>
      </w:r>
      <w:r w:rsidRPr="00C25C75">
        <w:rPr>
          <w:color w:val="auto"/>
          <w:sz w:val="24"/>
        </w:rPr>
        <w:t xml:space="preserve">. </w:t>
      </w:r>
      <w:r w:rsidRPr="00C25C75">
        <w:rPr>
          <w:i/>
          <w:color w:val="auto"/>
          <w:sz w:val="24"/>
        </w:rPr>
        <w:t xml:space="preserve">Genes </w:t>
      </w:r>
      <w:r w:rsidR="00F43159" w:rsidRPr="00C25C75">
        <w:rPr>
          <w:i/>
          <w:color w:val="auto"/>
          <w:sz w:val="24"/>
        </w:rPr>
        <w:t>To Cells: Devoted To Molecular &amp; Cellular Mechanis</w:t>
      </w:r>
      <w:r w:rsidRPr="00C25C75">
        <w:rPr>
          <w:i/>
          <w:color w:val="auto"/>
          <w:sz w:val="24"/>
        </w:rPr>
        <w:t>ms</w:t>
      </w:r>
      <w:r w:rsidRPr="00C25C75">
        <w:rPr>
          <w:color w:val="auto"/>
          <w:sz w:val="24"/>
        </w:rPr>
        <w:t xml:space="preserve">. </w:t>
      </w:r>
      <w:r w:rsidRPr="00C25C75">
        <w:rPr>
          <w:b/>
          <w:color w:val="auto"/>
          <w:sz w:val="24"/>
        </w:rPr>
        <w:t>18</w:t>
      </w:r>
      <w:r w:rsidRPr="00C25C75">
        <w:rPr>
          <w:color w:val="auto"/>
          <w:sz w:val="24"/>
        </w:rPr>
        <w:t xml:space="preserve"> (9), 733–52, doi: 10.1111/gtc.12072 (2013).</w:t>
      </w:r>
    </w:p>
    <w:p w:rsidR="00D331AD" w:rsidRPr="00C25C75" w:rsidRDefault="00E86106" w:rsidP="00F43159">
      <w:pPr>
        <w:spacing w:after="140" w:line="288" w:lineRule="auto"/>
        <w:rPr>
          <w:color w:val="auto"/>
          <w:sz w:val="24"/>
        </w:rPr>
      </w:pPr>
      <w:r w:rsidRPr="00C25C75">
        <w:rPr>
          <w:color w:val="auto"/>
          <w:sz w:val="24"/>
        </w:rPr>
        <w:t>11.</w:t>
      </w:r>
      <w:r w:rsidRPr="00C25C75">
        <w:rPr>
          <w:color w:val="auto"/>
          <w:sz w:val="24"/>
        </w:rPr>
        <w:tab/>
        <w:t xml:space="preserve">Karolin, J., Johansson, L.B.A., Strandberg, L., Ny, T. Fluorescence and Absorption Spectroscopic Properties of Dipyrrometheneboron Difluoride (BODIPY) </w:t>
      </w:r>
      <w:r w:rsidRPr="00C25C75">
        <w:rPr>
          <w:color w:val="auto"/>
          <w:sz w:val="24"/>
        </w:rPr>
        <w:t xml:space="preserve">Derivatives in Liquids, Lipid Membranes, and Proteins. </w:t>
      </w:r>
      <w:r w:rsidRPr="00C25C75">
        <w:rPr>
          <w:i/>
          <w:color w:val="auto"/>
          <w:sz w:val="24"/>
        </w:rPr>
        <w:t>Journal of the American Chemical Society</w:t>
      </w:r>
      <w:r w:rsidRPr="00C25C75">
        <w:rPr>
          <w:color w:val="auto"/>
          <w:sz w:val="24"/>
        </w:rPr>
        <w:t xml:space="preserve">. </w:t>
      </w:r>
      <w:r w:rsidRPr="00C25C75">
        <w:rPr>
          <w:b/>
          <w:color w:val="auto"/>
          <w:sz w:val="24"/>
        </w:rPr>
        <w:t>116</w:t>
      </w:r>
      <w:r w:rsidRPr="00C25C75">
        <w:rPr>
          <w:color w:val="auto"/>
          <w:sz w:val="24"/>
        </w:rPr>
        <w:t xml:space="preserve"> (17), 7801–7806, doi: 10.1021/ja00096a042 (1994).</w:t>
      </w:r>
    </w:p>
    <w:p w:rsidR="00D331AD" w:rsidRPr="00C25C75" w:rsidRDefault="00E86106" w:rsidP="00F43159">
      <w:pPr>
        <w:spacing w:after="140" w:line="288" w:lineRule="auto"/>
        <w:rPr>
          <w:color w:val="auto"/>
          <w:sz w:val="24"/>
        </w:rPr>
      </w:pPr>
      <w:r w:rsidRPr="00C25C75">
        <w:rPr>
          <w:color w:val="auto"/>
          <w:sz w:val="24"/>
        </w:rPr>
        <w:t>12.</w:t>
      </w:r>
      <w:r w:rsidRPr="00C25C75">
        <w:rPr>
          <w:color w:val="auto"/>
          <w:sz w:val="24"/>
        </w:rPr>
        <w:tab/>
        <w:t>Bozaquel-Morais, B.L., Madeira, J.B., Maya-Monteiro, C.M., Masuda, C.A., Montero-Lomeli, M. A new flu</w:t>
      </w:r>
      <w:r w:rsidRPr="00C25C75">
        <w:rPr>
          <w:color w:val="auto"/>
          <w:sz w:val="24"/>
        </w:rPr>
        <w:t xml:space="preserve">orescence-based method identifies protein phosphatases regulating lipid droplet metabolism. </w:t>
      </w:r>
      <w:r w:rsidRPr="00C25C75">
        <w:rPr>
          <w:i/>
          <w:color w:val="auto"/>
          <w:sz w:val="24"/>
        </w:rPr>
        <w:t xml:space="preserve">PloS </w:t>
      </w:r>
      <w:r w:rsidR="00F43159" w:rsidRPr="00C25C75">
        <w:rPr>
          <w:i/>
          <w:color w:val="auto"/>
          <w:sz w:val="24"/>
        </w:rPr>
        <w:t>O</w:t>
      </w:r>
      <w:r w:rsidRPr="00C25C75">
        <w:rPr>
          <w:i/>
          <w:color w:val="auto"/>
          <w:sz w:val="24"/>
        </w:rPr>
        <w:t>ne</w:t>
      </w:r>
      <w:r w:rsidRPr="00C25C75">
        <w:rPr>
          <w:color w:val="auto"/>
          <w:sz w:val="24"/>
        </w:rPr>
        <w:t xml:space="preserve">. </w:t>
      </w:r>
      <w:r w:rsidRPr="00C25C75">
        <w:rPr>
          <w:b/>
          <w:color w:val="auto"/>
          <w:sz w:val="24"/>
        </w:rPr>
        <w:t>5</w:t>
      </w:r>
      <w:r w:rsidRPr="00C25C75">
        <w:rPr>
          <w:color w:val="auto"/>
          <w:sz w:val="24"/>
        </w:rPr>
        <w:t xml:space="preserve"> (10), e13692, doi: 10.1371/journal.pone.0013692 (2010).</w:t>
      </w:r>
    </w:p>
    <w:p w:rsidR="00D331AD" w:rsidRPr="00C25C75" w:rsidRDefault="00E86106" w:rsidP="00F43159">
      <w:pPr>
        <w:spacing w:after="140" w:line="288" w:lineRule="auto"/>
        <w:rPr>
          <w:color w:val="auto"/>
          <w:sz w:val="24"/>
        </w:rPr>
      </w:pPr>
      <w:r w:rsidRPr="00C25C75">
        <w:rPr>
          <w:color w:val="auto"/>
          <w:sz w:val="24"/>
        </w:rPr>
        <w:t>13.</w:t>
      </w:r>
      <w:r w:rsidRPr="00C25C75">
        <w:rPr>
          <w:color w:val="auto"/>
          <w:sz w:val="24"/>
        </w:rPr>
        <w:tab/>
        <w:t xml:space="preserve">Sitepu, I.R. </w:t>
      </w:r>
      <w:r w:rsidR="00F43159" w:rsidRPr="00C25C75">
        <w:rPr>
          <w:color w:val="auto"/>
          <w:sz w:val="24"/>
        </w:rPr>
        <w:t>et al.</w:t>
      </w:r>
      <w:r w:rsidRPr="00C25C75">
        <w:rPr>
          <w:color w:val="auto"/>
          <w:sz w:val="24"/>
        </w:rPr>
        <w:t xml:space="preserve"> An improved high-throughput Nile red fluorescence assay for estimating i</w:t>
      </w:r>
      <w:r w:rsidRPr="00C25C75">
        <w:rPr>
          <w:color w:val="auto"/>
          <w:sz w:val="24"/>
        </w:rPr>
        <w:t xml:space="preserve">ntracellular lipids in a variety of yeast species. </w:t>
      </w:r>
      <w:r w:rsidRPr="00C25C75">
        <w:rPr>
          <w:i/>
          <w:color w:val="auto"/>
          <w:sz w:val="24"/>
        </w:rPr>
        <w:t xml:space="preserve">Journal of </w:t>
      </w:r>
      <w:r w:rsidR="00F43159" w:rsidRPr="00C25C75">
        <w:rPr>
          <w:i/>
          <w:color w:val="auto"/>
          <w:sz w:val="24"/>
        </w:rPr>
        <w:t>Microbiological Methods</w:t>
      </w:r>
      <w:r w:rsidRPr="00C25C75">
        <w:rPr>
          <w:color w:val="auto"/>
          <w:sz w:val="24"/>
        </w:rPr>
        <w:t xml:space="preserve">. </w:t>
      </w:r>
      <w:r w:rsidRPr="00C25C75">
        <w:rPr>
          <w:b/>
          <w:color w:val="auto"/>
          <w:sz w:val="24"/>
        </w:rPr>
        <w:t>91</w:t>
      </w:r>
      <w:r w:rsidRPr="00C25C75">
        <w:rPr>
          <w:color w:val="auto"/>
          <w:sz w:val="24"/>
        </w:rPr>
        <w:t xml:space="preserve"> (2), 321–8, doi: 10.1016/j.mimet.2012.09.001 (2012).</w:t>
      </w:r>
    </w:p>
    <w:p w:rsidR="00D331AD" w:rsidRPr="00C25C75" w:rsidRDefault="00E86106" w:rsidP="00F43159">
      <w:pPr>
        <w:spacing w:after="140" w:line="288" w:lineRule="auto"/>
        <w:rPr>
          <w:color w:val="auto"/>
          <w:sz w:val="24"/>
        </w:rPr>
      </w:pPr>
      <w:r w:rsidRPr="00C25C75">
        <w:rPr>
          <w:color w:val="auto"/>
          <w:sz w:val="24"/>
        </w:rPr>
        <w:t>14.</w:t>
      </w:r>
      <w:r w:rsidRPr="00C25C75">
        <w:rPr>
          <w:color w:val="auto"/>
          <w:sz w:val="24"/>
        </w:rPr>
        <w:tab/>
        <w:t xml:space="preserve">Rostron, K.A., Lawrence, C.L. Nile Red Staining of Neutral Lipids in Yeast. </w:t>
      </w:r>
      <w:r w:rsidRPr="00C25C75">
        <w:rPr>
          <w:i/>
          <w:color w:val="auto"/>
          <w:sz w:val="24"/>
        </w:rPr>
        <w:t xml:space="preserve">Methods in </w:t>
      </w:r>
      <w:r w:rsidR="00F43159" w:rsidRPr="00C25C75">
        <w:rPr>
          <w:i/>
          <w:color w:val="auto"/>
          <w:sz w:val="24"/>
        </w:rPr>
        <w:t xml:space="preserve">Molecular Biology </w:t>
      </w:r>
      <w:r w:rsidRPr="00C25C75">
        <w:rPr>
          <w:i/>
          <w:color w:val="auto"/>
          <w:sz w:val="24"/>
        </w:rPr>
        <w:t>(Cli</w:t>
      </w:r>
      <w:r w:rsidRPr="00C25C75">
        <w:rPr>
          <w:i/>
          <w:color w:val="auto"/>
          <w:sz w:val="24"/>
        </w:rPr>
        <w:t>fton, N.J.)</w:t>
      </w:r>
      <w:r w:rsidRPr="00C25C75">
        <w:rPr>
          <w:color w:val="auto"/>
          <w:sz w:val="24"/>
        </w:rPr>
        <w:t xml:space="preserve">. </w:t>
      </w:r>
      <w:r w:rsidRPr="00C25C75">
        <w:rPr>
          <w:b/>
          <w:color w:val="auto"/>
          <w:sz w:val="24"/>
        </w:rPr>
        <w:t>1560</w:t>
      </w:r>
      <w:r w:rsidRPr="00C25C75">
        <w:rPr>
          <w:color w:val="auto"/>
          <w:sz w:val="24"/>
        </w:rPr>
        <w:t>, 219–229, doi: 10.1007/978-1-4939-6788-9_16 (2017).</w:t>
      </w:r>
    </w:p>
    <w:p w:rsidR="00D331AD" w:rsidRPr="00C25C75" w:rsidRDefault="00E86106" w:rsidP="00F43159">
      <w:pPr>
        <w:spacing w:after="140" w:line="288" w:lineRule="auto"/>
        <w:rPr>
          <w:color w:val="auto"/>
          <w:sz w:val="24"/>
        </w:rPr>
      </w:pPr>
      <w:r w:rsidRPr="00C25C75">
        <w:rPr>
          <w:color w:val="auto"/>
          <w:sz w:val="24"/>
        </w:rPr>
        <w:t>15.</w:t>
      </w:r>
      <w:r w:rsidRPr="00C25C75">
        <w:rPr>
          <w:color w:val="auto"/>
          <w:sz w:val="24"/>
        </w:rPr>
        <w:tab/>
        <w:t xml:space="preserve">Romero-Aguilar, L., Montero-Lomeli, M., Pardo, J.P., Guerra-Sánchez, G. Lipid Index Determination by Liquid Fluorescence Recovery in the Fungal Pathogen </w:t>
      </w:r>
      <w:r w:rsidRPr="00C25C75">
        <w:rPr>
          <w:i/>
          <w:iCs/>
          <w:color w:val="auto"/>
          <w:sz w:val="24"/>
        </w:rPr>
        <w:t>Ustilago Maydis</w:t>
      </w:r>
      <w:r w:rsidRPr="00C25C75">
        <w:rPr>
          <w:color w:val="auto"/>
          <w:sz w:val="24"/>
        </w:rPr>
        <w:t xml:space="preserve">. </w:t>
      </w:r>
      <w:r w:rsidRPr="00C25C75">
        <w:rPr>
          <w:i/>
          <w:color w:val="auto"/>
          <w:sz w:val="24"/>
        </w:rPr>
        <w:t xml:space="preserve">Journal of </w:t>
      </w:r>
      <w:r w:rsidR="00F43159" w:rsidRPr="00C25C75">
        <w:rPr>
          <w:i/>
          <w:color w:val="auto"/>
          <w:sz w:val="24"/>
        </w:rPr>
        <w:t>Visualized Experiments</w:t>
      </w:r>
      <w:r w:rsidRPr="00C25C75">
        <w:rPr>
          <w:color w:val="auto"/>
          <w:sz w:val="24"/>
        </w:rPr>
        <w:t>. (134), 1–6, doi: 10.3791/57279 (2018).</w:t>
      </w:r>
    </w:p>
    <w:p w:rsidR="00D331AD" w:rsidRPr="00C25C75" w:rsidRDefault="00E86106" w:rsidP="00F43159">
      <w:pPr>
        <w:spacing w:after="140" w:line="288" w:lineRule="auto"/>
        <w:rPr>
          <w:color w:val="auto"/>
          <w:sz w:val="24"/>
        </w:rPr>
      </w:pPr>
      <w:r w:rsidRPr="00C25C75">
        <w:rPr>
          <w:color w:val="auto"/>
          <w:sz w:val="24"/>
        </w:rPr>
        <w:lastRenderedPageBreak/>
        <w:t>16.</w:t>
      </w:r>
      <w:r w:rsidRPr="00C25C75">
        <w:rPr>
          <w:color w:val="auto"/>
          <w:sz w:val="24"/>
        </w:rPr>
        <w:tab/>
        <w:t xml:space="preserve">Gupta, A., Dorlhiac, G.F., Streets, A.M. Quantitative imaging of lipid droplets in single cells. </w:t>
      </w:r>
      <w:r w:rsidRPr="00C25C75">
        <w:rPr>
          <w:i/>
          <w:color w:val="auto"/>
          <w:sz w:val="24"/>
        </w:rPr>
        <w:t>The Analyst</w:t>
      </w:r>
      <w:r w:rsidRPr="00C25C75">
        <w:rPr>
          <w:color w:val="auto"/>
          <w:sz w:val="24"/>
        </w:rPr>
        <w:t>. doi: 10.1039/c8an01525b (2018).</w:t>
      </w:r>
    </w:p>
    <w:p w:rsidR="00D331AD" w:rsidRPr="00C25C75" w:rsidRDefault="00E86106" w:rsidP="00F43159">
      <w:pPr>
        <w:spacing w:after="140" w:line="288" w:lineRule="auto"/>
        <w:rPr>
          <w:color w:val="auto"/>
          <w:sz w:val="24"/>
        </w:rPr>
      </w:pPr>
      <w:r w:rsidRPr="00C25C75">
        <w:rPr>
          <w:color w:val="auto"/>
          <w:sz w:val="24"/>
        </w:rPr>
        <w:t>17.</w:t>
      </w:r>
      <w:r w:rsidRPr="00C25C75">
        <w:rPr>
          <w:color w:val="auto"/>
          <w:sz w:val="24"/>
        </w:rPr>
        <w:tab/>
        <w:t xml:space="preserve">Wolinski, H., Bredies, K., Kohlwein, </w:t>
      </w:r>
      <w:r w:rsidRPr="00C25C75">
        <w:rPr>
          <w:color w:val="auto"/>
          <w:sz w:val="24"/>
        </w:rPr>
        <w:t xml:space="preserve">S.D. Quantitative imaging of lipid metabolism in yeast: from 4D analysis to high content screens of mutant libraries. </w:t>
      </w:r>
      <w:r w:rsidRPr="00C25C75">
        <w:rPr>
          <w:i/>
          <w:color w:val="auto"/>
          <w:sz w:val="24"/>
        </w:rPr>
        <w:t xml:space="preserve">Methods in </w:t>
      </w:r>
      <w:r w:rsidR="00F43159" w:rsidRPr="00C25C75">
        <w:rPr>
          <w:i/>
          <w:color w:val="auto"/>
          <w:sz w:val="24"/>
        </w:rPr>
        <w:t>Cell Biol</w:t>
      </w:r>
      <w:r w:rsidRPr="00C25C75">
        <w:rPr>
          <w:i/>
          <w:color w:val="auto"/>
          <w:sz w:val="24"/>
        </w:rPr>
        <w:t>ogy</w:t>
      </w:r>
      <w:r w:rsidRPr="00C25C75">
        <w:rPr>
          <w:color w:val="auto"/>
          <w:sz w:val="24"/>
        </w:rPr>
        <w:t xml:space="preserve">. </w:t>
      </w:r>
      <w:r w:rsidRPr="00C25C75">
        <w:rPr>
          <w:b/>
          <w:color w:val="auto"/>
          <w:sz w:val="24"/>
        </w:rPr>
        <w:t>108</w:t>
      </w:r>
      <w:r w:rsidRPr="00C25C75">
        <w:rPr>
          <w:color w:val="auto"/>
          <w:sz w:val="24"/>
        </w:rPr>
        <w:t>, 345–65, doi: 10.1016/B978-0-12-386487-1.00016-X (2012).</w:t>
      </w:r>
    </w:p>
    <w:p w:rsidR="00D331AD" w:rsidRPr="00C25C75" w:rsidRDefault="00E86106" w:rsidP="00F43159">
      <w:pPr>
        <w:spacing w:after="140" w:line="288" w:lineRule="auto"/>
        <w:rPr>
          <w:color w:val="auto"/>
          <w:sz w:val="24"/>
        </w:rPr>
      </w:pPr>
      <w:r w:rsidRPr="00C25C75">
        <w:rPr>
          <w:color w:val="auto"/>
          <w:sz w:val="24"/>
        </w:rPr>
        <w:t>18.</w:t>
      </w:r>
      <w:r w:rsidRPr="00C25C75">
        <w:rPr>
          <w:color w:val="auto"/>
          <w:sz w:val="24"/>
        </w:rPr>
        <w:tab/>
      </w:r>
      <w:r w:rsidRPr="00C25C75">
        <w:rPr>
          <w:color w:val="auto"/>
          <w:sz w:val="24"/>
        </w:rPr>
        <w:t xml:space="preserve">Campos, V., Rappaz, B., Kuttler, F., Turcatti, G., Naveiras, O. High-throughput, nonperturbing quantification of lipid droplets with digital holographic microscopy. </w:t>
      </w:r>
      <w:r w:rsidRPr="00C25C75">
        <w:rPr>
          <w:i/>
          <w:color w:val="auto"/>
          <w:sz w:val="24"/>
        </w:rPr>
        <w:t>Journal of</w:t>
      </w:r>
      <w:r w:rsidR="00F43159" w:rsidRPr="00C25C75">
        <w:rPr>
          <w:i/>
          <w:color w:val="auto"/>
          <w:sz w:val="24"/>
        </w:rPr>
        <w:t xml:space="preserve"> Lipid Research</w:t>
      </w:r>
      <w:r w:rsidRPr="00C25C75">
        <w:rPr>
          <w:color w:val="auto"/>
          <w:sz w:val="24"/>
        </w:rPr>
        <w:t xml:space="preserve">. </w:t>
      </w:r>
      <w:r w:rsidRPr="00C25C75">
        <w:rPr>
          <w:b/>
          <w:color w:val="auto"/>
          <w:sz w:val="24"/>
        </w:rPr>
        <w:t>59</w:t>
      </w:r>
      <w:r w:rsidRPr="00C25C75">
        <w:rPr>
          <w:color w:val="auto"/>
          <w:sz w:val="24"/>
        </w:rPr>
        <w:t xml:space="preserve"> (7), 1301–1310, doi: 10.1194/jlr.D085217 (2018).</w:t>
      </w:r>
    </w:p>
    <w:p w:rsidR="00D331AD" w:rsidRPr="00C25C75" w:rsidRDefault="00E86106" w:rsidP="00F43159">
      <w:pPr>
        <w:spacing w:after="140" w:line="288" w:lineRule="auto"/>
        <w:rPr>
          <w:color w:val="auto"/>
          <w:sz w:val="24"/>
        </w:rPr>
      </w:pPr>
      <w:r w:rsidRPr="00C25C75">
        <w:rPr>
          <w:color w:val="auto"/>
          <w:sz w:val="24"/>
        </w:rPr>
        <w:t>19.</w:t>
      </w:r>
      <w:r w:rsidRPr="00C25C75">
        <w:rPr>
          <w:color w:val="auto"/>
          <w:sz w:val="24"/>
        </w:rPr>
        <w:tab/>
      </w:r>
      <w:r w:rsidRPr="00C25C75">
        <w:rPr>
          <w:color w:val="auto"/>
          <w:sz w:val="24"/>
        </w:rPr>
        <w:t xml:space="preserve">Ranall, M. V., Gabrielli, B.G., Gonda, T.J. High-content imaging of neutral lipid droplets with 1,6-diphenylhexatriene. </w:t>
      </w:r>
      <w:r w:rsidRPr="00C25C75">
        <w:rPr>
          <w:i/>
          <w:color w:val="auto"/>
          <w:sz w:val="24"/>
        </w:rPr>
        <w:t>BioTechniques</w:t>
      </w:r>
      <w:r w:rsidRPr="00C25C75">
        <w:rPr>
          <w:color w:val="auto"/>
          <w:sz w:val="24"/>
        </w:rPr>
        <w:t xml:space="preserve">. </w:t>
      </w:r>
      <w:r w:rsidRPr="00C25C75">
        <w:rPr>
          <w:b/>
          <w:color w:val="auto"/>
          <w:sz w:val="24"/>
        </w:rPr>
        <w:t>51</w:t>
      </w:r>
      <w:r w:rsidRPr="00C25C75">
        <w:rPr>
          <w:color w:val="auto"/>
          <w:sz w:val="24"/>
        </w:rPr>
        <w:t xml:space="preserve"> (1), 35–6, 38–42, doi: 10.2144/000113702 (2011).</w:t>
      </w:r>
    </w:p>
    <w:p w:rsidR="00D331AD" w:rsidRPr="00C25C75" w:rsidRDefault="00E86106" w:rsidP="00F43159">
      <w:pPr>
        <w:spacing w:after="140" w:line="288" w:lineRule="auto"/>
        <w:rPr>
          <w:color w:val="auto"/>
          <w:sz w:val="24"/>
        </w:rPr>
      </w:pPr>
      <w:r w:rsidRPr="00C25C75">
        <w:rPr>
          <w:color w:val="auto"/>
          <w:sz w:val="24"/>
        </w:rPr>
        <w:t>20.</w:t>
      </w:r>
      <w:r w:rsidRPr="00C25C75">
        <w:rPr>
          <w:color w:val="auto"/>
          <w:sz w:val="24"/>
        </w:rPr>
        <w:tab/>
        <w:t xml:space="preserve">Schnitzler, J.G. </w:t>
      </w:r>
      <w:r w:rsidR="00F43159" w:rsidRPr="00C25C75">
        <w:rPr>
          <w:color w:val="auto"/>
          <w:sz w:val="24"/>
        </w:rPr>
        <w:t>et al.</w:t>
      </w:r>
      <w:r w:rsidRPr="00C25C75">
        <w:rPr>
          <w:color w:val="auto"/>
          <w:sz w:val="24"/>
        </w:rPr>
        <w:t xml:space="preserve"> Nile Red Quantifier: a novel and quantita</w:t>
      </w:r>
      <w:r w:rsidRPr="00C25C75">
        <w:rPr>
          <w:color w:val="auto"/>
          <w:sz w:val="24"/>
        </w:rPr>
        <w:t xml:space="preserve">tive tool to study lipid accumulation in patient-derived circulating monocytes using confocal microscopy. </w:t>
      </w:r>
      <w:r w:rsidRPr="00C25C75">
        <w:rPr>
          <w:i/>
          <w:color w:val="auto"/>
          <w:sz w:val="24"/>
        </w:rPr>
        <w:t xml:space="preserve">Journal of </w:t>
      </w:r>
      <w:r w:rsidR="00F43159" w:rsidRPr="00C25C75">
        <w:rPr>
          <w:i/>
          <w:color w:val="auto"/>
          <w:sz w:val="24"/>
        </w:rPr>
        <w:t>Lipid Research</w:t>
      </w:r>
      <w:r w:rsidRPr="00C25C75">
        <w:rPr>
          <w:color w:val="auto"/>
          <w:sz w:val="24"/>
        </w:rPr>
        <w:t xml:space="preserve">. </w:t>
      </w:r>
      <w:r w:rsidRPr="00C25C75">
        <w:rPr>
          <w:b/>
          <w:color w:val="auto"/>
          <w:sz w:val="24"/>
        </w:rPr>
        <w:t>58</w:t>
      </w:r>
      <w:r w:rsidRPr="00C25C75">
        <w:rPr>
          <w:color w:val="auto"/>
          <w:sz w:val="24"/>
        </w:rPr>
        <w:t xml:space="preserve"> (11), 2210–2219, doi: 10.1194/jlr.D073197 (2017).</w:t>
      </w:r>
    </w:p>
    <w:p w:rsidR="00D331AD" w:rsidRPr="00C25C75" w:rsidRDefault="00E86106" w:rsidP="00F43159">
      <w:pPr>
        <w:spacing w:after="140" w:line="288" w:lineRule="auto"/>
        <w:rPr>
          <w:color w:val="auto"/>
          <w:sz w:val="24"/>
        </w:rPr>
      </w:pPr>
      <w:r w:rsidRPr="00C25C75">
        <w:rPr>
          <w:color w:val="auto"/>
          <w:sz w:val="24"/>
        </w:rPr>
        <w:t>21.</w:t>
      </w:r>
      <w:r w:rsidRPr="00C25C75">
        <w:rPr>
          <w:color w:val="auto"/>
          <w:sz w:val="24"/>
        </w:rPr>
        <w:tab/>
        <w:t>Bombrun, M., Gao, H., Ranefall, P., Mejhert, N., Arner, P., Wählby</w:t>
      </w:r>
      <w:r w:rsidRPr="00C25C75">
        <w:rPr>
          <w:color w:val="auto"/>
          <w:sz w:val="24"/>
        </w:rPr>
        <w:t xml:space="preserve">, C. Quantitative high-content/high-throughput microscopy analysis of lipid droplets in subject-specific adipogenesis models. </w:t>
      </w:r>
      <w:r w:rsidRPr="00C25C75">
        <w:rPr>
          <w:i/>
          <w:color w:val="auto"/>
          <w:sz w:val="24"/>
        </w:rPr>
        <w:t>Cytometry. Part A : the journal of the International Society for Analytical Cytology</w:t>
      </w:r>
      <w:r w:rsidRPr="00C25C75">
        <w:rPr>
          <w:color w:val="auto"/>
          <w:sz w:val="24"/>
        </w:rPr>
        <w:t xml:space="preserve">. </w:t>
      </w:r>
      <w:r w:rsidRPr="00C25C75">
        <w:rPr>
          <w:b/>
          <w:color w:val="auto"/>
          <w:sz w:val="24"/>
        </w:rPr>
        <w:t>91</w:t>
      </w:r>
      <w:r w:rsidRPr="00C25C75">
        <w:rPr>
          <w:color w:val="auto"/>
          <w:sz w:val="24"/>
        </w:rPr>
        <w:t xml:space="preserve"> (11), 1068–1077, doi: 10.1002/cyto.a.2326</w:t>
      </w:r>
      <w:r w:rsidRPr="00C25C75">
        <w:rPr>
          <w:color w:val="auto"/>
          <w:sz w:val="24"/>
        </w:rPr>
        <w:t>5 (2017).</w:t>
      </w:r>
    </w:p>
    <w:p w:rsidR="00D331AD" w:rsidRPr="00C25C75" w:rsidRDefault="00E86106" w:rsidP="00F43159">
      <w:pPr>
        <w:spacing w:after="140" w:line="288" w:lineRule="auto"/>
        <w:rPr>
          <w:color w:val="auto"/>
          <w:sz w:val="24"/>
        </w:rPr>
      </w:pPr>
      <w:r w:rsidRPr="00C25C75">
        <w:rPr>
          <w:color w:val="auto"/>
          <w:sz w:val="24"/>
        </w:rPr>
        <w:t>22.</w:t>
      </w:r>
      <w:r w:rsidRPr="00C25C75">
        <w:rPr>
          <w:color w:val="auto"/>
          <w:sz w:val="24"/>
        </w:rPr>
        <w:tab/>
        <w:t>Capus, A., Monnerat, M., Ribeiro, L.C., de Souza, W., Martins, J.L., Sant’Anna, C. Application of high-content image analysis for quantitatively estimating lipid accumulation in oleaginous yeasts with potential for use in biodiesel production</w:t>
      </w:r>
      <w:r w:rsidRPr="00C25C75">
        <w:rPr>
          <w:color w:val="auto"/>
          <w:sz w:val="24"/>
        </w:rPr>
        <w:t xml:space="preserve">. </w:t>
      </w:r>
      <w:r w:rsidRPr="00C25C75">
        <w:rPr>
          <w:i/>
          <w:color w:val="auto"/>
          <w:sz w:val="24"/>
        </w:rPr>
        <w:t xml:space="preserve">Bioresource </w:t>
      </w:r>
      <w:r w:rsidR="00F43159" w:rsidRPr="00C25C75">
        <w:rPr>
          <w:i/>
          <w:color w:val="auto"/>
          <w:sz w:val="24"/>
        </w:rPr>
        <w:t>T</w:t>
      </w:r>
      <w:r w:rsidRPr="00C25C75">
        <w:rPr>
          <w:i/>
          <w:color w:val="auto"/>
          <w:sz w:val="24"/>
        </w:rPr>
        <w:t>echnology</w:t>
      </w:r>
      <w:r w:rsidRPr="00C25C75">
        <w:rPr>
          <w:color w:val="auto"/>
          <w:sz w:val="24"/>
        </w:rPr>
        <w:t xml:space="preserve">. </w:t>
      </w:r>
      <w:r w:rsidRPr="00C25C75">
        <w:rPr>
          <w:b/>
          <w:color w:val="auto"/>
          <w:sz w:val="24"/>
        </w:rPr>
        <w:t>203</w:t>
      </w:r>
      <w:r w:rsidRPr="00C25C75">
        <w:rPr>
          <w:color w:val="auto"/>
          <w:sz w:val="24"/>
        </w:rPr>
        <w:t>, 309–17, doi: 10.1016/j.biortech.2015.12.067 (2016).</w:t>
      </w:r>
    </w:p>
    <w:p w:rsidR="00D331AD" w:rsidRPr="00C25C75" w:rsidRDefault="00E86106" w:rsidP="00F43159">
      <w:pPr>
        <w:spacing w:after="140" w:line="288" w:lineRule="auto"/>
        <w:rPr>
          <w:color w:val="auto"/>
          <w:sz w:val="24"/>
        </w:rPr>
      </w:pPr>
      <w:r w:rsidRPr="00C25C75">
        <w:rPr>
          <w:color w:val="auto"/>
          <w:sz w:val="24"/>
        </w:rPr>
        <w:t>23.</w:t>
      </w:r>
      <w:r w:rsidRPr="00C25C75">
        <w:rPr>
          <w:color w:val="auto"/>
          <w:sz w:val="24"/>
        </w:rPr>
        <w:tab/>
        <w:t xml:space="preserve">Lv, X. </w:t>
      </w:r>
      <w:r w:rsidR="00F43159" w:rsidRPr="00C25C75">
        <w:rPr>
          <w:color w:val="auto"/>
          <w:sz w:val="24"/>
        </w:rPr>
        <w:t>et al.</w:t>
      </w:r>
      <w:r w:rsidRPr="00C25C75">
        <w:rPr>
          <w:color w:val="auto"/>
          <w:sz w:val="24"/>
        </w:rPr>
        <w:t xml:space="preserve"> Identification of gene products that control lipid droplet size in yeast using a high-throughput quantitative image analysis. </w:t>
      </w:r>
      <w:r w:rsidRPr="00C25C75">
        <w:rPr>
          <w:i/>
          <w:color w:val="auto"/>
          <w:sz w:val="24"/>
        </w:rPr>
        <w:t>Biochimica et biophysica acta</w:t>
      </w:r>
      <w:r w:rsidRPr="00C25C75">
        <w:rPr>
          <w:i/>
          <w:color w:val="auto"/>
          <w:sz w:val="24"/>
        </w:rPr>
        <w:t xml:space="preserve">. Molecular and </w:t>
      </w:r>
      <w:r w:rsidR="00F43159" w:rsidRPr="00C25C75">
        <w:rPr>
          <w:i/>
          <w:color w:val="auto"/>
          <w:sz w:val="24"/>
        </w:rPr>
        <w:t>Cell Biology Of Lipids</w:t>
      </w:r>
      <w:r w:rsidRPr="00C25C75">
        <w:rPr>
          <w:color w:val="auto"/>
          <w:sz w:val="24"/>
        </w:rPr>
        <w:t xml:space="preserve">. </w:t>
      </w:r>
      <w:r w:rsidRPr="00C25C75">
        <w:rPr>
          <w:b/>
          <w:color w:val="auto"/>
          <w:sz w:val="24"/>
        </w:rPr>
        <w:t>1864</w:t>
      </w:r>
      <w:r w:rsidRPr="00C25C75">
        <w:rPr>
          <w:color w:val="auto"/>
          <w:sz w:val="24"/>
        </w:rPr>
        <w:t xml:space="preserve"> (2), 113–127, doi: 10.1016/j.bbalip.2018.11.001 (2018).</w:t>
      </w:r>
    </w:p>
    <w:p w:rsidR="00D331AD" w:rsidRPr="00C25C75" w:rsidRDefault="00E86106" w:rsidP="00F43159">
      <w:pPr>
        <w:spacing w:after="140" w:line="288" w:lineRule="auto"/>
        <w:rPr>
          <w:color w:val="auto"/>
        </w:rPr>
      </w:pPr>
      <w:r w:rsidRPr="00C25C75">
        <w:rPr>
          <w:color w:val="auto"/>
          <w:sz w:val="24"/>
        </w:rPr>
        <w:t>24.</w:t>
      </w:r>
      <w:r w:rsidRPr="00C25C75">
        <w:rPr>
          <w:color w:val="auto"/>
          <w:sz w:val="24"/>
        </w:rPr>
        <w:tab/>
        <w:t>Zach, R., Tvarůžková, J., Schätz, M., Ťupa, O., Grallert, B., Převorovský, M. Mitotic defects in fission yeast lipid metabolism “cut” mutants are suppr</w:t>
      </w:r>
      <w:r w:rsidRPr="00C25C75">
        <w:rPr>
          <w:color w:val="auto"/>
          <w:sz w:val="24"/>
        </w:rPr>
        <w:t xml:space="preserve">essed by ammonium chloride. </w:t>
      </w:r>
      <w:r w:rsidRPr="00C25C75">
        <w:rPr>
          <w:i/>
          <w:color w:val="auto"/>
          <w:sz w:val="24"/>
        </w:rPr>
        <w:t xml:space="preserve">FEMS </w:t>
      </w:r>
      <w:r w:rsidR="00F43159" w:rsidRPr="00C25C75">
        <w:rPr>
          <w:i/>
          <w:color w:val="auto"/>
          <w:sz w:val="24"/>
        </w:rPr>
        <w:t>Yeast Research</w:t>
      </w:r>
      <w:r w:rsidRPr="00C25C75">
        <w:rPr>
          <w:color w:val="auto"/>
          <w:sz w:val="24"/>
        </w:rPr>
        <w:t xml:space="preserve">. </w:t>
      </w:r>
      <w:r w:rsidRPr="00C25C75">
        <w:rPr>
          <w:b/>
          <w:color w:val="auto"/>
          <w:sz w:val="24"/>
        </w:rPr>
        <w:t>18</w:t>
      </w:r>
      <w:r w:rsidRPr="00C25C75">
        <w:rPr>
          <w:color w:val="auto"/>
          <w:sz w:val="24"/>
        </w:rPr>
        <w:t xml:space="preserve"> (6), 1–7, doi: 10.1093/femsyr/foy064 (2018).</w:t>
      </w:r>
    </w:p>
    <w:p w:rsidR="00D331AD" w:rsidRPr="00C25C75" w:rsidRDefault="00E86106" w:rsidP="00F43159">
      <w:pPr>
        <w:spacing w:after="140" w:line="288" w:lineRule="auto"/>
        <w:rPr>
          <w:color w:val="auto"/>
          <w:sz w:val="24"/>
        </w:rPr>
      </w:pPr>
      <w:r w:rsidRPr="00C25C75">
        <w:rPr>
          <w:color w:val="auto"/>
          <w:sz w:val="24"/>
        </w:rPr>
        <w:t>25.</w:t>
      </w:r>
      <w:r w:rsidRPr="00C25C75">
        <w:rPr>
          <w:color w:val="auto"/>
          <w:sz w:val="24"/>
        </w:rPr>
        <w:tab/>
        <w:t xml:space="preserve">Petersen, J., Russell, P. Growth and the Environment of </w:t>
      </w:r>
      <w:r w:rsidRPr="00C25C75">
        <w:rPr>
          <w:i/>
          <w:iCs/>
          <w:color w:val="auto"/>
          <w:sz w:val="24"/>
        </w:rPr>
        <w:t>Schizosaccharomyces pombe</w:t>
      </w:r>
      <w:r w:rsidRPr="00C25C75">
        <w:rPr>
          <w:color w:val="auto"/>
          <w:sz w:val="24"/>
        </w:rPr>
        <w:t xml:space="preserve">. </w:t>
      </w:r>
      <w:r w:rsidRPr="00C25C75">
        <w:rPr>
          <w:i/>
          <w:color w:val="auto"/>
          <w:sz w:val="24"/>
        </w:rPr>
        <w:t xml:space="preserve">Cold Spring Harbor </w:t>
      </w:r>
      <w:r w:rsidR="00F43159" w:rsidRPr="00C25C75">
        <w:rPr>
          <w:i/>
          <w:color w:val="auto"/>
          <w:sz w:val="24"/>
        </w:rPr>
        <w:t>P</w:t>
      </w:r>
      <w:r w:rsidRPr="00C25C75">
        <w:rPr>
          <w:i/>
          <w:color w:val="auto"/>
          <w:sz w:val="24"/>
        </w:rPr>
        <w:t>rotocols</w:t>
      </w:r>
      <w:r w:rsidRPr="00C25C75">
        <w:rPr>
          <w:color w:val="auto"/>
          <w:sz w:val="24"/>
        </w:rPr>
        <w:t xml:space="preserve">. </w:t>
      </w:r>
      <w:r w:rsidRPr="00C25C75">
        <w:rPr>
          <w:b/>
          <w:color w:val="auto"/>
          <w:sz w:val="24"/>
        </w:rPr>
        <w:t>2016</w:t>
      </w:r>
      <w:r w:rsidRPr="00C25C75">
        <w:rPr>
          <w:color w:val="auto"/>
          <w:sz w:val="24"/>
        </w:rPr>
        <w:t xml:space="preserve"> (3), pdb.top079764, doi: 10.1101/pdb.</w:t>
      </w:r>
      <w:r w:rsidRPr="00C25C75">
        <w:rPr>
          <w:color w:val="auto"/>
          <w:sz w:val="24"/>
        </w:rPr>
        <w:t>top079764 (2016).</w:t>
      </w:r>
    </w:p>
    <w:p w:rsidR="00D331AD" w:rsidRPr="00C25C75" w:rsidRDefault="00E86106" w:rsidP="00F43159">
      <w:pPr>
        <w:spacing w:after="140" w:line="288" w:lineRule="auto"/>
        <w:rPr>
          <w:color w:val="auto"/>
          <w:sz w:val="24"/>
        </w:rPr>
      </w:pPr>
      <w:r w:rsidRPr="00C25C75">
        <w:rPr>
          <w:color w:val="auto"/>
          <w:sz w:val="24"/>
        </w:rPr>
        <w:t>26.</w:t>
      </w:r>
      <w:r w:rsidRPr="00C25C75">
        <w:rPr>
          <w:color w:val="auto"/>
          <w:sz w:val="24"/>
        </w:rPr>
        <w:tab/>
        <w:t xml:space="preserve">Aoki, K., Furuya, K., Niki, H. </w:t>
      </w:r>
      <w:r w:rsidRPr="00C25C75">
        <w:rPr>
          <w:i/>
          <w:iCs/>
          <w:color w:val="auto"/>
          <w:sz w:val="24"/>
        </w:rPr>
        <w:t>Schizosaccharomyces japonicus</w:t>
      </w:r>
      <w:r w:rsidRPr="00C25C75">
        <w:rPr>
          <w:color w:val="auto"/>
          <w:sz w:val="24"/>
        </w:rPr>
        <w:t xml:space="preserve">: A Distinct Dimorphic Yeast among the Fission Yeasts. </w:t>
      </w:r>
      <w:r w:rsidRPr="00C25C75">
        <w:rPr>
          <w:i/>
          <w:color w:val="auto"/>
          <w:sz w:val="24"/>
        </w:rPr>
        <w:t xml:space="preserve">Cold Spring Harbor </w:t>
      </w:r>
      <w:r w:rsidR="00F43159" w:rsidRPr="00C25C75">
        <w:rPr>
          <w:i/>
          <w:color w:val="auto"/>
          <w:sz w:val="24"/>
        </w:rPr>
        <w:t>P</w:t>
      </w:r>
      <w:r w:rsidRPr="00C25C75">
        <w:rPr>
          <w:i/>
          <w:color w:val="auto"/>
          <w:sz w:val="24"/>
        </w:rPr>
        <w:t>rotocols</w:t>
      </w:r>
      <w:r w:rsidRPr="00C25C75">
        <w:rPr>
          <w:color w:val="auto"/>
          <w:sz w:val="24"/>
        </w:rPr>
        <w:t xml:space="preserve">. </w:t>
      </w:r>
      <w:r w:rsidRPr="00C25C75">
        <w:rPr>
          <w:b/>
          <w:color w:val="auto"/>
          <w:sz w:val="24"/>
        </w:rPr>
        <w:t>2017</w:t>
      </w:r>
      <w:r w:rsidRPr="00C25C75">
        <w:rPr>
          <w:color w:val="auto"/>
          <w:sz w:val="24"/>
        </w:rPr>
        <w:t xml:space="preserve"> (12), </w:t>
      </w:r>
      <w:r w:rsidRPr="00C25C75">
        <w:rPr>
          <w:color w:val="auto"/>
          <w:sz w:val="24"/>
        </w:rPr>
        <w:lastRenderedPageBreak/>
        <w:t>pdb.top082651, doi: 10.1101/pdb.top082651 (2017).</w:t>
      </w:r>
    </w:p>
    <w:p w:rsidR="00D331AD" w:rsidRPr="00C25C75" w:rsidRDefault="00E86106" w:rsidP="00F43159">
      <w:pPr>
        <w:spacing w:after="140" w:line="288" w:lineRule="auto"/>
        <w:rPr>
          <w:color w:val="auto"/>
          <w:sz w:val="24"/>
        </w:rPr>
      </w:pPr>
      <w:r w:rsidRPr="00C25C75">
        <w:rPr>
          <w:color w:val="auto"/>
          <w:sz w:val="24"/>
        </w:rPr>
        <w:t>27.</w:t>
      </w:r>
      <w:r w:rsidRPr="00C25C75">
        <w:rPr>
          <w:color w:val="auto"/>
          <w:sz w:val="24"/>
        </w:rPr>
        <w:tab/>
        <w:t xml:space="preserve">Curran, B.P.G., Bugeja, </w:t>
      </w:r>
      <w:r w:rsidRPr="00C25C75">
        <w:rPr>
          <w:color w:val="auto"/>
          <w:sz w:val="24"/>
        </w:rPr>
        <w:t xml:space="preserve">V. Basic investigations in Saccharomyces cerevisiae. </w:t>
      </w:r>
      <w:r w:rsidRPr="00C25C75">
        <w:rPr>
          <w:i/>
          <w:color w:val="auto"/>
          <w:sz w:val="24"/>
        </w:rPr>
        <w:t xml:space="preserve">Methods in </w:t>
      </w:r>
      <w:r w:rsidR="00F43159" w:rsidRPr="00C25C75">
        <w:rPr>
          <w:i/>
          <w:color w:val="auto"/>
          <w:sz w:val="24"/>
        </w:rPr>
        <w:t xml:space="preserve">Molecular Biology </w:t>
      </w:r>
      <w:r w:rsidRPr="00C25C75">
        <w:rPr>
          <w:i/>
          <w:color w:val="auto"/>
          <w:sz w:val="24"/>
        </w:rPr>
        <w:t>(Clifton, N.J.)</w:t>
      </w:r>
      <w:r w:rsidRPr="00C25C75">
        <w:rPr>
          <w:color w:val="auto"/>
          <w:sz w:val="24"/>
        </w:rPr>
        <w:t xml:space="preserve">. </w:t>
      </w:r>
      <w:r w:rsidRPr="00C25C75">
        <w:rPr>
          <w:b/>
          <w:color w:val="auto"/>
          <w:sz w:val="24"/>
        </w:rPr>
        <w:t>1163</w:t>
      </w:r>
      <w:r w:rsidRPr="00C25C75">
        <w:rPr>
          <w:color w:val="auto"/>
          <w:sz w:val="24"/>
        </w:rPr>
        <w:t>, 1–14, doi: 10.1007/978-1-4939-0799-1_1 (2014).</w:t>
      </w:r>
    </w:p>
    <w:p w:rsidR="00D331AD" w:rsidRPr="00C25C75" w:rsidRDefault="00E86106" w:rsidP="00F43159">
      <w:pPr>
        <w:spacing w:after="140" w:line="288" w:lineRule="auto"/>
        <w:rPr>
          <w:color w:val="auto"/>
          <w:sz w:val="24"/>
        </w:rPr>
      </w:pPr>
      <w:r w:rsidRPr="00C25C75">
        <w:rPr>
          <w:color w:val="auto"/>
          <w:sz w:val="24"/>
        </w:rPr>
        <w:t>28.</w:t>
      </w:r>
      <w:r w:rsidRPr="00C25C75">
        <w:rPr>
          <w:color w:val="auto"/>
          <w:sz w:val="24"/>
        </w:rPr>
        <w:tab/>
        <w:t xml:space="preserve">Sabatinos, S.A., Forsburg, S.L. Molecular genetics of </w:t>
      </w:r>
      <w:r w:rsidRPr="00C25C75">
        <w:rPr>
          <w:i/>
          <w:iCs/>
          <w:color w:val="auto"/>
          <w:sz w:val="24"/>
        </w:rPr>
        <w:t>Schizosaccharomyces pombe</w:t>
      </w:r>
      <w:r w:rsidRPr="00C25C75">
        <w:rPr>
          <w:color w:val="auto"/>
          <w:sz w:val="24"/>
        </w:rPr>
        <w:t xml:space="preserve">. </w:t>
      </w:r>
      <w:r w:rsidRPr="00C25C75">
        <w:rPr>
          <w:i/>
          <w:color w:val="auto"/>
          <w:sz w:val="24"/>
        </w:rPr>
        <w:t xml:space="preserve">Methods in </w:t>
      </w:r>
      <w:r w:rsidR="00F43159" w:rsidRPr="00C25C75">
        <w:rPr>
          <w:i/>
          <w:color w:val="auto"/>
          <w:sz w:val="24"/>
        </w:rPr>
        <w:t>E</w:t>
      </w:r>
      <w:r w:rsidRPr="00C25C75">
        <w:rPr>
          <w:i/>
          <w:color w:val="auto"/>
          <w:sz w:val="24"/>
        </w:rPr>
        <w:t>nzymolo</w:t>
      </w:r>
      <w:r w:rsidRPr="00C25C75">
        <w:rPr>
          <w:i/>
          <w:color w:val="auto"/>
          <w:sz w:val="24"/>
        </w:rPr>
        <w:t>gy</w:t>
      </w:r>
      <w:r w:rsidRPr="00C25C75">
        <w:rPr>
          <w:color w:val="auto"/>
          <w:sz w:val="24"/>
        </w:rPr>
        <w:t xml:space="preserve">. </w:t>
      </w:r>
      <w:r w:rsidRPr="00C25C75">
        <w:rPr>
          <w:b/>
          <w:color w:val="auto"/>
          <w:sz w:val="24"/>
        </w:rPr>
        <w:t>470</w:t>
      </w:r>
      <w:r w:rsidRPr="00C25C75">
        <w:rPr>
          <w:color w:val="auto"/>
          <w:sz w:val="24"/>
        </w:rPr>
        <w:t xml:space="preserve"> (10), 759–95, doi: 10.1016/S0076-6879(10)70032-X (2010).</w:t>
      </w:r>
    </w:p>
    <w:p w:rsidR="00D331AD" w:rsidRPr="00C25C75" w:rsidRDefault="00E86106" w:rsidP="00F43159">
      <w:pPr>
        <w:spacing w:after="140" w:line="288" w:lineRule="auto"/>
        <w:rPr>
          <w:color w:val="auto"/>
          <w:sz w:val="24"/>
        </w:rPr>
      </w:pPr>
      <w:r w:rsidRPr="00C25C75">
        <w:rPr>
          <w:color w:val="auto"/>
          <w:sz w:val="24"/>
        </w:rPr>
        <w:t>29.</w:t>
      </w:r>
      <w:r w:rsidRPr="00C25C75">
        <w:rPr>
          <w:color w:val="auto"/>
          <w:sz w:val="24"/>
        </w:rPr>
        <w:tab/>
        <w:t xml:space="preserve">Schindelin, J., Rueden, C.T., Hiner, M.C., Eliceiri, K.W. The ImageJ ecosystem: An open platform for biomedical image analysis. </w:t>
      </w:r>
      <w:r w:rsidRPr="00C25C75">
        <w:rPr>
          <w:i/>
          <w:color w:val="auto"/>
          <w:sz w:val="24"/>
        </w:rPr>
        <w:t xml:space="preserve">Molecular </w:t>
      </w:r>
      <w:r w:rsidR="00F43159" w:rsidRPr="00C25C75">
        <w:rPr>
          <w:i/>
          <w:color w:val="auto"/>
          <w:sz w:val="24"/>
        </w:rPr>
        <w:t>Reproduction and Development</w:t>
      </w:r>
      <w:r w:rsidRPr="00C25C75">
        <w:rPr>
          <w:color w:val="auto"/>
          <w:sz w:val="24"/>
        </w:rPr>
        <w:t xml:space="preserve">. </w:t>
      </w:r>
      <w:r w:rsidRPr="00C25C75">
        <w:rPr>
          <w:b/>
          <w:color w:val="auto"/>
          <w:sz w:val="24"/>
        </w:rPr>
        <w:t>82</w:t>
      </w:r>
      <w:r w:rsidRPr="00C25C75">
        <w:rPr>
          <w:color w:val="auto"/>
          <w:sz w:val="24"/>
        </w:rPr>
        <w:t xml:space="preserve"> (7–8), 518–29, d</w:t>
      </w:r>
      <w:r w:rsidRPr="00C25C75">
        <w:rPr>
          <w:color w:val="auto"/>
          <w:sz w:val="24"/>
        </w:rPr>
        <w:t>oi: 10.1002/mrd.22489 (2015).</w:t>
      </w:r>
    </w:p>
    <w:p w:rsidR="00D331AD" w:rsidRPr="00C25C75" w:rsidRDefault="00E86106" w:rsidP="00F43159">
      <w:pPr>
        <w:spacing w:after="140" w:line="288" w:lineRule="auto"/>
        <w:rPr>
          <w:color w:val="auto"/>
          <w:sz w:val="24"/>
        </w:rPr>
      </w:pPr>
      <w:r w:rsidRPr="00C25C75">
        <w:rPr>
          <w:color w:val="auto"/>
          <w:sz w:val="24"/>
        </w:rPr>
        <w:t>30.</w:t>
      </w:r>
      <w:r w:rsidRPr="00C25C75">
        <w:rPr>
          <w:color w:val="auto"/>
          <w:sz w:val="24"/>
        </w:rPr>
        <w:tab/>
        <w:t xml:space="preserve">Schindelin, J. </w:t>
      </w:r>
      <w:r w:rsidR="00F43159" w:rsidRPr="00C25C75">
        <w:rPr>
          <w:color w:val="auto"/>
          <w:sz w:val="24"/>
        </w:rPr>
        <w:t>et al.</w:t>
      </w:r>
      <w:r w:rsidRPr="00C25C75">
        <w:rPr>
          <w:color w:val="auto"/>
          <w:sz w:val="24"/>
        </w:rPr>
        <w:t xml:space="preserve"> Fiji: an open-source platform for biological-image analysis. </w:t>
      </w:r>
      <w:r w:rsidRPr="00C25C75">
        <w:rPr>
          <w:i/>
          <w:color w:val="auto"/>
          <w:sz w:val="24"/>
        </w:rPr>
        <w:t xml:space="preserve">Nature </w:t>
      </w:r>
      <w:r w:rsidR="00F43159" w:rsidRPr="00C25C75">
        <w:rPr>
          <w:i/>
          <w:color w:val="auto"/>
          <w:sz w:val="24"/>
        </w:rPr>
        <w:t>M</w:t>
      </w:r>
      <w:r w:rsidRPr="00C25C75">
        <w:rPr>
          <w:i/>
          <w:color w:val="auto"/>
          <w:sz w:val="24"/>
        </w:rPr>
        <w:t>ethods</w:t>
      </w:r>
      <w:r w:rsidRPr="00C25C75">
        <w:rPr>
          <w:color w:val="auto"/>
          <w:sz w:val="24"/>
        </w:rPr>
        <w:t xml:space="preserve">. </w:t>
      </w:r>
      <w:r w:rsidRPr="00C25C75">
        <w:rPr>
          <w:b/>
          <w:color w:val="auto"/>
          <w:sz w:val="24"/>
        </w:rPr>
        <w:t>9</w:t>
      </w:r>
      <w:r w:rsidRPr="00C25C75">
        <w:rPr>
          <w:color w:val="auto"/>
          <w:sz w:val="24"/>
        </w:rPr>
        <w:t xml:space="preserve"> (7), 676–82, doi: 10.1038/nmeth.2019 (2012).</w:t>
      </w:r>
    </w:p>
    <w:p w:rsidR="00D331AD" w:rsidRPr="00C25C75" w:rsidRDefault="00E86106" w:rsidP="00F43159">
      <w:pPr>
        <w:spacing w:after="140" w:line="288" w:lineRule="auto"/>
        <w:rPr>
          <w:color w:val="auto"/>
          <w:sz w:val="24"/>
        </w:rPr>
      </w:pPr>
      <w:r w:rsidRPr="00C25C75">
        <w:rPr>
          <w:color w:val="auto"/>
          <w:sz w:val="24"/>
        </w:rPr>
        <w:t>31.</w:t>
      </w:r>
      <w:r w:rsidRPr="00C25C75">
        <w:rPr>
          <w:color w:val="auto"/>
          <w:sz w:val="24"/>
        </w:rPr>
        <w:tab/>
      </w:r>
      <w:r w:rsidRPr="00C25C75">
        <w:rPr>
          <w:color w:val="auto"/>
          <w:sz w:val="24"/>
        </w:rPr>
        <w:t xml:space="preserve">Nakamura, T., Pluskal, T., Nakaseko, Y., Yanagida, M. Impaired coenzyme A synthesis in fission yeast causes defective mitosis, quiescence-exit failure, histone hypoacetylation and fragile DNA. </w:t>
      </w:r>
      <w:r w:rsidRPr="00C25C75">
        <w:rPr>
          <w:i/>
          <w:color w:val="auto"/>
          <w:sz w:val="24"/>
        </w:rPr>
        <w:t xml:space="preserve">Open </w:t>
      </w:r>
      <w:r w:rsidR="00F43159" w:rsidRPr="00C25C75">
        <w:rPr>
          <w:i/>
          <w:color w:val="auto"/>
          <w:sz w:val="24"/>
        </w:rPr>
        <w:t>B</w:t>
      </w:r>
      <w:r w:rsidRPr="00C25C75">
        <w:rPr>
          <w:i/>
          <w:color w:val="auto"/>
          <w:sz w:val="24"/>
        </w:rPr>
        <w:t>iology</w:t>
      </w:r>
      <w:r w:rsidRPr="00C25C75">
        <w:rPr>
          <w:color w:val="auto"/>
          <w:sz w:val="24"/>
        </w:rPr>
        <w:t xml:space="preserve">. </w:t>
      </w:r>
      <w:r w:rsidRPr="00C25C75">
        <w:rPr>
          <w:b/>
          <w:color w:val="auto"/>
          <w:sz w:val="24"/>
        </w:rPr>
        <w:t>2</w:t>
      </w:r>
      <w:r w:rsidRPr="00C25C75">
        <w:rPr>
          <w:color w:val="auto"/>
          <w:sz w:val="24"/>
        </w:rPr>
        <w:t xml:space="preserve"> (9), 120117, doi: 10.1098/rsob.120117 (2012).</w:t>
      </w:r>
    </w:p>
    <w:p w:rsidR="00D331AD" w:rsidRPr="00C25C75" w:rsidRDefault="00E86106" w:rsidP="00F43159">
      <w:pPr>
        <w:spacing w:after="140" w:line="288" w:lineRule="auto"/>
        <w:rPr>
          <w:color w:val="auto"/>
          <w:sz w:val="24"/>
        </w:rPr>
      </w:pPr>
      <w:r w:rsidRPr="00C25C75">
        <w:rPr>
          <w:color w:val="auto"/>
          <w:sz w:val="24"/>
        </w:rPr>
        <w:t>3</w:t>
      </w:r>
      <w:r w:rsidRPr="00C25C75">
        <w:rPr>
          <w:color w:val="auto"/>
          <w:sz w:val="24"/>
        </w:rPr>
        <w:t>2.</w:t>
      </w:r>
      <w:r w:rsidRPr="00C25C75">
        <w:rPr>
          <w:color w:val="auto"/>
          <w:sz w:val="24"/>
        </w:rPr>
        <w:tab/>
        <w:t xml:space="preserve">Furuya, K., Niki, H. Isolation of heterothallic haploid and auxotrophic mutants of </w:t>
      </w:r>
      <w:r w:rsidRPr="00C25C75">
        <w:rPr>
          <w:i/>
          <w:iCs/>
          <w:color w:val="auto"/>
          <w:sz w:val="24"/>
        </w:rPr>
        <w:t>Schizosaccharomyces japonicus</w:t>
      </w:r>
      <w:r w:rsidRPr="00C25C75">
        <w:rPr>
          <w:color w:val="auto"/>
          <w:sz w:val="24"/>
        </w:rPr>
        <w:t xml:space="preserve">. </w:t>
      </w:r>
      <w:r w:rsidRPr="00C25C75">
        <w:rPr>
          <w:i/>
          <w:color w:val="auto"/>
          <w:sz w:val="24"/>
        </w:rPr>
        <w:t>Yeast</w:t>
      </w:r>
      <w:r w:rsidRPr="00C25C75">
        <w:rPr>
          <w:color w:val="auto"/>
          <w:sz w:val="24"/>
        </w:rPr>
        <w:t xml:space="preserve">. </w:t>
      </w:r>
      <w:r w:rsidRPr="00C25C75">
        <w:rPr>
          <w:b/>
          <w:color w:val="auto"/>
          <w:sz w:val="24"/>
        </w:rPr>
        <w:t>26</w:t>
      </w:r>
      <w:r w:rsidRPr="00C25C75">
        <w:rPr>
          <w:color w:val="auto"/>
          <w:sz w:val="24"/>
        </w:rPr>
        <w:t xml:space="preserve"> (4), 221–233, doi: 10.1002/yea.1662 (2009).</w:t>
      </w:r>
    </w:p>
    <w:p w:rsidR="00D331AD" w:rsidRPr="00C25C75" w:rsidRDefault="00E86106" w:rsidP="00F43159">
      <w:pPr>
        <w:spacing w:after="140" w:line="288" w:lineRule="auto"/>
        <w:rPr>
          <w:color w:val="auto"/>
          <w:sz w:val="24"/>
        </w:rPr>
      </w:pPr>
      <w:r w:rsidRPr="00C25C75">
        <w:rPr>
          <w:color w:val="auto"/>
          <w:sz w:val="24"/>
        </w:rPr>
        <w:t>33.</w:t>
      </w:r>
      <w:r w:rsidRPr="00C25C75">
        <w:rPr>
          <w:color w:val="auto"/>
          <w:sz w:val="24"/>
        </w:rPr>
        <w:tab/>
        <w:t>Ivnitski-Steele, I</w:t>
      </w:r>
      <w:r w:rsidR="00F43159" w:rsidRPr="00C25C75">
        <w:rPr>
          <w:color w:val="auto"/>
          <w:sz w:val="24"/>
        </w:rPr>
        <w:t xml:space="preserve">. et al. </w:t>
      </w:r>
      <w:r w:rsidRPr="00C25C75">
        <w:rPr>
          <w:color w:val="auto"/>
          <w:sz w:val="24"/>
        </w:rPr>
        <w:t xml:space="preserve">Identification of Nile red as a fluorescent substrate of the </w:t>
      </w:r>
      <w:r w:rsidRPr="00C25C75">
        <w:rPr>
          <w:i/>
          <w:iCs/>
          <w:color w:val="auto"/>
          <w:sz w:val="24"/>
        </w:rPr>
        <w:t xml:space="preserve">Candida albicans </w:t>
      </w:r>
      <w:r w:rsidRPr="00C25C75">
        <w:rPr>
          <w:color w:val="auto"/>
          <w:sz w:val="24"/>
        </w:rPr>
        <w:t xml:space="preserve">ATP-binding cassette transporters Cdr1p and Cdr2p and the major facilitator superfamily transporter Mdr1p. </w:t>
      </w:r>
      <w:r w:rsidRPr="00C25C75">
        <w:rPr>
          <w:i/>
          <w:color w:val="auto"/>
          <w:sz w:val="24"/>
        </w:rPr>
        <w:t xml:space="preserve">Analytical </w:t>
      </w:r>
      <w:r w:rsidR="00F43159" w:rsidRPr="00C25C75">
        <w:rPr>
          <w:i/>
          <w:color w:val="auto"/>
          <w:sz w:val="24"/>
        </w:rPr>
        <w:t>B</w:t>
      </w:r>
      <w:r w:rsidRPr="00C25C75">
        <w:rPr>
          <w:i/>
          <w:color w:val="auto"/>
          <w:sz w:val="24"/>
        </w:rPr>
        <w:t>iochemistry</w:t>
      </w:r>
      <w:r w:rsidRPr="00C25C75">
        <w:rPr>
          <w:color w:val="auto"/>
          <w:sz w:val="24"/>
        </w:rPr>
        <w:t xml:space="preserve">. </w:t>
      </w:r>
      <w:r w:rsidRPr="00C25C75">
        <w:rPr>
          <w:b/>
          <w:color w:val="auto"/>
          <w:sz w:val="24"/>
        </w:rPr>
        <w:t>394</w:t>
      </w:r>
      <w:r w:rsidRPr="00C25C75">
        <w:rPr>
          <w:color w:val="auto"/>
          <w:sz w:val="24"/>
        </w:rPr>
        <w:t xml:space="preserve"> (1), 87–91, doi: 10.1016/j.ab.2009.07</w:t>
      </w:r>
      <w:r w:rsidRPr="00C25C75">
        <w:rPr>
          <w:color w:val="auto"/>
          <w:sz w:val="24"/>
        </w:rPr>
        <w:t>.001 (2009).</w:t>
      </w:r>
    </w:p>
    <w:p w:rsidR="00D331AD" w:rsidRPr="00C25C75" w:rsidRDefault="00E86106" w:rsidP="00F43159">
      <w:pPr>
        <w:spacing w:after="140" w:line="288" w:lineRule="auto"/>
        <w:rPr>
          <w:color w:val="auto"/>
          <w:sz w:val="24"/>
        </w:rPr>
      </w:pPr>
      <w:r w:rsidRPr="00C25C75">
        <w:rPr>
          <w:color w:val="auto"/>
          <w:sz w:val="24"/>
        </w:rPr>
        <w:t>34.</w:t>
      </w:r>
      <w:r w:rsidRPr="00C25C75">
        <w:rPr>
          <w:color w:val="auto"/>
          <w:sz w:val="24"/>
        </w:rPr>
        <w:tab/>
        <w:t xml:space="preserve">Wolinski, H., Kohlwein, S.D. Microscopic analysis of lipid droplet metabolism and dynamics in yeast. </w:t>
      </w:r>
      <w:r w:rsidRPr="00C25C75">
        <w:rPr>
          <w:i/>
          <w:color w:val="auto"/>
          <w:sz w:val="24"/>
        </w:rPr>
        <w:t xml:space="preserve">Methods in </w:t>
      </w:r>
      <w:r w:rsidR="00F43159" w:rsidRPr="00C25C75">
        <w:rPr>
          <w:i/>
          <w:color w:val="auto"/>
          <w:sz w:val="24"/>
        </w:rPr>
        <w:t xml:space="preserve">Molecular Biology </w:t>
      </w:r>
      <w:r w:rsidRPr="00C25C75">
        <w:rPr>
          <w:i/>
          <w:color w:val="auto"/>
          <w:sz w:val="24"/>
        </w:rPr>
        <w:t>(Clifton, N.J.)</w:t>
      </w:r>
      <w:r w:rsidRPr="00C25C75">
        <w:rPr>
          <w:color w:val="auto"/>
          <w:sz w:val="24"/>
        </w:rPr>
        <w:t xml:space="preserve">. </w:t>
      </w:r>
      <w:r w:rsidRPr="00C25C75">
        <w:rPr>
          <w:b/>
          <w:color w:val="auto"/>
          <w:sz w:val="24"/>
        </w:rPr>
        <w:t>457</w:t>
      </w:r>
      <w:r w:rsidRPr="00C25C75">
        <w:rPr>
          <w:color w:val="auto"/>
          <w:sz w:val="24"/>
        </w:rPr>
        <w:t xml:space="preserve"> (1), 151–63, doi: 10.1007/978-1-59745-261-8 (2008).</w:t>
      </w:r>
    </w:p>
    <w:p w:rsidR="00D331AD" w:rsidRPr="00C25C75" w:rsidRDefault="00E86106" w:rsidP="00F43159">
      <w:pPr>
        <w:rPr>
          <w:color w:val="auto"/>
        </w:rPr>
      </w:pPr>
      <w:r w:rsidRPr="00C25C75">
        <w:rPr>
          <w:color w:val="auto"/>
          <w:sz w:val="24"/>
        </w:rPr>
        <w:t>35.</w:t>
      </w:r>
      <w:r w:rsidRPr="00C25C75">
        <w:rPr>
          <w:color w:val="auto"/>
          <w:sz w:val="24"/>
        </w:rPr>
        <w:tab/>
        <w:t xml:space="preserve">Graml, V. </w:t>
      </w:r>
      <w:r w:rsidR="00F43159" w:rsidRPr="00C25C75">
        <w:rPr>
          <w:color w:val="auto"/>
          <w:sz w:val="24"/>
        </w:rPr>
        <w:t>et al.</w:t>
      </w:r>
      <w:r w:rsidRPr="00C25C75">
        <w:rPr>
          <w:color w:val="auto"/>
          <w:sz w:val="24"/>
        </w:rPr>
        <w:t xml:space="preserve"> A genomic Multi</w:t>
      </w:r>
      <w:r w:rsidRPr="00C25C75">
        <w:rPr>
          <w:color w:val="auto"/>
          <w:sz w:val="24"/>
        </w:rPr>
        <w:t xml:space="preserve">process survey of machineries that control and </w:t>
      </w:r>
      <w:r w:rsidRPr="00C25C75">
        <w:rPr>
          <w:color w:val="auto"/>
          <w:sz w:val="24"/>
        </w:rPr>
        <w:tab/>
        <w:t xml:space="preserve">link cell shape, microtubule organization, and cell-cycle progression. </w:t>
      </w:r>
      <w:r w:rsidRPr="00C25C75">
        <w:rPr>
          <w:color w:val="auto"/>
          <w:sz w:val="24"/>
        </w:rPr>
        <w:tab/>
      </w:r>
      <w:r w:rsidRPr="00C25C75">
        <w:rPr>
          <w:i/>
          <w:color w:val="auto"/>
          <w:sz w:val="24"/>
        </w:rPr>
        <w:t xml:space="preserve">Developmental </w:t>
      </w:r>
      <w:r w:rsidR="00F43159" w:rsidRPr="00C25C75">
        <w:rPr>
          <w:i/>
          <w:color w:val="auto"/>
          <w:sz w:val="24"/>
        </w:rPr>
        <w:t>C</w:t>
      </w:r>
      <w:r w:rsidRPr="00C25C75">
        <w:rPr>
          <w:i/>
          <w:color w:val="auto"/>
          <w:sz w:val="24"/>
        </w:rPr>
        <w:t>ell</w:t>
      </w:r>
      <w:r w:rsidRPr="00C25C75">
        <w:rPr>
          <w:color w:val="auto"/>
          <w:sz w:val="24"/>
        </w:rPr>
        <w:t xml:space="preserve">. </w:t>
      </w:r>
      <w:r w:rsidRPr="00C25C75">
        <w:rPr>
          <w:b/>
          <w:color w:val="auto"/>
          <w:sz w:val="24"/>
        </w:rPr>
        <w:t>31</w:t>
      </w:r>
      <w:bookmarkEnd w:id="107"/>
      <w:bookmarkEnd w:id="108"/>
      <w:bookmarkEnd w:id="109"/>
      <w:bookmarkEnd w:id="110"/>
      <w:bookmarkEnd w:id="111"/>
      <w:r w:rsidRPr="00C25C75">
        <w:rPr>
          <w:color w:val="auto"/>
          <w:sz w:val="24"/>
        </w:rPr>
        <w:t xml:space="preserve"> (2), 227–239, doi: 10.1016/j.devcel.2014.09.005 (2014).</w:t>
      </w:r>
    </w:p>
    <w:p w:rsidR="00D331AD" w:rsidRPr="00C25C75" w:rsidRDefault="00D331AD" w:rsidP="00F43159">
      <w:pPr>
        <w:rPr>
          <w:color w:val="auto"/>
        </w:rPr>
        <w:sectPr w:rsidR="00D331AD" w:rsidRPr="00C25C75">
          <w:type w:val="continuous"/>
          <w:pgSz w:w="12240" w:h="15840"/>
          <w:pgMar w:top="1440" w:right="1440" w:bottom="1440" w:left="1440" w:header="0" w:footer="0" w:gutter="0"/>
          <w:cols w:space="720"/>
          <w:formProt w:val="0"/>
          <w:docGrid w:linePitch="260" w:charSpace="-2049"/>
        </w:sectPr>
      </w:pPr>
    </w:p>
    <w:bookmarkEnd w:id="0"/>
    <w:p w:rsidR="00E86106" w:rsidRPr="00C25C75" w:rsidRDefault="00E86106" w:rsidP="00F43159">
      <w:pPr>
        <w:rPr>
          <w:color w:val="auto"/>
        </w:rPr>
      </w:pPr>
    </w:p>
    <w:sectPr w:rsidR="00E86106" w:rsidRPr="00C25C75">
      <w:type w:val="continuous"/>
      <w:pgSz w:w="12240" w:h="15840"/>
      <w:pgMar w:top="1440" w:right="1440" w:bottom="1440" w:left="1440" w:header="0" w:footer="0" w:gutter="0"/>
      <w:cols w:space="720"/>
      <w:formProt w:val="0"/>
      <w:docGrid w:linePitch="2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roman"/>
    <w:pitch w:val="variable"/>
  </w:font>
  <w:font w:name="Linux Libertine G">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169F1"/>
    <w:multiLevelType w:val="multilevel"/>
    <w:tmpl w:val="338043E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9226DBD"/>
    <w:multiLevelType w:val="multilevel"/>
    <w:tmpl w:val="701A1E6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50603923"/>
    <w:multiLevelType w:val="multilevel"/>
    <w:tmpl w:val="45C2A61C"/>
    <w:lvl w:ilvl="0">
      <w:start w:val="1"/>
      <w:numFmt w:val="decimal"/>
      <w:lvlText w:val="%1."/>
      <w:lvlJc w:val="left"/>
      <w:pPr>
        <w:ind w:left="720" w:hanging="360"/>
      </w:pPr>
      <w:rPr>
        <w:b/>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D331AD"/>
    <w:rsid w:val="00277EA3"/>
    <w:rsid w:val="003E4F57"/>
    <w:rsid w:val="00556703"/>
    <w:rsid w:val="0076636D"/>
    <w:rsid w:val="007E24D8"/>
    <w:rsid w:val="00C25C75"/>
    <w:rsid w:val="00D331AD"/>
    <w:rsid w:val="00E20542"/>
    <w:rsid w:val="00E86106"/>
    <w:rsid w:val="00F43159"/>
    <w:rsid w:val="00FE017F"/>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0939F"/>
  <w15:docId w15:val="{9E2E2EE6-69E5-449B-A588-851DD367F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sk"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pacing w:line="276" w:lineRule="auto"/>
    </w:pPr>
    <w:rPr>
      <w:color w:val="00000A"/>
      <w:sz w:val="22"/>
    </w:rPr>
  </w:style>
  <w:style w:type="paragraph" w:styleId="Heading1">
    <w:name w:val="heading 1"/>
    <w:basedOn w:val="Nadpis"/>
    <w:next w:val="Normal"/>
    <w:uiPriority w:val="9"/>
    <w:qFormat/>
    <w:pPr>
      <w:keepLines/>
      <w:spacing w:before="400" w:line="240" w:lineRule="auto"/>
      <w:outlineLvl w:val="0"/>
    </w:pPr>
    <w:rPr>
      <w:rFonts w:ascii="Arial" w:eastAsia="Arial" w:hAnsi="Arial" w:cs="Arial"/>
      <w:sz w:val="40"/>
      <w:szCs w:val="40"/>
    </w:rPr>
  </w:style>
  <w:style w:type="paragraph" w:styleId="Heading2">
    <w:name w:val="heading 2"/>
    <w:basedOn w:val="Nadpis"/>
    <w:next w:val="Normal"/>
    <w:uiPriority w:val="9"/>
    <w:semiHidden/>
    <w:unhideWhenUsed/>
    <w:qFormat/>
    <w:pPr>
      <w:keepLines/>
      <w:spacing w:before="360" w:line="240" w:lineRule="auto"/>
      <w:outlineLvl w:val="1"/>
    </w:pPr>
    <w:rPr>
      <w:rFonts w:ascii="Arial" w:eastAsia="Arial" w:hAnsi="Arial" w:cs="Arial"/>
      <w:sz w:val="32"/>
      <w:szCs w:val="32"/>
    </w:rPr>
  </w:style>
  <w:style w:type="paragraph" w:styleId="Heading3">
    <w:name w:val="heading 3"/>
    <w:basedOn w:val="Nadpis"/>
    <w:next w:val="Normal"/>
    <w:uiPriority w:val="9"/>
    <w:semiHidden/>
    <w:unhideWhenUsed/>
    <w:qFormat/>
    <w:pPr>
      <w:keepLines/>
      <w:spacing w:before="320" w:after="80" w:line="240" w:lineRule="auto"/>
      <w:outlineLvl w:val="2"/>
    </w:pPr>
    <w:rPr>
      <w:rFonts w:ascii="Arial" w:eastAsia="Arial" w:hAnsi="Arial" w:cs="Arial"/>
      <w:color w:val="434343"/>
    </w:rPr>
  </w:style>
  <w:style w:type="paragraph" w:styleId="Heading4">
    <w:name w:val="heading 4"/>
    <w:basedOn w:val="Nadpis"/>
    <w:next w:val="Normal"/>
    <w:uiPriority w:val="9"/>
    <w:semiHidden/>
    <w:unhideWhenUsed/>
    <w:qFormat/>
    <w:pPr>
      <w:keepLines/>
      <w:spacing w:before="280" w:after="80" w:line="240" w:lineRule="auto"/>
      <w:outlineLvl w:val="3"/>
    </w:pPr>
    <w:rPr>
      <w:rFonts w:ascii="Arial" w:eastAsia="Arial" w:hAnsi="Arial" w:cs="Arial"/>
      <w:color w:val="666666"/>
      <w:sz w:val="24"/>
      <w:szCs w:val="24"/>
    </w:rPr>
  </w:style>
  <w:style w:type="paragraph" w:styleId="Heading5">
    <w:name w:val="heading 5"/>
    <w:basedOn w:val="Nadpis"/>
    <w:next w:val="Normal"/>
    <w:uiPriority w:val="9"/>
    <w:semiHidden/>
    <w:unhideWhenUsed/>
    <w:qFormat/>
    <w:pPr>
      <w:keepLines/>
      <w:spacing w:after="80" w:line="240" w:lineRule="auto"/>
      <w:outlineLvl w:val="4"/>
    </w:pPr>
    <w:rPr>
      <w:rFonts w:ascii="Arial" w:eastAsia="Arial" w:hAnsi="Arial" w:cs="Arial"/>
      <w:color w:val="666666"/>
      <w:sz w:val="22"/>
      <w:szCs w:val="22"/>
    </w:rPr>
  </w:style>
  <w:style w:type="paragraph" w:styleId="Heading6">
    <w:name w:val="heading 6"/>
    <w:basedOn w:val="Nadpis"/>
    <w:next w:val="Normal"/>
    <w:uiPriority w:val="9"/>
    <w:semiHidden/>
    <w:unhideWhenUsed/>
    <w:qFormat/>
    <w:pPr>
      <w:keepLines/>
      <w:spacing w:after="80" w:line="240"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Label1">
    <w:name w:val="ListLabel 1"/>
    <w:qFormat/>
    <w:rPr>
      <w:b/>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color w:val="1155CC"/>
      <w:u w:val="single"/>
    </w:rPr>
  </w:style>
  <w:style w:type="character" w:customStyle="1" w:styleId="Internetovodkaz">
    <w:name w:val="Internetový odkaz"/>
    <w:rPr>
      <w:color w:val="000080"/>
      <w:u w:val="single"/>
      <w:lang/>
    </w:rPr>
  </w:style>
  <w:style w:type="character" w:customStyle="1" w:styleId="ListLabel11">
    <w:name w:val="ListLabel 11"/>
    <w:qFormat/>
    <w:rPr>
      <w:color w:val="808080"/>
    </w:rPr>
  </w:style>
  <w:style w:type="character" w:customStyle="1" w:styleId="ListLabel12">
    <w:name w:val="ListLabel 12"/>
    <w:qFormat/>
    <w:rPr>
      <w:i/>
      <w:color w:val="808080"/>
    </w:rPr>
  </w:style>
  <w:style w:type="character" w:customStyle="1" w:styleId="ListLabel13">
    <w:name w:val="ListLabel 13"/>
    <w:qFormat/>
    <w:rPr>
      <w:i/>
      <w:color w:val="1155CC"/>
      <w:u w:val="single"/>
    </w:rPr>
  </w:style>
  <w:style w:type="character" w:customStyle="1" w:styleId="ListLabel14">
    <w:name w:val="ListLabel 14"/>
    <w:qFormat/>
    <w:rPr>
      <w:i/>
    </w:rPr>
  </w:style>
  <w:style w:type="character" w:customStyle="1" w:styleId="ListLabel15">
    <w:name w:val="ListLabel 15"/>
    <w:qFormat/>
    <w:rPr>
      <w:b/>
      <w:sz w:val="24"/>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b/>
      <w:sz w:val="24"/>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u w:val="none"/>
    </w:rPr>
  </w:style>
  <w:style w:type="character" w:customStyle="1" w:styleId="ListLabel32">
    <w:name w:val="ListLabel 32"/>
    <w:qFormat/>
    <w:rPr>
      <w:u w:val="none"/>
    </w:rPr>
  </w:style>
  <w:style w:type="paragraph" w:customStyle="1" w:styleId="Nadpis">
    <w:name w:val="Nadpis"/>
    <w:basedOn w:val="Normal"/>
    <w:next w:val="BodyText"/>
    <w:qFormat/>
    <w:pPr>
      <w:keepNext/>
      <w:spacing w:before="240" w:after="120"/>
    </w:pPr>
    <w:rPr>
      <w:rFonts w:ascii="Liberation Sans" w:eastAsia="Linux Libertine G" w:hAnsi="Liberation Sans" w:cs="Linux Libertine G"/>
      <w:sz w:val="28"/>
      <w:szCs w:val="28"/>
    </w:rPr>
  </w:style>
  <w:style w:type="paragraph" w:styleId="BodyText">
    <w:name w:val="Body Text"/>
    <w:basedOn w:val="Normal"/>
    <w:pPr>
      <w:spacing w:after="140"/>
    </w:p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Rejstk">
    <w:name w:val="Rejstřík"/>
    <w:basedOn w:val="Normal"/>
    <w:qFormat/>
    <w:pPr>
      <w:suppressLineNumbers/>
    </w:pPr>
  </w:style>
  <w:style w:type="paragraph" w:customStyle="1" w:styleId="LO-normal">
    <w:name w:val="LO-normal"/>
    <w:qFormat/>
    <w:rPr>
      <w:color w:val="00000A"/>
      <w:sz w:val="22"/>
    </w:rPr>
  </w:style>
  <w:style w:type="paragraph" w:styleId="Title">
    <w:name w:val="Title"/>
    <w:basedOn w:val="LO-normal"/>
    <w:next w:val="Normal"/>
    <w:uiPriority w:val="10"/>
    <w:qFormat/>
    <w:pPr>
      <w:keepNext/>
      <w:keepLines/>
      <w:spacing w:after="60"/>
    </w:pPr>
    <w:rPr>
      <w:sz w:val="52"/>
      <w:szCs w:val="52"/>
    </w:rPr>
  </w:style>
  <w:style w:type="paragraph" w:styleId="Subtitle">
    <w:name w:val="Subtitle"/>
    <w:basedOn w:val="LO-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277EA3"/>
  </w:style>
  <w:style w:type="paragraph" w:styleId="ListParagraph">
    <w:name w:val="List Paragraph"/>
    <w:basedOn w:val="Normal"/>
    <w:uiPriority w:val="34"/>
    <w:qFormat/>
    <w:rsid w:val="00FE017F"/>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MartinSchatzCZ/LipidDots-analysis" TargetMode="External"/><Relationship Id="rId5" Type="http://schemas.openxmlformats.org/officeDocument/2006/relationships/hyperlink" Target="https://github.com/MartinSchatzCZ/LipidDots-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7</TotalTime>
  <Pages>16</Pages>
  <Words>5600</Words>
  <Characters>31922</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Nam Nguyen</cp:lastModifiedBy>
  <cp:revision>120</cp:revision>
  <dcterms:created xsi:type="dcterms:W3CDTF">2019-03-20T18:33:00Z</dcterms:created>
  <dcterms:modified xsi:type="dcterms:W3CDTF">2019-03-20T19:37:00Z</dcterms:modified>
  <dc:language>cs-C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visualized-experiments</vt:lpwstr>
  </property>
  <property fmtid="{D5CDD505-2E9C-101B-9397-08002B2CF9AE}" pid="3" name="Mendeley Document_1">
    <vt:lpwstr>True</vt:lpwstr>
  </property>
  <property fmtid="{D5CDD505-2E9C-101B-9397-08002B2CF9AE}" pid="4" name="Mendeley Unique User Id_1">
    <vt:lpwstr>8a9fe75a-4446-30df-bb7e-beab56d3447d</vt:lpwstr>
  </property>
  <property fmtid="{D5CDD505-2E9C-101B-9397-08002B2CF9AE}" pid="5" name="Mendeley_Bookmark_0f368l9v8b_1">
    <vt:lpwstr>ADDIN CSL_CITATION {"citationItems": [{"uris": ["http://www.mendeley.com/documents/?uuid=ec888e44-0260-4251-b459-b80e76513f54"], "itemData": {"title": "Growth and the Environment of Schizosaccharomyces pombe.", "abstract": "Here, we summarize the composit</vt:lpwstr>
  </property>
  <property fmtid="{D5CDD505-2E9C-101B-9397-08002B2CF9AE}" pid="6" name="Mendeley_Bookmark_0f368l9v8b_10">
    <vt:lpwstr>: "10.1016/S0076-6879(10)70032-X", "volume": "470", "container-title": "Methods in enzymology", "page": "759-95", "edition": "2", "issued": {"date-parts": [["2010", "1"]]}, "author": [{"parse-names": false, "family": "Sabatinos", "suffix": "", "given": "S</vt:lpwstr>
  </property>
  <property fmtid="{D5CDD505-2E9C-101B-9397-08002B2CF9AE}" pid="7" name="Mendeley_Bookmark_0f368l9v8b_11">
    <vt:lpwstr>arah A", "non-dropping-particle": "", "dropping-particle": ""}, {"parse-names": false, "family": "Forsburg", "suffix": "", "given": "Susan L", "non-dropping-particle": "", "dropping-particle": ""}]}, "id": "ITEM-2"}], "mendeley": {"plainTextFormattedCitat</vt:lpwstr>
  </property>
  <property fmtid="{D5CDD505-2E9C-101B-9397-08002B2CF9AE}" pid="8" name="Mendeley_Bookmark_0f368l9v8b_12">
    <vt:lpwstr>ion": "25, 28", "formattedCitation": "&lt;sup&gt;25, 28&lt;/sup&gt;"}, "properties": {"noteIndex": 0}, "schema": "https://github.com/citation-style-language/schema/raw/master/csl-citation.json"}</vt:lpwstr>
  </property>
  <property fmtid="{D5CDD505-2E9C-101B-9397-08002B2CF9AE}" pid="9" name="Mendeley_Bookmark_0f368l9v8b_2">
    <vt:lpwstr>ion and uses of Schizosaccharomyces pombe media and discuss key issues for consideration in the generation of S. pombe cultures. We discuss the concept of \"culture memory,\" in which the growth state and stress experienced by a strain during storage, pro</vt:lpwstr>
  </property>
  <property fmtid="{D5CDD505-2E9C-101B-9397-08002B2CF9AE}" pid="10" name="Mendeley_Bookmark_0f368l9v8b_3">
    <vt:lpwstr>pagation, and starter culture preparation can alter experimental outcomes at later stages. We also describe the triggers that are widely used to manipulate signaling through the environment sensing pathways.", "ISSN": "1559-6095", "id": "ITEM-1", "PMID": </vt:lpwstr>
  </property>
  <property fmtid="{D5CDD505-2E9C-101B-9397-08002B2CF9AE}" pid="11" name="Mendeley_Bookmark_0f368l9v8b_4">
    <vt:lpwstr>"26933253", "type": "article-journal", "issue": "3", "DOI": "10.1101/pdb.top079764", "volume": "2016", "container-title": "Cold Spring Harbor protocols", "page": "pdb.top079764", "issued": {"date-parts": [["2016", "3", "1"]]}, "author": [{"parse-names": f</vt:lpwstr>
  </property>
  <property fmtid="{D5CDD505-2E9C-101B-9397-08002B2CF9AE}" pid="12" name="Mendeley_Bookmark_0f368l9v8b_5">
    <vt:lpwstr>alse, "family": "Petersen", "suffix": "", "given": "Janni", "non-dropping-particle": "", "dropping-particle": ""}, {"parse-names": false, "family": "Russell", "suffix": "", "given": "Paul", "non-dropping-particle": "", "dropping-particle": ""}]}, "id": "I</vt:lpwstr>
  </property>
  <property fmtid="{D5CDD505-2E9C-101B-9397-08002B2CF9AE}" pid="13" name="Mendeley_Bookmark_0f368l9v8b_6">
    <vt:lpwstr>TEM-1"}, {"uris": ["http://www.mendeley.com/documents/?uuid=935c10b8-a5ad-4d27-a0be-73f1d9eafdd2"], "itemData": {"title": "Molecular genetics of Schizosaccharomyces pombe.", "abstract": "In this chapter we present basic protocols for the use of Schizosacc</vt:lpwstr>
  </property>
  <property fmtid="{D5CDD505-2E9C-101B-9397-08002B2CF9AE}" pid="14" name="Mendeley_Bookmark_0f368l9v8b_7">
    <vt:lpwstr>haromyces pombe, commonly known as fission yeast, in molecular biology and genetics research. Fission yeast is an increasingly popular model organism for the study of biological pathways because of its genetic tractability and as a model for metazoan biol</vt:lpwstr>
  </property>
  <property fmtid="{D5CDD505-2E9C-101B-9397-08002B2CF9AE}" pid="15" name="Mendeley_Bookmark_0f368l9v8b_8">
    <vt:lpwstr>ogy. It provides an alternative and complimentary approach to Saccharomyces cerevisiae for addressing questions of cell biology, physiology, genetics, and genomics/proteomics. We include details and considerations for growing fission yeast, information on</vt:lpwstr>
  </property>
  <property fmtid="{D5CDD505-2E9C-101B-9397-08002B2CF9AE}" pid="16" name="Mendeley_Bookmark_0f368l9v8b_9">
    <vt:lpwstr> crosses and genetics, gene targeting and transformation, cell synchrony and analysis, and molecular biology protocols.", "ISSN": "1557-7988", "id": "ITEM-2", "PMID": "20946835", "publisher": "Elsevier Inc", "type": "article-journal", "issue": "10", "DOI"</vt:lpwstr>
  </property>
  <property fmtid="{D5CDD505-2E9C-101B-9397-08002B2CF9AE}" pid="17" name="Mendeley_Bookmark_1BZJDQEsFt_1">
    <vt:lpwstr>ADDIN CSL_CITATION {"properties": {"noteIndex": 0}, "schema": "https://github.com/citation-style-language/schema/raw/master/csl-citation.json", "citationItems": [{"uris": ["http://www.mendeley.com/documents/?uuid=3595ecce-1add-4599-b9b6-54ff93ff5470"], "i</vt:lpwstr>
  </property>
  <property fmtid="{D5CDD505-2E9C-101B-9397-08002B2CF9AE}" pid="18" name="Mendeley_Bookmark_1BZJDQEsFt_10">
    <vt:lpwstr> and statistical analysis. The software's extensibility continues to attract biologists at all career stages as well as computer scientists who wish to effectively implement specific image-processing algorithms. In this review, we use the ImageJ project a</vt:lpwstr>
  </property>
  <property fmtid="{D5CDD505-2E9C-101B-9397-08002B2CF9AE}" pid="19" name="Mendeley_Bookmark_1BZJDQEsFt_11">
    <vt:lpwstr>s a case study of how open-source software fosters its suites of software tools, making multitudes of image-analysis technology easily accessible to the scientific community. We specifically explore what makes ImageJ so popular, how it impacts the life sc</vt:lpwstr>
  </property>
  <property fmtid="{D5CDD505-2E9C-101B-9397-08002B2CF9AE}" pid="20" name="Mendeley_Bookmark_1BZJDQEsFt_12">
    <vt:lpwstr>iences, how it inspires other projects, and how it is self-influenced by coevolving projects within the ImageJ ecosystem.", "type": "article-journal"}}, {"uris": ["http://www.mendeley.com/documents/?uuid=f61adb07-c202-42e3-814c-380e599f2bcc"], "id": "ITEM</vt:lpwstr>
  </property>
  <property fmtid="{D5CDD505-2E9C-101B-9397-08002B2CF9AE}" pid="21" name="Mendeley_Bookmark_1BZJDQEsFt_13">
    <vt:lpwstr>-2", "itemData": {"container-title": "Nature methods", "PMID": "22743772", "DOI": "10.1038/nmeth.2019", "volume": "9", "page": "676-82", "id": "ITEM-2", "author": [{"family": "Schindelin", "suffix": "", "non-dropping-particle": "", "dropping-particle": ""</vt:lpwstr>
  </property>
  <property fmtid="{D5CDD505-2E9C-101B-9397-08002B2CF9AE}" pid="22" name="Mendeley_Bookmark_1BZJDQEsFt_14">
    <vt:lpwstr>, "given": "Johannes", "parse-names": false}, {"family": "Arganda-Carreras", "suffix": "", "non-dropping-particle": "", "dropping-particle": "", "given": "Ignacio", "parse-names": false}, {"family": "Frise", "suffix": "", "non-dropping-particle": "", "dro</vt:lpwstr>
  </property>
  <property fmtid="{D5CDD505-2E9C-101B-9397-08002B2CF9AE}" pid="23" name="Mendeley_Bookmark_1BZJDQEsFt_15">
    <vt:lpwstr>pping-particle": "", "given": "Erwin", "parse-names": false}, {"family": "Kaynig", "suffix": "", "non-dropping-particle": "", "dropping-particle": "", "given": "Verena", "parse-names": false}, {"family": "Longair", "suffix": "", "non-dropping-particle": "</vt:lpwstr>
  </property>
  <property fmtid="{D5CDD505-2E9C-101B-9397-08002B2CF9AE}" pid="24" name="Mendeley_Bookmark_1BZJDQEsFt_16">
    <vt:lpwstr>", "dropping-particle": "", "given": "Mark", "parse-names": false}, {"family": "Pietzsch", "suffix": "", "non-dropping-particle": "", "dropping-particle": "", "given": "Tobias", "parse-names": false}, {"family": "Preibisch", "suffix": "", "non-dropping-pa</vt:lpwstr>
  </property>
  <property fmtid="{D5CDD505-2E9C-101B-9397-08002B2CF9AE}" pid="25" name="Mendeley_Bookmark_1BZJDQEsFt_17">
    <vt:lpwstr>rticle": "", "dropping-particle": "", "given": "Stephan", "parse-names": false}, {"family": "Rueden", "suffix": "", "non-dropping-particle": "", "dropping-particle": "", "given": "Curtis", "parse-names": false}, {"family": "Saalfeld", "suffix": "", "non-d</vt:lpwstr>
  </property>
  <property fmtid="{D5CDD505-2E9C-101B-9397-08002B2CF9AE}" pid="26" name="Mendeley_Bookmark_1BZJDQEsFt_18">
    <vt:lpwstr>ropping-particle": "", "dropping-particle": "", "given": "Stephan", "parse-names": false}, {"family": "Schmid", "suffix": "", "non-dropping-particle": "", "dropping-particle": "", "given": "Benjamin", "parse-names": false}, {"family": "Tinevez", "suffix":</vt:lpwstr>
  </property>
  <property fmtid="{D5CDD505-2E9C-101B-9397-08002B2CF9AE}" pid="27" name="Mendeley_Bookmark_1BZJDQEsFt_19">
    <vt:lpwstr> "", "non-dropping-particle": "", "dropping-particle": "", "given": "Jean-Yves", "parse-names": false}, {"family": "White", "suffix": "", "non-dropping-particle": "", "dropping-particle": "", "given": "Daniel James", "parse-names": false}, {"family": "Har</vt:lpwstr>
  </property>
  <property fmtid="{D5CDD505-2E9C-101B-9397-08002B2CF9AE}" pid="28" name="Mendeley_Bookmark_1BZJDQEsFt_2">
    <vt:lpwstr>d": "ITEM-1", "itemData": {"container-title": "Molecular reproduction and development", "PMID": "26153368", "DOI": "10.1002/mrd.22489", "ISBN": "1098-2795", "volume": "82", "page": "518-29", "id": "ITEM-1", "author": [{"family": "Schindelin", "suffix": ""</vt:lpwstr>
  </property>
  <property fmtid="{D5CDD505-2E9C-101B-9397-08002B2CF9AE}" pid="29" name="Mendeley_Bookmark_1BZJDQEsFt_20">
    <vt:lpwstr>tenstein", "suffix": "", "non-dropping-particle": "", "dropping-particle": "", "given": "Volker", "parse-names": false}, {"family": "Eliceiri", "suffix": "", "non-dropping-particle": "", "dropping-particle": "", "given": "Kevin", "parse-names": false}, {"</vt:lpwstr>
  </property>
  <property fmtid="{D5CDD505-2E9C-101B-9397-08002B2CF9AE}" pid="30" name="Mendeley_Bookmark_1BZJDQEsFt_21">
    <vt:lpwstr>family": "Tomancak", "suffix": "", "non-dropping-particle": "", "dropping-particle": "", "given": "Pavel", "parse-names": false}, {"family": "Cardona", "suffix": "", "non-dropping-particle": "", "dropping-particle": "", "given": "Albert", "parse-names": f</vt:lpwstr>
  </property>
  <property fmtid="{D5CDD505-2E9C-101B-9397-08002B2CF9AE}" pid="31" name="Mendeley_Bookmark_1BZJDQEsFt_22">
    <vt:lpwstr>alse}], "title": "Fiji: an open-source platform for biological-image analysis.", "issued": {"date-parts": [["2012", "6", "28"]]}, "issue": "7", "ISSN": "1548-7105", "abstract": "Fiji is a distribution of the popular open-source software ImageJ focused on </vt:lpwstr>
  </property>
  <property fmtid="{D5CDD505-2E9C-101B-9397-08002B2CF9AE}" pid="32" name="Mendeley_Bookmark_1BZJDQEsFt_23">
    <vt:lpwstr>biological-image analysis. Fiji uses modern software engineering practices to combine powerful software libraries with a broad range of scripting languages to enable rapid prototyping of image-processing algorithms. Fiji facilitates the transformation of </vt:lpwstr>
  </property>
  <property fmtid="{D5CDD505-2E9C-101B-9397-08002B2CF9AE}" pid="33" name="Mendeley_Bookmark_1BZJDQEsFt_24">
    <vt:lpwstr>new algorithms into ImageJ plugins that can be shared with end users through an integrated update system. We propose Fiji as a platform for productive collaboration between computer science and biology research communities.", "type": "article-journal"}}],</vt:lpwstr>
  </property>
  <property fmtid="{D5CDD505-2E9C-101B-9397-08002B2CF9AE}" pid="34" name="Mendeley_Bookmark_1BZJDQEsFt_25">
    <vt:lpwstr> "mendeley": {"formattedCitation": "&lt;sup&gt;28,29&lt;/sup&gt;", "plainTextFormattedCitation": "28,29", "previouslyFormattedCitation": "&lt;sup&gt;28,29&lt;/sup&gt;"}}</vt:lpwstr>
  </property>
  <property fmtid="{D5CDD505-2E9C-101B-9397-08002B2CF9AE}" pid="35" name="Mendeley_Bookmark_1BZJDQEsFt_3">
    <vt:lpwstr>, "non-dropping-particle": "", "dropping-particle": "", "given": "Johannes", "parse-names": false}, {"family": "Rueden", "suffix": "", "non-dropping-particle": "", "dropping-particle": "", "given": "Curtis T.", "parse-names": false}, {"family": "Hiner", "</vt:lpwstr>
  </property>
  <property fmtid="{D5CDD505-2E9C-101B-9397-08002B2CF9AE}" pid="36" name="Mendeley_Bookmark_1BZJDQEsFt_4">
    <vt:lpwstr>suffix": "", "non-dropping-particle": "", "dropping-particle": "", "given": "Mark C.", "parse-names": false}, {"family": "Eliceiri", "suffix": "", "non-dropping-particle": "", "dropping-particle": "", "given": "Kevin W.", "parse-names": false}], "title": </vt:lpwstr>
  </property>
  <property fmtid="{D5CDD505-2E9C-101B-9397-08002B2CF9AE}" pid="37" name="Mendeley_Bookmark_1BZJDQEsFt_5">
    <vt:lpwstr>"The ImageJ ecosystem: An open platform for biomedical image analysis.", "issued": {"date-parts": [["2015"]]}, "issue": "7-8", "ISSN": "1098-2795", "abstract": "Technology in microscopy advances rapidly, enabling increasingly affordable, faster, and more </vt:lpwstr>
  </property>
  <property fmtid="{D5CDD505-2E9C-101B-9397-08002B2CF9AE}" pid="38" name="Mendeley_Bookmark_1BZJDQEsFt_6">
    <vt:lpwstr>precise quantitative biomedical imaging, which necessitates correspondingly more-advanced image processing and analysis techniques. A wide range of software is available-from commercial to academic, special-purpose to Swiss army knife, small to large-but </vt:lpwstr>
  </property>
  <property fmtid="{D5CDD505-2E9C-101B-9397-08002B2CF9AE}" pid="39" name="Mendeley_Bookmark_1BZJDQEsFt_7">
    <vt:lpwstr>a key characteristic of software that is suitable for scientific inquiry is its accessibility. Open-source software is ideal for scientific endeavors because it can be freely inspected, modified, and redistributed; in particular, the open-software platfor</vt:lpwstr>
  </property>
  <property fmtid="{D5CDD505-2E9C-101B-9397-08002B2CF9AE}" pid="40" name="Mendeley_Bookmark_1BZJDQEsFt_8">
    <vt:lpwstr>m ImageJ has had a huge impact on the life sciences, and continues to do so. From its inception, ImageJ has grown significantly due largely to being freely available and its vibrant and helpful user community. Scientists as diverse as interested hobbyists</vt:lpwstr>
  </property>
  <property fmtid="{D5CDD505-2E9C-101B-9397-08002B2CF9AE}" pid="41" name="Mendeley_Bookmark_1BZJDQEsFt_9">
    <vt:lpwstr>, technical assistants, students, scientific staff, and advanced biology researchers use ImageJ on a daily basis, and exchange knowledge via its dedicated mailing list. Uses of ImageJ range from data visualization and teaching to advanced image processing</vt:lpwstr>
  </property>
  <property fmtid="{D5CDD505-2E9C-101B-9397-08002B2CF9AE}" pid="42" name="Mendeley_Bookmark_30caRTEgpl_1">
    <vt:lpwstr>ADDIN CSL_CITATION {"citationItems": [{"uris": ["http://www.mendeley.com/documents/?uuid=a1e0e335-78c0-489e-8fbd-7e3ce35c576b"], "itemData": {"title": "The protein and neutral lipid composition of lipid droplets isolated from the fission yeast, Schizosacc</vt:lpwstr>
  </property>
  <property fmtid="{D5CDD505-2E9C-101B-9397-08002B2CF9AE}" pid="43" name="Mendeley_Bookmark_30caRTEgpl_10">
    <vt:lpwstr>suffix": "", "given": "John R.", "non-dropping-particle": "", "dropping-particle": ""}, {"parse-names": false, "family": "Hettich", "suffix": "", "given": "Robert L.", "non-dropping-particle": "", "dropping-particle": ""}, {"parse-names": false, "family":</vt:lpwstr>
  </property>
  <property fmtid="{D5CDD505-2E9C-101B-9397-08002B2CF9AE}" pid="44" name="Mendeley_Bookmark_30caRTEgpl_11">
    <vt:lpwstr> "Dalhaimer", "suffix": "", "given": "Paul", "non-dropping-particle": "", "dropping-particle": ""}]}, "id": "ITEM-1"}, {"uris": ["http://www.mendeley.com/documents/?uuid=4712d996-ed71-497c-a4f8-3ae0fb3bd068"], "itemData": {"title": "Lipid Droplets Form fr</vt:lpwstr>
  </property>
  <property fmtid="{D5CDD505-2E9C-101B-9397-08002B2CF9AE}" pid="45" name="Mendeley_Bookmark_30caRTEgpl_12">
    <vt:lpwstr>om Distinct Regions of the Cell in the Fission Yeast Schizosaccharomyces pombe.", "abstract": "Eukaryotic cells store cholesterol/sterol esters (SEs) and triacylglycerols (TAGs) in lipid droplets, which form from the contiguous endoplasmic reticulum (ER) </vt:lpwstr>
  </property>
  <property fmtid="{D5CDD505-2E9C-101B-9397-08002B2CF9AE}" pid="46" name="Mendeley_Bookmark_30caRTEgpl_13">
    <vt:lpwstr>network. However, it is not known if droplets preferentially form from certain regions of the ER over others. Here, we used fission yeast Schizosaccharomyces pombe cells where the nuclear and cortical/peripheral ER domains are distinguishable by light mic</vt:lpwstr>
  </property>
  <property fmtid="{D5CDD505-2E9C-101B-9397-08002B2CF9AE}" pid="47" name="Mendeley_Bookmark_30caRTEgpl_14">
    <vt:lpwstr>roscopy to show that SE-enriched lipid droplets form away from the nucleus at the cell tips, whereas TAG-enriched lipid droplets form around the nucleus. Sterols localize to the regions of the cells where droplets enriched in SEs are observed. TAG droplet</vt:lpwstr>
  </property>
  <property fmtid="{D5CDD505-2E9C-101B-9397-08002B2CF9AE}" pid="48" name="Mendeley_Bookmark_30caRTEgpl_15">
    <vt:lpwstr> formation around the nucleus appears to be a strong function of diacylglycerol (DAG) homeostasis with Cpt1p, which coverts DAG into phosphatidylcholine and phosphatidylethanolamine localized exclusively to the nuclear ER. Also, Dgk1p, which converts DAG </vt:lpwstr>
  </property>
  <property fmtid="{D5CDD505-2E9C-101B-9397-08002B2CF9AE}" pid="49" name="Mendeley_Bookmark_30caRTEgpl_16">
    <vt:lpwstr>into phosphatidic acid localized strongly to the nuclear ER over the cortical/peripheral ER. We also show that TAG more readily translocates from the ER to lipid droplets than do SEs. The results augment the standard lipid droplet formation model, which h</vt:lpwstr>
  </property>
  <property fmtid="{D5CDD505-2E9C-101B-9397-08002B2CF9AE}" pid="50" name="Mendeley_Bookmark_30caRTEgpl_17">
    <vt:lpwstr>as SEs and TAGs flowing into the same nascent lipid droplet regardless of its biogenesis point in the cell.", "ISSN": "1600-0854", "id": "ITEM-2", "author": [{"parse-names": false, "family": "Meyers", "suffix": "", "given": "Alex", "non-dropping-particle"</vt:lpwstr>
  </property>
  <property fmtid="{D5CDD505-2E9C-101B-9397-08002B2CF9AE}" pid="51" name="Mendeley_Bookmark_30caRTEgpl_18">
    <vt:lpwstr>: "", "dropping-particle": ""}, {"parse-names": false, "family": "Rio", "suffix": "", "given": "Zuania Pacheco", "non-dropping-particle": "Del", "dropping-particle": ""}, {"parse-names": false, "family": "Beaver", "suffix": "", "given": "Rachael A", "non-</vt:lpwstr>
  </property>
  <property fmtid="{D5CDD505-2E9C-101B-9397-08002B2CF9AE}" pid="52" name="Mendeley_Bookmark_30caRTEgpl_19">
    <vt:lpwstr>dropping-particle": "", "dropping-particle": ""}, {"parse-names": false, "family": "Morris", "suffix": "", "given": "Ryan M", "non-dropping-particle": "", "dropping-particle": ""}, {"parse-names": false, "family": "Weiskittel", "suffix": "", "given": "Tay</vt:lpwstr>
  </property>
  <property fmtid="{D5CDD505-2E9C-101B-9397-08002B2CF9AE}" pid="53" name="Mendeley_Bookmark_30caRTEgpl_2">
    <vt:lpwstr>haromyces pombe.", "abstract": "Lipid droplets consist of a core of neutral lipids surrounded by a phospholipid monolayer with bound proteins. Much of the information on lipid droplet function comes from proteomic and lipodomic studies that identify the c</vt:lpwstr>
  </property>
  <property fmtid="{D5CDD505-2E9C-101B-9397-08002B2CF9AE}" pid="54" name="Mendeley_Bookmark_30caRTEgpl_20">
    <vt:lpwstr>lor M", "non-dropping-particle": "", "dropping-particle": ""}, {"parse-names": false, "family": "Alshibli", "suffix": "", "given": "Amany K", "non-dropping-particle": "", "dropping-particle": ""}, {"parse-names": false, "family": "Mannik", "suffix": "", "</vt:lpwstr>
  </property>
  <property fmtid="{D5CDD505-2E9C-101B-9397-08002B2CF9AE}" pid="55" name="Mendeley_Bookmark_30caRTEgpl_21">
    <vt:lpwstr>given": "Jaana", "non-dropping-particle": "", "dropping-particle": ""}, {"parse-names": false, "family": "Morrell-Falvey", "suffix": "", "given": "Jennifer", "non-dropping-particle": "", "dropping-particle": ""}, {"parse-names": false, "family": "Dalhaime</vt:lpwstr>
  </property>
  <property fmtid="{D5CDD505-2E9C-101B-9397-08002B2CF9AE}" pid="56" name="Mendeley_Bookmark_30caRTEgpl_22">
    <vt:lpwstr>r", "suffix": "", "given": "Paul", "non-dropping-particle": "", "dropping-particle": ""}], "type": "article-journal", "issue": "6", "DOI": "10.1111/tra.12394", "volume": "17", "container-title": "Traffic (Copenhagen, Denmark)", "page": "657-69", "ISBN": "</vt:lpwstr>
  </property>
  <property fmtid="{D5CDD505-2E9C-101B-9397-08002B2CF9AE}" pid="57" name="Mendeley_Bookmark_30caRTEgpl_23">
    <vt:lpwstr>1508856788", "issued": {"date-parts": [["2016", "6"]]}, "PMID": "26990381"}, "id": "ITEM-2"}, {"uris": ["http://www.mendeley.com/documents/?uuid=78e10fcf-d3d9-405d-8985-21a537d96a68"], "itemData": {"title": "Lipid droplet de novo formation and fission are</vt:lpwstr>
  </property>
  <property fmtid="{D5CDD505-2E9C-101B-9397-08002B2CF9AE}" pid="58" name="Mendeley_Bookmark_30caRTEgpl_24">
    <vt:lpwstr> linked to the cell cycle in fission yeast.", "abstract": "Cells sequester neutral lipids in bodies called lipid droplets. Thus, the formation and breakdown of the droplets are important for cellular metabolism; unfortunately, these processes are difficul</vt:lpwstr>
  </property>
  <property fmtid="{D5CDD505-2E9C-101B-9397-08002B2CF9AE}" pid="59" name="Mendeley_Bookmark_30caRTEgpl_25">
    <vt:lpwstr>t to quantify. Here, we used time-lapse confocal microscopy to track the formation, movement and size changes of lipid droplets throughout the cell cycle in fission yeast Schizosaccharomyces pombe. In theory, the number of lipid droplets in these cells mu</vt:lpwstr>
  </property>
  <property fmtid="{D5CDD505-2E9C-101B-9397-08002B2CF9AE}" pid="60" name="Mendeley_Bookmark_30caRTEgpl_26">
    <vt:lpwstr>st increase for daughter cells to have the same number of droplets as the parent at a reference point in the cell cycle. We observed stable droplet formation events in G2 phase that were divided evenly between de novo formation of nascent droplets and fis</vt:lpwstr>
  </property>
  <property fmtid="{D5CDD505-2E9C-101B-9397-08002B2CF9AE}" pid="61" name="Mendeley_Bookmark_30caRTEgpl_27">
    <vt:lpwstr>sion of preexisting droplets. The observations that lipid droplet number is linked to the cell cycle and that droplets can form via fission were both new discoveries. Thus, we scrutinized each fission event for multiple signatures to eliminate possible ar</vt:lpwstr>
  </property>
  <property fmtid="{D5CDD505-2E9C-101B-9397-08002B2CF9AE}" pid="62" name="Mendeley_Bookmark_30caRTEgpl_28">
    <vt:lpwstr>tifacts from our microscopy. We augmented our time-lapse confocal microscopy with electron microscopy, which showed lipid droplet 'intermediates': droplets shaped like dumbbells that are potentially in transition states between two spherical droplets. Usi</vt:lpwstr>
  </property>
  <property fmtid="{D5CDD505-2E9C-101B-9397-08002B2CF9AE}" pid="63" name="Mendeley_Bookmark_30caRTEgpl_29">
    <vt:lpwstr>ng these complementary microscopy techniques and also dynamic simulations, we show that lipid droplets can form by fission.", "ISSN": "1600-0854", "id": "ITEM-3", "PMID": "22300234", "type": "article-journal", "issue": "5", "DOI": "10.1111/j.1600-0854.201</vt:lpwstr>
  </property>
  <property fmtid="{D5CDD505-2E9C-101B-9397-08002B2CF9AE}" pid="64" name="Mendeley_Bookmark_30caRTEgpl_3">
    <vt:lpwstr>omponents of droplets isolated from organisms throughout the phylogenetic tree. Here, we add to that important inventory by reporting lipid droplet factors from the fission yeast, Schizosaccharomyces pombe. Unique to this study was the fact that cells wer</vt:lpwstr>
  </property>
  <property fmtid="{D5CDD505-2E9C-101B-9397-08002B2CF9AE}" pid="65" name="Mendeley_Bookmark_30caRTEgpl_30">
    <vt:lpwstr>2.01339.x", "volume": "13", "container-title": "Traffic (Copenhagen, Denmark)", "page": "705-14", "issued": {"date-parts": [["2012", "5"]]}, "author": [{"parse-names": false, "family": "Long", "suffix": "", "given": "Allan P", "non-dropping-particle": "",</vt:lpwstr>
  </property>
  <property fmtid="{D5CDD505-2E9C-101B-9397-08002B2CF9AE}" pid="66" name="Mendeley_Bookmark_30caRTEgpl_31">
    <vt:lpwstr> "dropping-particle": ""}, {"parse-names": false, "family": "Manneschmidt", "suffix": "", "given": "Anna K", "non-dropping-particle": "", "dropping-particle": ""}, {"parse-names": false, "family": "VerBrugge", "suffix": "", "given": "Bobby", "non-dropping</vt:lpwstr>
  </property>
  <property fmtid="{D5CDD505-2E9C-101B-9397-08002B2CF9AE}" pid="67" name="Mendeley_Bookmark_30caRTEgpl_32">
    <vt:lpwstr>-particle": "", "dropping-particle": ""}, {"parse-names": false, "family": "Dortch", "suffix": "", "given": "Mary R", "non-dropping-particle": "", "dropping-particle": ""}, {"parse-names": false, "family": "Minkin", "suffix": "", "given": "Steven C", "non</vt:lpwstr>
  </property>
  <property fmtid="{D5CDD505-2E9C-101B-9397-08002B2CF9AE}" pid="68" name="Mendeley_Bookmark_30caRTEgpl_33">
    <vt:lpwstr>-dropping-particle": "", "dropping-particle": ""}, {"parse-names": false, "family": "Prater", "suffix": "", "given": "Keith E", "non-dropping-particle": "", "dropping-particle": ""}, {"parse-names": false, "family": "Biggerstaff", "suffix": "", "given": "</vt:lpwstr>
  </property>
  <property fmtid="{D5CDD505-2E9C-101B-9397-08002B2CF9AE}" pid="69" name="Mendeley_Bookmark_30caRTEgpl_34">
    <vt:lpwstr>John P", "non-dropping-particle": "", "dropping-particle": ""}, {"parse-names": false, "family": "Dunlap", "suffix": "", "given": "John R", "non-dropping-particle": "", "dropping-particle": ""}, {"parse-names": false, "family": "Dalhaimer", "suffix": "", </vt:lpwstr>
  </property>
  <property fmtid="{D5CDD505-2E9C-101B-9397-08002B2CF9AE}" pid="70" name="Mendeley_Bookmark_30caRTEgpl_35">
    <vt:lpwstr>"given": "Paul", "non-dropping-particle": "", "dropping-particle": ""}]}, "id": "ITEM-3"}, {"uris": ["http://www.mendeley.com/documents/?uuid=9c3ca578-b21f-448e-b28e-a12cbfad94eb"], "itemData": {"title": "Lipid droplet dynamics during Schizosaccharomyces </vt:lpwstr>
  </property>
  <property fmtid="{D5CDD505-2E9C-101B-9397-08002B2CF9AE}" pid="71" name="Mendeley_Bookmark_30caRTEgpl_36">
    <vt:lpwstr>pombe sporulation and their role in spore survival.", "DOI": "10.1242/bio.022384", "abstract": "Upon nitrogen starvation, the fission yeast Schizosaccharomyces pombe forms dormant spores; however, the mechanisms by which a spore sustains life without acce</vt:lpwstr>
  </property>
  <property fmtid="{D5CDD505-2E9C-101B-9397-08002B2CF9AE}" pid="72" name="Mendeley_Bookmark_30caRTEgpl_37">
    <vt:lpwstr>ss to exogenous nutrients remain unclear. Lipid droplets are reservoirs of neutral lipids that act as important cellular energy resources. By using live-cell imaging analysis, we found that the lipid droplets of mother cells redistribute to their nascent </vt:lpwstr>
  </property>
  <property fmtid="{D5CDD505-2E9C-101B-9397-08002B2CF9AE}" pid="73" name="Mendeley_Bookmark_30caRTEgpl_38">
    <vt:lpwstr>spores. Notably, this process was actin polymerization-dependent and facilitated by the leading edge proteins of the forespore membrane. Spores lacking triacylglycerol synthesis, which is essential for lipid droplet formation, failed to germinate. Our res</vt:lpwstr>
  </property>
  <property fmtid="{D5CDD505-2E9C-101B-9397-08002B2CF9AE}" pid="74" name="Mendeley_Bookmark_30caRTEgpl_39">
    <vt:lpwstr>ults suggest that the lipid droplets are important for the sustenance of life in spores.", "container-title": "Biology open", "author": [{"parse-names": false, "family": "Yang", "suffix": "", "given": "Hui-Ju", "non-dropping-particle": "", "dropping-parti</vt:lpwstr>
  </property>
  <property fmtid="{D5CDD505-2E9C-101B-9397-08002B2CF9AE}" pid="75" name="Mendeley_Bookmark_30caRTEgpl_4">
    <vt:lpwstr>e cultured in three different environments: 1) late log growth phase in glucose-based media, 2) stationary phase in glucosebased media, and 3) late log growth phase in media containing oleic acid. We confirmed colocalization of major factors with lipid dr</vt:lpwstr>
  </property>
  <property fmtid="{D5CDD505-2E9C-101B-9397-08002B2CF9AE}" pid="76" name="Mendeley_Bookmark_30caRTEgpl_40">
    <vt:lpwstr>cle": ""}, {"parse-names": false, "family": "Osakada", "suffix": "", "given": "Hiroko", "non-dropping-particle": "", "dropping-particle": ""}, {"parse-names": false, "family": "Kojidani", "suffix": "", "given": "Tomoko", "non-dropping-particle": "", "drop</vt:lpwstr>
  </property>
  <property fmtid="{D5CDD505-2E9C-101B-9397-08002B2CF9AE}" pid="77" name="Mendeley_Bookmark_30caRTEgpl_41">
    <vt:lpwstr>ping-particle": ""}, {"parse-names": false, "family": "Haraguchi", "suffix": "", "given": "Tokuko", "non-dropping-particle": "", "dropping-particle": ""}, {"parse-names": false, "family": "Hiraoka", "suffix": "", "given": "Yasushi", "non-dropping-particle</vt:lpwstr>
  </property>
  <property fmtid="{D5CDD505-2E9C-101B-9397-08002B2CF9AE}" pid="78" name="Mendeley_Bookmark_30caRTEgpl_42">
    <vt:lpwstr>": "", "dropping-particle": ""}], "page": "8-10", "PMID": "28011631", "type": "article-journal", "issued": {"date-parts": [["2016", "12", "23"]]}, "ISBN": "9789671342626", "id": "ITEM-4"}, "id": "ITEM-4"}], "mendeley": {"previouslyFormattedCitation": "&lt;su</vt:lpwstr>
  </property>
  <property fmtid="{D5CDD505-2E9C-101B-9397-08002B2CF9AE}" pid="79" name="Mendeley_Bookmark_30caRTEgpl_43">
    <vt:lpwstr>p&gt;6\u20139&lt;/sup&gt;", "plainTextFormattedCitation": "6\u20139", "formattedCitation": "&lt;sup&gt;6\u20139&lt;/sup&gt;"}, "properties": {"noteIndex": 0}, "schema": "https://github.com/citation-style-language/schema/raw/master/csl-citation.json"}</vt:lpwstr>
  </property>
  <property fmtid="{D5CDD505-2E9C-101B-9397-08002B2CF9AE}" pid="80" name="Mendeley_Bookmark_30caRTEgpl_5">
    <vt:lpwstr>oplets using live-cell fluorescent microscopy. We also analyzed droplets from each of the three conditions for sterol ester (SE) and triacylglycerol (TAG) content, along with their respective fatty acid compositions. We identified a previously undiscovere</vt:lpwstr>
  </property>
  <property fmtid="{D5CDD505-2E9C-101B-9397-08002B2CF9AE}" pid="81" name="Mendeley_Bookmark_30caRTEgpl_6">
    <vt:lpwstr>d lipid droplet protein, Vip1p, which affects droplet size distribution. The results provide further insight into the workings of these ubiquitous organelles.", "ISSN": "1976-3794", "id": "ITEM-1", "PMID": "28120187", "type": "article-journal", "issue": "</vt:lpwstr>
  </property>
  <property fmtid="{D5CDD505-2E9C-101B-9397-08002B2CF9AE}" pid="82" name="Mendeley_Bookmark_30caRTEgpl_7">
    <vt:lpwstr>2", "DOI": "10.1007/s12275-017-6205-1", "volume": "55", "container-title": "Journal of microbiology (Seoul, Korea)", "page": "112-122", "issued": {"date-parts": [["2017", "2"]]}, "author": [{"parse-names": false, "family": "Meyers", "suffix": "", "given":</vt:lpwstr>
  </property>
  <property fmtid="{D5CDD505-2E9C-101B-9397-08002B2CF9AE}" pid="83" name="Mendeley_Bookmark_30caRTEgpl_8">
    <vt:lpwstr> "Alex", "non-dropping-particle": "", "dropping-particle": ""}, {"parse-names": false, "family": "Chourey", "suffix": "", "given": "Karuna", "non-dropping-particle": "", "dropping-particle": ""}, {"parse-names": false, "family": "Weiskittel", "suffix": ""</vt:lpwstr>
  </property>
  <property fmtid="{D5CDD505-2E9C-101B-9397-08002B2CF9AE}" pid="84" name="Mendeley_Bookmark_30caRTEgpl_9">
    <vt:lpwstr>, "given": "Taylor M.", "non-dropping-particle": "", "dropping-particle": ""}, {"parse-names": false, "family": "Pfiffner", "suffix": "", "given": "Susan", "non-dropping-particle": "", "dropping-particle": ""}, {"parse-names": false, "family": "Dunlap", "</vt:lpwstr>
  </property>
  <property fmtid="{D5CDD505-2E9C-101B-9397-08002B2CF9AE}" pid="85" name="Mendeley_Bookmark_403gGrYnUn_1">
    <vt:lpwstr>ADDIN CSL_CITATION {"citationItems": [{"uris": ["http://www.mendeley.com/documents/?uuid=0f5dc3b2-d2d4-4375-bce3-38e3111207d3"], "itemData": {"title": "Regulation of nuclear envelope dynamics via APC/C is necessary for the progression of semi-open mitosis</vt:lpwstr>
  </property>
  <property fmtid="{D5CDD505-2E9C-101B-9397-08002B2CF9AE}" pid="86" name="Mendeley_Bookmark_403gGrYnUn_10">
    <vt:lpwstr> "suffix": "", "given": "Hirofumi", "non-dropping-particle": "", "dropping-particle": ""}, {"parse-names": false, "family": "Niki", "suffix": "", "given": "Hironori", "non-dropping-particle": "", "dropping-particle": ""}]}, "id": "ITEM-1"}], "mendeley": {</vt:lpwstr>
  </property>
  <property fmtid="{D5CDD505-2E9C-101B-9397-08002B2CF9AE}" pid="87" name="Mendeley_Bookmark_403gGrYnUn_11">
    <vt:lpwstr>"previouslyFormattedCitation": "&lt;sup&gt;10&lt;/sup&gt;", "plainTextFormattedCitation": "10", "formattedCitation": "&lt;sup&gt;10&lt;/sup&gt;"}, "properties": {"noteIndex": 0}, "schema": "https://github.com/citation-style-language/schema/raw/master/csl-citation.json"}</vt:lpwstr>
  </property>
  <property fmtid="{D5CDD505-2E9C-101B-9397-08002B2CF9AE}" pid="88" name="Mendeley_Bookmark_403gGrYnUn_2">
    <vt:lpwstr> in Schizosaccharomyces japonicus.", "abstract": "Three types of mitosis, which are open, closed or semi-open mitosis, function in eukaryotic cells, respectively. The open mitosis involves breakage of the nuclear envelope before nuclear division, whereas </vt:lpwstr>
  </property>
  <property fmtid="{D5CDD505-2E9C-101B-9397-08002B2CF9AE}" pid="89" name="Mendeley_Bookmark_403gGrYnUn_3">
    <vt:lpwstr>the closed mitosis proceeds with an intact nuclear envelope. To understand the mechanism and significance of three types of mitotic division in eukaryotes, we investigated the process of semi-open mitosis, in which the nuclear envelope is only partially b</vt:lpwstr>
  </property>
  <property fmtid="{D5CDD505-2E9C-101B-9397-08002B2CF9AE}" pid="90" name="Mendeley_Bookmark_403gGrYnUn_4">
    <vt:lpwstr>roken, in the fission yeast Schizosaccharomyces japonicus. In anaphase-promoting complex/cyclosome (APC/C) mutants of Sz. japonicus, the nuclear envelope remained relatively intact during anaphase, resulting in impaired semi-open mitosis. As a suppressor </vt:lpwstr>
  </property>
  <property fmtid="{D5CDD505-2E9C-101B-9397-08002B2CF9AE}" pid="91" name="Mendeley_Bookmark_403gGrYnUn_5">
    <vt:lpwstr>of apc2 mutant, a mutation of Oar2, which was a 3-oxoacyl-[acyl carrier protein] reductase, was obtained. The level of the Oar2, which had two destruction-box motifs recognized by APC/C, was increased in APC/C mutants. Furthermore, the defective semi-open</vt:lpwstr>
  </property>
  <property fmtid="{D5CDD505-2E9C-101B-9397-08002B2CF9AE}" pid="92" name="Mendeley_Bookmark_403gGrYnUn_6">
    <vt:lpwstr> mitosis observed in an apc2 mutant was restored by mutated oar2+. Based on these findings, we propose that APC/C regulates the dynamics of the nuclear envelope through degradation of Oar2 dependent on APC/C during the metaphase-to-anaphase transition of </vt:lpwstr>
  </property>
  <property fmtid="{D5CDD505-2E9C-101B-9397-08002B2CF9AE}" pid="93" name="Mendeley_Bookmark_403gGrYnUn_7">
    <vt:lpwstr>semi-open mitosis in Sz. japonicus.", "ISSN": "1365-2443", "id": "ITEM-1", "PMID": "23786411", "type": "article-journal", "issue": "9", "DOI": "10.1111/gtc.12072", "volume": "18", "container-title": "Genes to cells : devoted to molecular &amp; cellular mechan</vt:lpwstr>
  </property>
  <property fmtid="{D5CDD505-2E9C-101B-9397-08002B2CF9AE}" pid="94" name="Mendeley_Bookmark_403gGrYnUn_8">
    <vt:lpwstr>isms", "page": "733-52", "issued": {"date-parts": [["2013", "9"]]}, "author": [{"parse-names": false, "family": "Aoki", "suffix": "", "given": "Keita", "non-dropping-particle": "", "dropping-particle": ""}, {"parse-names": false, "family": "Shiwa", "suffi</vt:lpwstr>
  </property>
  <property fmtid="{D5CDD505-2E9C-101B-9397-08002B2CF9AE}" pid="95" name="Mendeley_Bookmark_403gGrYnUn_9">
    <vt:lpwstr>x": "", "given": "Yuh", "non-dropping-particle": "", "dropping-particle": ""}, {"parse-names": false, "family": "Takada", "suffix": "", "given": "Hiraku", "non-dropping-particle": "", "dropping-particle": ""}, {"parse-names": false, "family": "Yoshikawa",</vt:lpwstr>
  </property>
  <property fmtid="{D5CDD505-2E9C-101B-9397-08002B2CF9AE}" pid="96" name="Mendeley_Bookmark_4XCvo8ccYE_1">
    <vt:lpwstr>ADDIN CSL_CITATION {"citationItems": [{"uris": ["http://www.mendeley.com/documents/?uuid=6a44baf2-8664-4c89-8b69-f6ab627f016e"], "itemData": {"title": "Impaired coenzyme A synthesis in fission yeast causes defective mitosis, quiescence-exit failure, histo</vt:lpwstr>
  </property>
  <property fmtid="{D5CDD505-2E9C-101B-9397-08002B2CF9AE}" pid="97" name="Mendeley_Bookmark_4XCvo8ccYE_10">
    <vt:lpwstr>ticle": "", "dropping-particle": ""}, {"parse-names": false, "family": "Nakaseko", "suffix": "", "given": "Yukinobu", "non-dropping-particle": "", "dropping-particle": ""}, {"parse-names": false, "family": "Yanagida", "suffix": "", "given": "Mitsuhiro", "</vt:lpwstr>
  </property>
  <property fmtid="{D5CDD505-2E9C-101B-9397-08002B2CF9AE}" pid="98" name="Mendeley_Bookmark_4XCvo8ccYE_11">
    <vt:lpwstr>non-dropping-particle": "", "dropping-particle": ""}]}, "id": "ITEM-1"}], "mendeley": {"previouslyFormattedCitation": "&lt;sup&gt;30&lt;/sup&gt;", "plainTextFormattedCitation": "31", "formattedCitation": "&lt;sup&gt;31&lt;/sup&gt;"}, "properties": {"noteIndex": 0}, "schema": "ht</vt:lpwstr>
  </property>
  <property fmtid="{D5CDD505-2E9C-101B-9397-08002B2CF9AE}" pid="99" name="Mendeley_Bookmark_4XCvo8ccYE_12">
    <vt:lpwstr>tps://github.com/citation-style-language/schema/raw/master/csl-citation.json"}</vt:lpwstr>
  </property>
  <property fmtid="{D5CDD505-2E9C-101B-9397-08002B2CF9AE}" pid="100" name="Mendeley_Bookmark_4XCvo8ccYE_2">
    <vt:lpwstr>ne hypoacetylation and fragile DNA.", "abstract": "Biosynthesis of coenzyme A (CoA) requires a five-step process using pantothenate and cysteine in the fission yeast Schizosaccharomyces pombe. CoA contains a thiol (SH) group, which reacts with carboxylic </vt:lpwstr>
  </property>
  <property fmtid="{D5CDD505-2E9C-101B-9397-08002B2CF9AE}" pid="101" name="Mendeley_Bookmark_4XCvo8ccYE_3">
    <vt:lpwstr>acid to form thioesters, giving rise to acyl-activated CoAs such as acetyl-CoA. Acetyl-CoA is essential for energy metabolism and protein acetylation, and, in higher eukaryotes, for the production of neurotransmitters. We isolated a novel S. pombe tempera</vt:lpwstr>
  </property>
  <property fmtid="{D5CDD505-2E9C-101B-9397-08002B2CF9AE}" pid="102" name="Mendeley_Bookmark_4XCvo8ccYE_4">
    <vt:lpwstr>ture-sensitive strain ppc1-537 mutated in the catalytic region of phosphopantothenoylcysteine synthetase (designated Ppc1), which is essential for CoA synthesis. The mutant becomes auxotrophic to pantothenate at permissive temperature, displaying greatly </vt:lpwstr>
  </property>
  <property fmtid="{D5CDD505-2E9C-101B-9397-08002B2CF9AE}" pid="103" name="Mendeley_Bookmark_4XCvo8ccYE_5">
    <vt:lpwstr>decreased levels of CoA, acetyl-CoA and histone acetylation. Moreover, ppc1-537 mutant cells failed to restore proliferation from quiescence. Ppc1 is thus the product of a super-housekeeping gene. The ppc1-537 mutant showed combined synthetic lethal defec</vt:lpwstr>
  </property>
  <property fmtid="{D5CDD505-2E9C-101B-9397-08002B2CF9AE}" pid="104" name="Mendeley_Bookmark_4XCvo8ccYE_6">
    <vt:lpwstr>ts with five of six histone deacetylase mutants, whereas sir2 deletion exceptionally rescued the ppc1-537 phenotype. In synchronous cultures, ppc1-537 cells can proceed to the S phase, but lose viability during mitosis failing in sister centromere/kinetoc</vt:lpwstr>
  </property>
  <property fmtid="{D5CDD505-2E9C-101B-9397-08002B2CF9AE}" pid="105" name="Mendeley_Bookmark_4XCvo8ccYE_7">
    <vt:lpwstr>hore segregation and nuclear division. Additionally, double-strand break repair is defective in the ppc1-537 mutant, producing fragile broken DNA, probably owing to diminished histone acetylation. The CoA-supported metabolism thus controls the state of ch</vt:lpwstr>
  </property>
  <property fmtid="{D5CDD505-2E9C-101B-9397-08002B2CF9AE}" pid="106" name="Mendeley_Bookmark_4XCvo8ccYE_8">
    <vt:lpwstr>romosome DNA.", "ISSN": "2046-2441", "id": "ITEM-1", "PMID": "23091701", "type": "article-journal", "issue": "9", "DOI": "10.1098/rsob.120117", "volume": "2", "container-title": "Open biology", "page": "120117", "issued": {"date-parts": [["2012", "9", "12</vt:lpwstr>
  </property>
  <property fmtid="{D5CDD505-2E9C-101B-9397-08002B2CF9AE}" pid="107" name="Mendeley_Bookmark_4XCvo8ccYE_9">
    <vt:lpwstr>"]]}, "author": [{"parse-names": false, "family": "Nakamura", "suffix": "", "given": "Takahiro", "non-dropping-particle": "", "dropping-particle": ""}, {"parse-names": false, "family": "Pluskal", "suffix": "", "given": "Tom\u00e1\u0161", "non-dropping-par</vt:lpwstr>
  </property>
  <property fmtid="{D5CDD505-2E9C-101B-9397-08002B2CF9AE}" pid="108" name="Mendeley_Bookmark_57yjz64pVt_1">
    <vt:lpwstr>ADDIN CSL_CITATION {"properties": {"noteIndex": 0}, "schema": "https://github.com/citation-style-language/schema/raw/master/csl-citation.json", "citationItems": [{"uris": ["http://www.mendeley.com/documents/?uuid=5434e091-60b2-4706-a60f-3bad4ee0cdbe"], "i</vt:lpwstr>
  </property>
  <property fmtid="{D5CDD505-2E9C-101B-9397-08002B2CF9AE}" pid="109" name="Mendeley_Bookmark_57yjz64pVt_10">
    <vt:lpwstr>trong S-0 &lt;-&gt; S-1 transitions yields a Forster radius of R(0) = 57 +/- 1 Angstrom. The fluorescence lifetime and spectra are pH independent and change little with solvent polarity. The influence of oxygen quenching is typically less than 5% in liquids. Th</vt:lpwstr>
  </property>
  <property fmtid="{D5CDD505-2E9C-101B-9397-08002B2CF9AE}" pid="110" name="Mendeley_Bookmark_57yjz64pVt_11">
    <vt:lpwstr>e fluorescence of BODIPY is quenched by Trp (K = 15 M(-1)) and Tyr (K = 14 M(-1)). The quenching by Phe is less efficient, at least by one order of magnitude. The fluorescence relaxation of BODIPY is monoexponential when solubilized in lipid vesicles of 1</vt:lpwstr>
  </property>
  <property fmtid="{D5CDD505-2E9C-101B-9397-08002B2CF9AE}" pid="111" name="Mendeley_Bookmark_57yjz64pVt_12">
    <vt:lpwstr>,2-dioleoyl-sn-glycero-3-phosphocholine (DOPC) and a cubic liquid-crystalline phase of monoolein. The fluorescence decay of BODIPY, when covalently bound to the cystein residue of a mutant form of the plasminogen activator inhibitor 1 (PAI-1) is very well</vt:lpwstr>
  </property>
  <property fmtid="{D5CDD505-2E9C-101B-9397-08002B2CF9AE}" pid="112" name="Mendeley_Bookmark_57yjz64pVt_13">
    <vt:lpwstr> described by a sum of two exponential functions. The major component contributes with ca. 95% to the total intensity. In one of the PAI-1 mutants studied here, a Cys replaces the reactive center Ser 344 of the wildtype PAI-1. From the fluorescence anisot</vt:lpwstr>
  </property>
  <property fmtid="{D5CDD505-2E9C-101B-9397-08002B2CF9AE}" pid="113" name="Mendeley_Bookmark_57yjz64pVt_14">
    <vt:lpwstr>ropy we conclude that the rotational correlation function of BODIPY in PAI-1 contains rapid motions (unresolved on the sub-ns time scales) and (at least) two rotational correlation times of about 3 and 50 ns. The longest correlation time is compatible wit</vt:lpwstr>
  </property>
  <property fmtid="{D5CDD505-2E9C-101B-9397-08002B2CF9AE}" pid="114" name="Mendeley_Bookmark_57yjz64pVt_15">
    <vt:lpwstr>h the tumbling motion of the protein molecule in water. Furthermore, it appears that the local rotational mobility of the BODIPY moiety in the reactive center of P\u2026", "type": "article-journal"}}], "mendeley": {"formattedCitation": "&lt;sup&gt;11&lt;/sup&gt;", "p</vt:lpwstr>
  </property>
  <property fmtid="{D5CDD505-2E9C-101B-9397-08002B2CF9AE}" pid="115" name="Mendeley_Bookmark_57yjz64pVt_16">
    <vt:lpwstr>lainTextFormattedCitation": "11", "previouslyFormattedCitation": "&lt;sup&gt;11&lt;/sup&gt;"}}</vt:lpwstr>
  </property>
  <property fmtid="{D5CDD505-2E9C-101B-9397-08002B2CF9AE}" pid="116" name="Mendeley_Bookmark_57yjz64pVt_2">
    <vt:lpwstr>d": "ITEM-1", "itemData": {"container-title": "Journal of the American Chemical Society", "DOI": "10.1021/ja00096a042", "ISBN": "0002-7863", "volume": "116", "page": "7801-7806", "id": "ITEM-1", "author": [{"family": "Karolin", "suffix": "", "non-dropping</vt:lpwstr>
  </property>
  <property fmtid="{D5CDD505-2E9C-101B-9397-08002B2CF9AE}" pid="117" name="Mendeley_Bookmark_57yjz64pVt_3">
    <vt:lpwstr>-particle": "", "dropping-particle": "", "given": "Jan", "parse-names": false}, {"family": "Johansson", "suffix": "", "non-dropping-particle": "", "dropping-particle": "", "given": "Lennart B.A.", "parse-names": false}, {"family": "Strandberg", "suffix": </vt:lpwstr>
  </property>
  <property fmtid="{D5CDD505-2E9C-101B-9397-08002B2CF9AE}" pid="118" name="Mendeley_Bookmark_57yjz64pVt_4">
    <vt:lpwstr>"", "non-dropping-particle": "", "dropping-particle": "", "given": "Leif", "parse-names": false}, {"family": "Ny", "suffix": "", "non-dropping-particle": "", "dropping-particle": "", "given": "Tor", "parse-names": false}], "title": "Fluorescence and Absor</vt:lpwstr>
  </property>
  <property fmtid="{D5CDD505-2E9C-101B-9397-08002B2CF9AE}" pid="119" name="Mendeley_Bookmark_57yjz64pVt_5">
    <vt:lpwstr>ption Spectroscopic Properties of Dipyrrometheneboron Difluoride (BODIPY) Derivatives in Liquids, Lipid Membranes, and Proteins", "issued": {"date-parts": [["1994"]]}, "issue": "17", "ISSN": "15205126", "abstract": "Light spectroscopic properties of a rec</vt:lpwstr>
  </property>
  <property fmtid="{D5CDD505-2E9C-101B-9397-08002B2CF9AE}" pid="120" name="Mendeley_Bookmark_57yjz64pVt_6">
    <vt:lpwstr>ently developed fluorophore, 4,4-difluoro-4-borata-3a-azonia-4a-aza-s-indacene (BODIPY) and its derivatives, have been studied in different solvents, lipid membranes (modeled by lyotropic lamellar and cubic liquid crystals) as well as a protein. The absor</vt:lpwstr>
  </property>
  <property fmtid="{D5CDD505-2E9C-101B-9397-08002B2CF9AE}" pid="121" name="Mendeley_Bookmark_57yjz64pVt_7">
    <vt:lpwstr>ption spectrum shows a strong {epsilon approximate to 90 000 M(-1) cm(-1)} S-0 --&gt; S-1 transition at about 500 nm and a higher S-0 --&gt; S-2 transition at about 375 nm, which is 20 times weaker. The electronic dipole of the S-0 --&gt; S-1 transition is polariz</vt:lpwstr>
  </property>
  <property fmtid="{D5CDD505-2E9C-101B-9397-08002B2CF9AE}" pid="122" name="Mendeley_Bookmark_57yjz64pVt_8">
    <vt:lpwstr>ed along the long axis of the chromophore, as shown by linear dichroism spectroscopy (LD). The S-0 --&gt; S-2 band contains a mixture of, presumably, in-plane-polarized transitions. For the S-0 --&gt; S-1 transitions, the limiting fluorescence anisotropy, r(0) </vt:lpwstr>
  </property>
  <property fmtid="{D5CDD505-2E9C-101B-9397-08002B2CF9AE}" pid="123" name="Mendeley_Bookmark_57yjz64pVt_9">
    <vt:lpwstr>= 0.37. The fluorescence quantum yields are typically higher than 0.8. The calculated radiative lifetime of tau(0) = 5.6 ns in methanol is in reasonable agreement with the experimental value of tau(0) 5.9 +/- 0.2 ns. An efficient overlapping between the s</vt:lpwstr>
  </property>
  <property fmtid="{D5CDD505-2E9C-101B-9397-08002B2CF9AE}" pid="124" name="Mendeley_Bookmark_5XGz7dI6Ow_1">
    <vt:lpwstr>ADDIN CSL_CITATION {"citationItems": [{"uris": ["http://www.mendeley.com/documents/?uuid=0fca3204-decb-4d9f-8d50-882b82a9f043"], "itemData": {"title": "Isolation of heterothallic haploid and auxotrophic mutants of Schizosaccharomyces japonicus", "abstract</vt:lpwstr>
  </property>
  <property fmtid="{D5CDD505-2E9C-101B-9397-08002B2CF9AE}" pid="125" name="Mendeley_Bookmark_5XGz7dI6Ow_10">
    <vt:lpwstr>ping-particle": ""}, {"parse-names": false, "family": "Niki", "suffix": "", "given": "Hironori", "non-dropping-particle": "", "dropping-particle": ""}]}, "id": "ITEM-1"}], "mendeley": {"previouslyFormattedCitation": "&lt;sup&gt;31&lt;/sup&gt;", "plainTextFormattedCit</vt:lpwstr>
  </property>
  <property fmtid="{D5CDD505-2E9C-101B-9397-08002B2CF9AE}" pid="126" name="Mendeley_Bookmark_5XGz7dI6Ow_11">
    <vt:lpwstr>ation": "32", "formattedCitation": "&lt;sup&gt;32&lt;/sup&gt;"}, "properties": {"noteIndex": 0}, "schema": "https://github.com/citation-style-language/schema/raw/master/csl-citation.json"}</vt:lpwstr>
  </property>
  <property fmtid="{D5CDD505-2E9C-101B-9397-08002B2CF9AE}" pid="127" name="Mendeley_Bookmark_5XGz7dI6Ow_2">
    <vt:lpwstr>": "The fission yeast Schizosaccharomyces japonicus var. japonicus belong to the genus Schizosaccharomyces, together with Schizosaccharomyces pombe, which has been well studied as a model organism. In contrast, Sz. japonicus is poorly characterized and ge</vt:lpwstr>
  </property>
  <property fmtid="{D5CDD505-2E9C-101B-9397-08002B2CF9AE}" pid="128" name="Mendeley_Bookmark_5XGz7dI6Ow_3">
    <vt:lpwstr>netic tools were yet to be developed. We here report the isolation of the heterothallic haploids NIG2017, NIG2025 and NIG2028, which were derivatives of a Sz. japonicus homothallic strain (NIG2008). Based on the genomic sequence of Sz. japonicus, released</vt:lpwstr>
  </property>
  <property fmtid="{D5CDD505-2E9C-101B-9397-08002B2CF9AE}" pid="129" name="Mendeley_Bookmark_5XGz7dI6Ow_4">
    <vt:lpwstr> by the Broad Institute, we found that Sz. japonicus also possesses orthologues of the mating-type genes of Sz. pombe; two mat-M (-) and two mat-P (+) genes. As expected, heterothallic strains were defective in one of the Sz. japonicus mat genes (mat(sj))</vt:lpwstr>
  </property>
  <property fmtid="{D5CDD505-2E9C-101B-9397-08002B2CF9AE}" pid="130" name="Mendeley_Bookmark_5XGz7dI6Ow_5">
    <vt:lpwstr>. We confirmed that NIG2017 and NIG2025 strains only expressed mRNA from the mat(sj)-P genes, while homothallic strains expressed both mat(sj)-M and mat(sj)-P. Although the NIG2028 strain expressed both gene products, mat(sj)-P was found mutated, which ma</vt:lpwstr>
  </property>
  <property fmtid="{D5CDD505-2E9C-101B-9397-08002B2CF9AE}" pid="131" name="Mendeley_Bookmark_5XGz7dI6Ow_6">
    <vt:lpwstr>y have conferred the heterothallic phenotype of the mutant. Thus, we concluded that these were stable heterothallic strains. We designated NIG2017 and NIG2025 as h(+) and NIG 2028 as h(-), respectively. We also found additional h(-) strains (NIG5872 and N</vt:lpwstr>
  </property>
  <property fmtid="{D5CDD505-2E9C-101B-9397-08002B2CF9AE}" pid="132" name="Mendeley_Bookmark_5XGz7dI6Ow_7">
    <vt:lpwstr>IG5873) that arose from the cross between NIG2017 and NIG2028 derivatives. In addition to that, we have constructed a ura4(sj)-deleted strain and an ade6(sj)-mutated strain. We used these heterothallic strains and the auxotroph strains to perform spore di</vt:lpwstr>
  </property>
  <property fmtid="{D5CDD505-2E9C-101B-9397-08002B2CF9AE}" pid="133" name="Mendeley_Bookmark_5XGz7dI6Ow_8">
    <vt:lpwstr>ssection analysis to determine the genetic distances between several loci, and found that the mating type loci and ade6(sj) locus were linked to centromeres.", "ISSN": "0749503X", "id": "ITEM-1", "PMID": "19330769", "type": "article-journal", "issue": "4"</vt:lpwstr>
  </property>
  <property fmtid="{D5CDD505-2E9C-101B-9397-08002B2CF9AE}" pid="134" name="Mendeley_Bookmark_5XGz7dI6Ow_9">
    <vt:lpwstr>, "DOI": "10.1002/yea.1662", "volume": "26", "container-title": "Yeast", "page": "221-233", "issued": {"date-parts": [["2009", "4"]]}, "author": [{"parse-names": false, "family": "Furuya", "suffix": "", "given": "Kanji", "non-dropping-particle": "", "drop</vt:lpwstr>
  </property>
  <property fmtid="{D5CDD505-2E9C-101B-9397-08002B2CF9AE}" pid="135" name="Mendeley_Bookmark_637i5gCLCb_1">
    <vt:lpwstr>ADDIN CSL_CITATION {"citationItems": [{"uris": ["http://www.mendeley.com/documents/?uuid=be94eabd-5aa2-472f-b626-690060cbce79"], "itemData": {"title": "Quantitative imaging of lipid droplets in single cells.", "DOI": "10.1039/c8an01525b", "abstract": "The</vt:lpwstr>
  </property>
  <property fmtid="{D5CDD505-2E9C-101B-9397-08002B2CF9AE}" pid="136" name="Mendeley_Bookmark_637i5gCLCb_10">
    <vt:lpwstr>ipid droplets (LD) have attracted great interest in biomedical research. The integration of both biochemical and genetic tools and the use of model organisms have greatly contributed to the understanding of LD metabolism and its regulation. However, many </vt:lpwstr>
  </property>
  <property fmtid="{D5CDD505-2E9C-101B-9397-08002B2CF9AE}" pid="137" name="Mendeley_Bookmark_637i5gCLCb_11">
    <vt:lpwstr>important aspects such as LD biogenesis, intracellular dynamics, or their potential degradation by autophagy are still poorly understood. Microscopic techniques, in particular fluorescence microscopy using LD specific dyes or fluorescent protein tagging, </vt:lpwstr>
  </property>
  <property fmtid="{D5CDD505-2E9C-101B-9397-08002B2CF9AE}" pid="138" name="Mendeley_Bookmark_637i5gCLCb_12">
    <vt:lpwstr>represent excellent experimental tools to study the dynamic nature of both the protein and lipid content of LD. Single cell systems in culture are particularly suited to identify and characterize proteins required for LD formation and turnover, using gene</vt:lpwstr>
  </property>
  <property fmtid="{D5CDD505-2E9C-101B-9397-08002B2CF9AE}" pid="139" name="Mendeley_Bookmark_637i5gCLCb_13">
    <vt:lpwstr>tic knock-down or gene deletion strategies. Here we describe experimental setups to investigate LD dynamics and turnover in yeast, using various labeling techniques suitable for three-dimensional imaging over time (4D imaging), quantitative microscopy and</vt:lpwstr>
  </property>
  <property fmtid="{D5CDD505-2E9C-101B-9397-08002B2CF9AE}" pid="140" name="Mendeley_Bookmark_637i5gCLCb_14">
    <vt:lpwstr> imaging-based screens of mutant libraries. Also, implementation of coherent anti-Stokes Raman scattering (CARS) microscopy as an emerging tool for label-free lipid imaging in living cells will be discussed.", "ISSN": "0091-679X", "id": "ITEM-2", "author"</vt:lpwstr>
  </property>
  <property fmtid="{D5CDD505-2E9C-101B-9397-08002B2CF9AE}" pid="141" name="Mendeley_Bookmark_637i5gCLCb_15">
    <vt:lpwstr>: [{"parse-names": false, "family": "Wolinski", "suffix": "", "given": "Heimo", "non-dropping-particle": "", "dropping-particle": ""}, {"parse-names": false, "family": "Bredies", "suffix": "", "given": "Kristian", "non-dropping-particle": "", "dropping-pa</vt:lpwstr>
  </property>
  <property fmtid="{D5CDD505-2E9C-101B-9397-08002B2CF9AE}" pid="142" name="Mendeley_Bookmark_637i5gCLCb_16">
    <vt:lpwstr>rticle": ""}, {"parse-names": false, "family": "Kohlwein", "suffix": "", "given": "Sepp D.", "non-dropping-particle": "", "dropping-particle": ""}], "publisher": "Elsevier Inc.", "type": "article-journal", "DOI": "10.1016/B978-0-12-386487-1.00016-X", "vol</vt:lpwstr>
  </property>
  <property fmtid="{D5CDD505-2E9C-101B-9397-08002B2CF9AE}" pid="143" name="Mendeley_Bookmark_637i5gCLCb_17">
    <vt:lpwstr>ume": "108", "container-title": "Methods in cell biology", "page": "345-65", "ISBN": "0091-679X", "issued": {"date-parts": [["2012"]]}, "PMID": "22325610"}, "id": "ITEM-2"}, {"uris": ["http://www.mendeley.com/documents/?uuid=bf70689c-e0a5-4648-9fcb-9b47bd</vt:lpwstr>
  </property>
  <property fmtid="{D5CDD505-2E9C-101B-9397-08002B2CF9AE}" pid="144" name="Mendeley_Bookmark_637i5gCLCb_18">
    <vt:lpwstr>aadccd"], "itemData": {"title": "High-throughput, nonperturbing quantification of lipid droplets with digital holographic microscopy.", "abstract": "In vitro differentiating adipocytes are sensitive to liquid manipulations and have the tendency to float. </vt:lpwstr>
  </property>
  <property fmtid="{D5CDD505-2E9C-101B-9397-08002B2CF9AE}" pid="145" name="Mendeley_Bookmark_637i5gCLCb_19">
    <vt:lpwstr>Assessing adipocyte differentiation using current microscopy techniques involves cell staining and washing, while using flow cytometry involves cell retrieval in suspension. These methods induce biases, are difficult to reproduce, and involve tedious opti</vt:lpwstr>
  </property>
  <property fmtid="{D5CDD505-2E9C-101B-9397-08002B2CF9AE}" pid="146" name="Mendeley_Bookmark_637i5gCLCb_2">
    <vt:lpwstr> combination of next generation sequencing (NGS) and automated liquid handling platforms has led to a revolution in single-cell genomic studies. However, many molecules that are critical to understanding the functional roles of cells in a complex tissue o</vt:lpwstr>
  </property>
  <property fmtid="{D5CDD505-2E9C-101B-9397-08002B2CF9AE}" pid="147" name="Mendeley_Bookmark_637i5gCLCb_20">
    <vt:lpwstr>mizations. In this study, we present digital holographic microscopy (DHM) as a label-free, nonperturbing means to quantify lipid droplets in differentiating adipocytes in a robust medium- to high-throughput manner. Taking advantage of the high refractive </vt:lpwstr>
  </property>
  <property fmtid="{D5CDD505-2E9C-101B-9397-08002B2CF9AE}" pid="148" name="Mendeley_Bookmark_637i5gCLCb_21">
    <vt:lpwstr>index of lipid droplets, DHM can assess the production of intracellular lipid droplets by differences in phase shift in a quantitative manner. Adipocytic differentiation, combined with other morphological features including cell confluence and cell death,</vt:lpwstr>
  </property>
  <property fmtid="{D5CDD505-2E9C-101B-9397-08002B2CF9AE}" pid="149" name="Mendeley_Bookmark_637i5gCLCb_22">
    <vt:lpwstr> was tracked over 6 days in live OP9 mesenchymal stromal cells. We compared DHM with other currently available methods of lipid droplet quantification and demonstrated its robustness with modulators of adipocytic differentiation in a dose-responsive manne</vt:lpwstr>
  </property>
  <property fmtid="{D5CDD505-2E9C-101B-9397-08002B2CF9AE}" pid="150" name="Mendeley_Bookmark_637i5gCLCb_23">
    <vt:lpwstr>r. This study suggests DHM as a novel marker-free nonperturbing method to study lipid droplet accumulation and may be envisioned for drug screens and mechanistic studies on adipocytic differentiation.", "ISSN": "1539-7262", "id": "ITEM-3", "PMID": "296225</vt:lpwstr>
  </property>
  <property fmtid="{D5CDD505-2E9C-101B-9397-08002B2CF9AE}" pid="151" name="Mendeley_Bookmark_637i5gCLCb_24">
    <vt:lpwstr>79", "type": "article-journal", "issue": "7", "DOI": "10.1194/jlr.D085217", "volume": "59", "container-title": "Journal of lipid research", "page": "1301-1310", "issued": {"date-parts": [["2018", "7"]]}, "author": [{"parse-names": false, "family": "Campos</vt:lpwstr>
  </property>
  <property fmtid="{D5CDD505-2E9C-101B-9397-08002B2CF9AE}" pid="152" name="Mendeley_Bookmark_637i5gCLCb_25">
    <vt:lpwstr>", "suffix": "", "given": "Vasco", "non-dropping-particle": "", "dropping-particle": ""}, {"parse-names": false, "family": "Rappaz", "suffix": "", "given": "Benjamin", "non-dropping-particle": "", "dropping-particle": ""}, {"parse-names": false, "family":</vt:lpwstr>
  </property>
  <property fmtid="{D5CDD505-2E9C-101B-9397-08002B2CF9AE}" pid="153" name="Mendeley_Bookmark_637i5gCLCb_26">
    <vt:lpwstr> "Kuttler", "suffix": "", "given": "Fabien", "non-dropping-particle": "", "dropping-particle": ""}, {"parse-names": false, "family": "Turcatti", "suffix": "", "given": "Gerardo", "non-dropping-particle": "", "dropping-particle": ""}, {"parse-names": false</vt:lpwstr>
  </property>
  <property fmtid="{D5CDD505-2E9C-101B-9397-08002B2CF9AE}" pid="154" name="Mendeley_Bookmark_637i5gCLCb_27">
    <vt:lpwstr>, "family": "Naveiras", "suffix": "", "given": "Olaia", "non-dropping-particle": "", "dropping-particle": ""}]}, "id": "ITEM-3"}], "mendeley": {"previouslyFormattedCitation": "&lt;sup&gt;16\u201318&lt;/sup&gt;", "plainTextFormattedCitation": "16\u201318", "formattedC</vt:lpwstr>
  </property>
  <property fmtid="{D5CDD505-2E9C-101B-9397-08002B2CF9AE}" pid="155" name="Mendeley_Bookmark_637i5gCLCb_28">
    <vt:lpwstr>itation": "&lt;sup&gt;16\u201318&lt;/sup&gt;"}, "properties": {"noteIndex": 0}, "schema": "https://github.com/citation-style-language/schema/raw/master/csl-citation.json"}</vt:lpwstr>
  </property>
  <property fmtid="{D5CDD505-2E9C-101B-9397-08002B2CF9AE}" pid="156" name="Mendeley_Bookmark_637i5gCLCb_3">
    <vt:lpwstr>r organs, are not directly encoded in the genome, and therefore cannot be profiled with NGS. Lipids, for example, play a critical role in many metabolic processes but cannot be detected by sequencing. Recent developments in quantitative imaging, particula</vt:lpwstr>
  </property>
  <property fmtid="{D5CDD505-2E9C-101B-9397-08002B2CF9AE}" pid="157" name="Mendeley_Bookmark_637i5gCLCb_4">
    <vt:lpwstr>rly coherent Raman scattering (CRS) techniques, have produced a suite of tools for studying lipid content in single cells. This article reviews CRS imaging and computational image processing techniques for non-destructive profiling of dynamic changes in l</vt:lpwstr>
  </property>
  <property fmtid="{D5CDD505-2E9C-101B-9397-08002B2CF9AE}" pid="158" name="Mendeley_Bookmark_637i5gCLCb_5">
    <vt:lpwstr>ipid composition and spatial distribution at the single-cell level. As quantitative CRS imaging progresses synergistically with microfluidic and microscopic platforms for single-cell genomic analysis, we anticipate that these techniques will bring researc</vt:lpwstr>
  </property>
  <property fmtid="{D5CDD505-2E9C-101B-9397-08002B2CF9AE}" pid="159" name="Mendeley_Bookmark_637i5gCLCb_6">
    <vt:lpwstr>hers closer towards combined lipidomic and genomic analysis.", "ISSN": "1364-5528", "container-title": "The Analyst", "PMID": "30357117", "type": "article-journal", "issued": {"date-parts": [["2018", "10", "25"]]}, "author": [{"parse-names": false, "famil</vt:lpwstr>
  </property>
  <property fmtid="{D5CDD505-2E9C-101B-9397-08002B2CF9AE}" pid="160" name="Mendeley_Bookmark_637i5gCLCb_7">
    <vt:lpwstr>y": "Gupta", "suffix": "", "given": "Anushka", "non-dropping-particle": "", "dropping-particle": ""}, {"parse-names": false, "family": "Dorlhiac", "suffix": "", "given": "Gabriel F", "non-dropping-particle": "", "dropping-particle": ""}, {"parse-names": f</vt:lpwstr>
  </property>
  <property fmtid="{D5CDD505-2E9C-101B-9397-08002B2CF9AE}" pid="161" name="Mendeley_Bookmark_637i5gCLCb_8">
    <vt:lpwstr>alse, "family": "Streets", "suffix": "", "given": "Aaron M", "non-dropping-particle": "", "dropping-particle": ""}], "publisher": "Royal Society of Chemistry", "id": "ITEM-1"}, "id": "ITEM-1"}, {"uris": ["http://www.mendeley.com/documents/?uuid=d451a01d-c</vt:lpwstr>
  </property>
  <property fmtid="{D5CDD505-2E9C-101B-9397-08002B2CF9AE}" pid="162" name="Mendeley_Bookmark_637i5gCLCb_9">
    <vt:lpwstr>799-4ab3-a547-7d46abad6fde"], "itemData": {"title": "Quantitative imaging of lipid metabolism in yeast: from 4D analysis to high content screens of mutant libraries.", "abstract": "Due to their central role in cellular fat storage and lipid homeostasis, l</vt:lpwstr>
  </property>
  <property fmtid="{D5CDD505-2E9C-101B-9397-08002B2CF9AE}" pid="163" name="Mendeley_Bookmark_6SMTBfo8yh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164" name="Mendeley_Bookmark_6SMTBfo8yh_10">
    <vt:lpwstr>9"]]}, "PMID": "24597968"}, "id": "ITEM-1"}], "mendeley": {"previouslyFormattedCitation": "&lt;sup&gt;1&lt;/sup&gt;", "plainTextFormattedCitation": "1", "formattedCitation": "&lt;sup&gt;1&lt;/sup&gt;"}, "properties": {"noteIndex": 0}, "schema": "https://github.com/citation-style</vt:lpwstr>
  </property>
  <property fmtid="{D5CDD505-2E9C-101B-9397-08002B2CF9AE}" pid="165" name="Mendeley_Bookmark_6SMTBfo8yh_11">
    <vt:lpwstr>-language/schema/raw/master/csl-citation.json"}</vt:lpwstr>
  </property>
  <property fmtid="{D5CDD505-2E9C-101B-9397-08002B2CF9AE}" pid="166" name="Mendeley_Bookmark_6SMTBfo8yh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167" name="Mendeley_Bookmark_6SMTBfo8yh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168" name="Mendeley_Bookmark_6SMTBfo8yh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169" name="Mendeley_Bookmark_6SMTBfo8yh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170" name="Mendeley_Bookmark_6SMTBfo8yh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171" name="Mendeley_Bookmark_6SMTBfo8yh_7">
    <vt:lpwstr>rovides a comprehensive view of nonpolar lipid research in yeast.", "ISSN": "1574-6976", "id": "ITEM-1", "author": [{"parse-names": false, "family": "Koch", "suffix": "", "given": "Barbara", "non-dropping-particle": "", "dropping-particle": ""}, {"parse-n</vt:lpwstr>
  </property>
  <property fmtid="{D5CDD505-2E9C-101B-9397-08002B2CF9AE}" pid="172" name="Mendeley_Bookmark_6SMTBfo8yh_8">
    <vt:lpwstr>ames": false, "family": "Schmidt", "suffix": "", "given": "Claudia", "non-dropping-particle": "", "dropping-particle": ""}, {"parse-names": false, "family": "Daum", "suffix": "", "given": "G\u00fcnther", "non-dropping-particle": "", "dropping-particle": "</vt:lpwstr>
  </property>
  <property fmtid="{D5CDD505-2E9C-101B-9397-08002B2CF9AE}" pid="173" name="Mendeley_Bookmark_6SMTBfo8yh_9">
    <vt:lpwstr>"}], "type": "article-journal", "issue": "5", "DOI": "10.1111/1574-6976.12069", "volume": "38", "container-title": "FEMS microbiology reviews", "page": "892-915", "ISBN": "1574-6976 (Electronic)\\r0168-6445 (Linking)", "issued": {"date-parts": [["2014", "</vt:lpwstr>
  </property>
  <property fmtid="{D5CDD505-2E9C-101B-9397-08002B2CF9AE}" pid="174" name="Mendeley_Bookmark_7M9TLskdYC_1">
    <vt:lpwstr>ADDIN CSL_CITATION {"properties": {"noteIndex": 0}, "schema": "https://github.com/citation-style-language/schema/raw/master/csl-citation.json", "citationItems": [{"uris": ["http://www.mendeley.com/documents/?uuid=80347390-71e0-422c-b963-2da22a86d7df"], "i</vt:lpwstr>
  </property>
  <property fmtid="{D5CDD505-2E9C-101B-9397-08002B2CF9AE}" pid="175" name="Mendeley_Bookmark_7M9TLskdYC_2">
    <vt:lpwstr>d": "ITEM-1", "itemData": {"container-title": "EMBO molecular medicine", "PMID": "23740690", "DOI": "10.1002/emmm.201100671", "ISBN": "2037372531", "volume": "5", "page": "973-83", "id": "ITEM-1", "author": [{"family": "Krahmer", "suffix": "", "non-droppi</vt:lpwstr>
  </property>
  <property fmtid="{D5CDD505-2E9C-101B-9397-08002B2CF9AE}" pid="176" name="Mendeley_Bookmark_7M9TLskdYC_3">
    <vt:lpwstr>ng-particle": "", "dropping-particle": "", "given": "Natalie", "parse-names": false}, {"family": "Farese", "suffix": "", "non-dropping-particle": "", "dropping-particle": "V.", "given": "Robert", "parse-names": false}, {"family": "Walther", "suffix": "", </vt:lpwstr>
  </property>
  <property fmtid="{D5CDD505-2E9C-101B-9397-08002B2CF9AE}" pid="177" name="Mendeley_Bookmark_7M9TLskdYC_4">
    <vt:lpwstr>"non-dropping-particle": "", "dropping-particle": "", "given": "Tobias C.", "parse-names": false}], "title": "Balancing the fat: lipid droplets and human disease.", "issued": {"date-parts": [["2013", "7"]]}, "issue": "7", "ISSN": "1757-4684", "abstract": </vt:lpwstr>
  </property>
  <property fmtid="{D5CDD505-2E9C-101B-9397-08002B2CF9AE}" pid="178" name="Mendeley_Bookmark_7M9TLskdYC_5">
    <vt:lpwstr>"Lipid droplets (LDs) are dynamic, cytosolic lipid-storage organelles found in nearly all cell types. Too many or too few LDs during excess or deficient fat storage lead to many different human diseases. Recent insights into LD biology and LD protein func</vt:lpwstr>
  </property>
  <property fmtid="{D5CDD505-2E9C-101B-9397-08002B2CF9AE}" pid="179" name="Mendeley_Bookmark_7M9TLskdYC_6">
    <vt:lpwstr>tions shed new light on mechanisms underlying those metabolic pathologies. These findings will likely provide opportunities for treatment of diseases associated with too much or too little fat.", "type": "article-journal"}}], "mendeley": {"formattedCitati</vt:lpwstr>
  </property>
  <property fmtid="{D5CDD505-2E9C-101B-9397-08002B2CF9AE}" pid="180" name="Mendeley_Bookmark_7M9TLskdYC_7">
    <vt:lpwstr>on": "&lt;sup&gt;2&lt;/sup&gt;", "plainTextFormattedCitation": "2", "previouslyFormattedCitation": "&lt;sup&gt;2&lt;/sup&gt;"}}</vt:lpwstr>
  </property>
  <property fmtid="{D5CDD505-2E9C-101B-9397-08002B2CF9AE}" pid="181" name="Mendeley_Bookmark_APvjsBminM_1">
    <vt:lpwstr>ADDIN CSL_CITATION {"citationItems": [{"uris": ["http://www.mendeley.com/documents/?uuid=a1e0e335-78c0-489e-8fbd-7e3ce35c576b"], "itemData": {"title": "The protein and neutral lipid composition of lipid droplets isolated from the fission yeast, Schizosacc</vt:lpwstr>
  </property>
  <property fmtid="{D5CDD505-2E9C-101B-9397-08002B2CF9AE}" pid="182" name="Mendeley_Bookmark_APvjsBminM_10">
    <vt:lpwstr>suffix": "", "given": "John R.", "non-dropping-particle": "", "dropping-particle": ""}, {"parse-names": false, "family": "Hettich", "suffix": "", "given": "Robert L.", "non-dropping-particle": "", "dropping-particle": ""}, {"parse-names": false, "family":</vt:lpwstr>
  </property>
  <property fmtid="{D5CDD505-2E9C-101B-9397-08002B2CF9AE}" pid="183" name="Mendeley_Bookmark_APvjsBminM_11">
    <vt:lpwstr> "Dalhaimer", "suffix": "", "given": "Paul", "non-dropping-particle": "", "dropping-particle": ""}]}, "id": "ITEM-1"}, {"uris": ["http://www.mendeley.com/documents/?uuid=4712d996-ed71-497c-a4f8-3ae0fb3bd068"], "itemData": {"title": "Lipid Droplets Form fr</vt:lpwstr>
  </property>
  <property fmtid="{D5CDD505-2E9C-101B-9397-08002B2CF9AE}" pid="184" name="Mendeley_Bookmark_APvjsBminM_12">
    <vt:lpwstr>om Distinct Regions of the Cell in the Fission Yeast Schizosaccharomyces pombe.", "abstract": "Eukaryotic cells store cholesterol/sterol esters (SEs) and triacylglycerols (TAGs) in lipid droplets, which form from the contiguous endoplasmic reticulum (ER) </vt:lpwstr>
  </property>
  <property fmtid="{D5CDD505-2E9C-101B-9397-08002B2CF9AE}" pid="185" name="Mendeley_Bookmark_APvjsBminM_13">
    <vt:lpwstr>network. However, it is not known if droplets preferentially form from certain regions of the ER over others. Here, we used fission yeast Schizosaccharomyces pombe cells where the nuclear and cortical/peripheral ER domains are distinguishable by light mic</vt:lpwstr>
  </property>
  <property fmtid="{D5CDD505-2E9C-101B-9397-08002B2CF9AE}" pid="186" name="Mendeley_Bookmark_APvjsBminM_14">
    <vt:lpwstr>roscopy to show that SE-enriched lipid droplets form away from the nucleus at the cell tips, whereas TAG-enriched lipid droplets form around the nucleus. Sterols localize to the regions of the cells where droplets enriched in SEs are observed. TAG droplet</vt:lpwstr>
  </property>
  <property fmtid="{D5CDD505-2E9C-101B-9397-08002B2CF9AE}" pid="187" name="Mendeley_Bookmark_APvjsBminM_15">
    <vt:lpwstr> formation around the nucleus appears to be a strong function of diacylglycerol (DAG) homeostasis with Cpt1p, which coverts DAG into phosphatidylcholine and phosphatidylethanolamine localized exclusively to the nuclear ER. Also, Dgk1p, which converts DAG </vt:lpwstr>
  </property>
  <property fmtid="{D5CDD505-2E9C-101B-9397-08002B2CF9AE}" pid="188" name="Mendeley_Bookmark_APvjsBminM_16">
    <vt:lpwstr>into phosphatidic acid localized strongly to the nuclear ER over the cortical/peripheral ER. We also show that TAG more readily translocates from the ER to lipid droplets than do SEs. The results augment the standard lipid droplet formation model, which h</vt:lpwstr>
  </property>
  <property fmtid="{D5CDD505-2E9C-101B-9397-08002B2CF9AE}" pid="189" name="Mendeley_Bookmark_APvjsBminM_17">
    <vt:lpwstr>as SEs and TAGs flowing into the same nascent lipid droplet regardless of its biogenesis point in the cell.", "ISSN": "1600-0854", "id": "ITEM-2", "author": [{"parse-names": false, "family": "Meyers", "suffix": "", "given": "Alex", "non-dropping-particle"</vt:lpwstr>
  </property>
  <property fmtid="{D5CDD505-2E9C-101B-9397-08002B2CF9AE}" pid="190" name="Mendeley_Bookmark_APvjsBminM_18">
    <vt:lpwstr>: "", "dropping-particle": ""}, {"parse-names": false, "family": "Rio", "suffix": "", "given": "Zuania Pacheco", "non-dropping-particle": "Del", "dropping-particle": ""}, {"parse-names": false, "family": "Beaver", "suffix": "", "given": "Rachael A", "non-</vt:lpwstr>
  </property>
  <property fmtid="{D5CDD505-2E9C-101B-9397-08002B2CF9AE}" pid="191" name="Mendeley_Bookmark_APvjsBminM_19">
    <vt:lpwstr>dropping-particle": "", "dropping-particle": ""}, {"parse-names": false, "family": "Morris", "suffix": "", "given": "Ryan M", "non-dropping-particle": "", "dropping-particle": ""}, {"parse-names": false, "family": "Weiskittel", "suffix": "", "given": "Tay</vt:lpwstr>
  </property>
  <property fmtid="{D5CDD505-2E9C-101B-9397-08002B2CF9AE}" pid="192" name="Mendeley_Bookmark_APvjsBminM_2">
    <vt:lpwstr>haromyces pombe.", "abstract": "Lipid droplets consist of a core of neutral lipids surrounded by a phospholipid monolayer with bound proteins. Much of the information on lipid droplet function comes from proteomic and lipodomic studies that identify the c</vt:lpwstr>
  </property>
  <property fmtid="{D5CDD505-2E9C-101B-9397-08002B2CF9AE}" pid="193" name="Mendeley_Bookmark_APvjsBminM_20">
    <vt:lpwstr>lor M", "non-dropping-particle": "", "dropping-particle": ""}, {"parse-names": false, "family": "Alshibli", "suffix": "", "given": "Amany K", "non-dropping-particle": "", "dropping-particle": ""}, {"parse-names": false, "family": "Mannik", "suffix": "", "</vt:lpwstr>
  </property>
  <property fmtid="{D5CDD505-2E9C-101B-9397-08002B2CF9AE}" pid="194" name="Mendeley_Bookmark_APvjsBminM_21">
    <vt:lpwstr>given": "Jaana", "non-dropping-particle": "", "dropping-particle": ""}, {"parse-names": false, "family": "Morrell-Falvey", "suffix": "", "given": "Jennifer", "non-dropping-particle": "", "dropping-particle": ""}, {"parse-names": false, "family": "Dalhaime</vt:lpwstr>
  </property>
  <property fmtid="{D5CDD505-2E9C-101B-9397-08002B2CF9AE}" pid="195" name="Mendeley_Bookmark_APvjsBminM_22">
    <vt:lpwstr>r", "suffix": "", "given": "Paul", "non-dropping-particle": "", "dropping-particle": ""}], "type": "article-journal", "issue": "6", "DOI": "10.1111/tra.12394", "volume": "17", "container-title": "Traffic (Copenhagen, Denmark)", "page": "657-69", "ISBN": "</vt:lpwstr>
  </property>
  <property fmtid="{D5CDD505-2E9C-101B-9397-08002B2CF9AE}" pid="196" name="Mendeley_Bookmark_APvjsBminM_23">
    <vt:lpwstr>1508856788", "issued": {"date-parts": [["2016", "6"]]}, "PMID": "26990381"}, "id": "ITEM-2"}, {"uris": ["http://www.mendeley.com/documents/?uuid=78e10fcf-d3d9-405d-8985-21a537d96a68"], "itemData": {"title": "Lipid droplet de novo formation and fission are</vt:lpwstr>
  </property>
  <property fmtid="{D5CDD505-2E9C-101B-9397-08002B2CF9AE}" pid="197" name="Mendeley_Bookmark_APvjsBminM_24">
    <vt:lpwstr> linked to the cell cycle in fission yeast.", "abstract": "Cells sequester neutral lipids in bodies called lipid droplets. Thus, the formation and breakdown of the droplets are important for cellular metabolism; unfortunately, these processes are difficul</vt:lpwstr>
  </property>
  <property fmtid="{D5CDD505-2E9C-101B-9397-08002B2CF9AE}" pid="198" name="Mendeley_Bookmark_APvjsBminM_25">
    <vt:lpwstr>t to quantify. Here, we used time-lapse confocal microscopy to track the formation, movement and size changes of lipid droplets throughout the cell cycle in fission yeast Schizosaccharomyces pombe. In theory, the number of lipid droplets in these cells mu</vt:lpwstr>
  </property>
  <property fmtid="{D5CDD505-2E9C-101B-9397-08002B2CF9AE}" pid="199" name="Mendeley_Bookmark_APvjsBminM_26">
    <vt:lpwstr>st increase for daughter cells to have the same number of droplets as the parent at a reference point in the cell cycle. We observed stable droplet formation events in G2 phase that were divided evenly between de novo formation of nascent droplets and fis</vt:lpwstr>
  </property>
  <property fmtid="{D5CDD505-2E9C-101B-9397-08002B2CF9AE}" pid="200" name="Mendeley_Bookmark_APvjsBminM_27">
    <vt:lpwstr>sion of preexisting droplets. The observations that lipid droplet number is linked to the cell cycle and that droplets can form via fission were both new discoveries. Thus, we scrutinized each fission event for multiple signatures to eliminate possible ar</vt:lpwstr>
  </property>
  <property fmtid="{D5CDD505-2E9C-101B-9397-08002B2CF9AE}" pid="201" name="Mendeley_Bookmark_APvjsBminM_28">
    <vt:lpwstr>tifacts from our microscopy. We augmented our time-lapse confocal microscopy with electron microscopy, which showed lipid droplet 'intermediates': droplets shaped like dumbbells that are potentially in transition states between two spherical droplets. Usi</vt:lpwstr>
  </property>
  <property fmtid="{D5CDD505-2E9C-101B-9397-08002B2CF9AE}" pid="202" name="Mendeley_Bookmark_APvjsBminM_29">
    <vt:lpwstr>ng these complementary microscopy techniques and also dynamic simulations, we show that lipid droplets can form by fission.", "ISSN": "1600-0854", "id": "ITEM-3", "PMID": "22300234", "type": "article-journal", "issue": "5", "DOI": "10.1111/j.1600-0854.201</vt:lpwstr>
  </property>
  <property fmtid="{D5CDD505-2E9C-101B-9397-08002B2CF9AE}" pid="203" name="Mendeley_Bookmark_APvjsBminM_3">
    <vt:lpwstr>omponents of droplets isolated from organisms throughout the phylogenetic tree. Here, we add to that important inventory by reporting lipid droplet factors from the fission yeast, Schizosaccharomyces pombe. Unique to this study was the fact that cells wer</vt:lpwstr>
  </property>
  <property fmtid="{D5CDD505-2E9C-101B-9397-08002B2CF9AE}" pid="204" name="Mendeley_Bookmark_APvjsBminM_30">
    <vt:lpwstr>2.01339.x", "volume": "13", "container-title": "Traffic (Copenhagen, Denmark)", "page": "705-14", "issued": {"date-parts": [["2012", "5"]]}, "author": [{"parse-names": false, "family": "Long", "suffix": "", "given": "Allan P", "non-dropping-particle": "",</vt:lpwstr>
  </property>
  <property fmtid="{D5CDD505-2E9C-101B-9397-08002B2CF9AE}" pid="205" name="Mendeley_Bookmark_APvjsBminM_31">
    <vt:lpwstr> "dropping-particle": ""}, {"parse-names": false, "family": "Manneschmidt", "suffix": "", "given": "Anna K", "non-dropping-particle": "", "dropping-particle": ""}, {"parse-names": false, "family": "VerBrugge", "suffix": "", "given": "Bobby", "non-dropping</vt:lpwstr>
  </property>
  <property fmtid="{D5CDD505-2E9C-101B-9397-08002B2CF9AE}" pid="206" name="Mendeley_Bookmark_APvjsBminM_32">
    <vt:lpwstr>-particle": "", "dropping-particle": ""}, {"parse-names": false, "family": "Dortch", "suffix": "", "given": "Mary R", "non-dropping-particle": "", "dropping-particle": ""}, {"parse-names": false, "family": "Minkin", "suffix": "", "given": "Steven C", "non</vt:lpwstr>
  </property>
  <property fmtid="{D5CDD505-2E9C-101B-9397-08002B2CF9AE}" pid="207" name="Mendeley_Bookmark_APvjsBminM_33">
    <vt:lpwstr>-dropping-particle": "", "dropping-particle": ""}, {"parse-names": false, "family": "Prater", "suffix": "", "given": "Keith E", "non-dropping-particle": "", "dropping-particle": ""}, {"parse-names": false, "family": "Biggerstaff", "suffix": "", "given": "</vt:lpwstr>
  </property>
  <property fmtid="{D5CDD505-2E9C-101B-9397-08002B2CF9AE}" pid="208" name="Mendeley_Bookmark_APvjsBminM_34">
    <vt:lpwstr>John P", "non-dropping-particle": "", "dropping-particle": ""}, {"parse-names": false, "family": "Dunlap", "suffix": "", "given": "John R", "non-dropping-particle": "", "dropping-particle": ""}, {"parse-names": false, "family": "Dalhaimer", "suffix": "", </vt:lpwstr>
  </property>
  <property fmtid="{D5CDD505-2E9C-101B-9397-08002B2CF9AE}" pid="209" name="Mendeley_Bookmark_APvjsBminM_35">
    <vt:lpwstr>"given": "Paul", "non-dropping-particle": "", "dropping-particle": ""}]}, "id": "ITEM-3"}, {"uris": ["http://www.mendeley.com/documents/?uuid=9c3ca578-b21f-448e-b28e-a12cbfad94eb"], "itemData": {"title": "Lipid droplet dynamics during Schizosaccharomyces </vt:lpwstr>
  </property>
  <property fmtid="{D5CDD505-2E9C-101B-9397-08002B2CF9AE}" pid="210" name="Mendeley_Bookmark_APvjsBminM_36">
    <vt:lpwstr>pombe sporulation and their role in spore survival.", "DOI": "10.1242/bio.022384", "abstract": "Upon nitrogen starvation, the fission yeast Schizosaccharomyces pombe forms dormant spores; however, the mechanisms by which a spore sustains life without acce</vt:lpwstr>
  </property>
  <property fmtid="{D5CDD505-2E9C-101B-9397-08002B2CF9AE}" pid="211" name="Mendeley_Bookmark_APvjsBminM_37">
    <vt:lpwstr>ss to exogenous nutrients remain unclear. Lipid droplets are reservoirs of neutral lipids that act as important cellular energy resources. By using live-cell imaging analysis, we found that the lipid droplets of mother cells redistribute to their nascent </vt:lpwstr>
  </property>
  <property fmtid="{D5CDD505-2E9C-101B-9397-08002B2CF9AE}" pid="212" name="Mendeley_Bookmark_APvjsBminM_38">
    <vt:lpwstr>spores. Notably, this process was actin polymerization-dependent and facilitated by the leading edge proteins of the forespore membrane. Spores lacking triacylglycerol synthesis, which is essential for lipid droplet formation, failed to germinate. Our res</vt:lpwstr>
  </property>
  <property fmtid="{D5CDD505-2E9C-101B-9397-08002B2CF9AE}" pid="213" name="Mendeley_Bookmark_APvjsBminM_39">
    <vt:lpwstr>ults suggest that the lipid droplets are important for the sustenance of life in spores.", "container-title": "Biology open", "author": [{"parse-names": false, "family": "Yang", "suffix": "", "given": "Hui-Ju", "non-dropping-particle": "", "dropping-parti</vt:lpwstr>
  </property>
  <property fmtid="{D5CDD505-2E9C-101B-9397-08002B2CF9AE}" pid="214" name="Mendeley_Bookmark_APvjsBminM_4">
    <vt:lpwstr>e cultured in three different environments: 1) late log growth phase in glucose-based media, 2) stationary phase in glucosebased media, and 3) late log growth phase in media containing oleic acid. We confirmed colocalization of major factors with lipid dr</vt:lpwstr>
  </property>
  <property fmtid="{D5CDD505-2E9C-101B-9397-08002B2CF9AE}" pid="215" name="Mendeley_Bookmark_APvjsBminM_40">
    <vt:lpwstr>cle": ""}, {"parse-names": false, "family": "Osakada", "suffix": "", "given": "Hiroko", "non-dropping-particle": "", "dropping-particle": ""}, {"parse-names": false, "family": "Kojidani", "suffix": "", "given": "Tomoko", "non-dropping-particle": "", "drop</vt:lpwstr>
  </property>
  <property fmtid="{D5CDD505-2E9C-101B-9397-08002B2CF9AE}" pid="216" name="Mendeley_Bookmark_APvjsBminM_41">
    <vt:lpwstr>ping-particle": ""}, {"parse-names": false, "family": "Haraguchi", "suffix": "", "given": "Tokuko", "non-dropping-particle": "", "dropping-particle": ""}, {"parse-names": false, "family": "Hiraoka", "suffix": "", "given": "Yasushi", "non-dropping-particle</vt:lpwstr>
  </property>
  <property fmtid="{D5CDD505-2E9C-101B-9397-08002B2CF9AE}" pid="217" name="Mendeley_Bookmark_APvjsBminM_42">
    <vt:lpwstr>": "", "dropping-particle": ""}], "page": "8-10", "PMID": "28011631", "type": "article-journal", "issued": {"date-parts": [["2016", "12", "23"]]}, "ISBN": "9789671342626", "id": "ITEM-4"}, "id": "ITEM-4"}], "mendeley": {"previouslyFormattedCitation": "&lt;su</vt:lpwstr>
  </property>
  <property fmtid="{D5CDD505-2E9C-101B-9397-08002B2CF9AE}" pid="218" name="Mendeley_Bookmark_APvjsBminM_43">
    <vt:lpwstr>p&gt;6\u20139&lt;/sup&gt;", "plainTextFormattedCitation": "6\u20139", "formattedCitation": "&lt;sup&gt;6\u20139&lt;/sup&gt;"}, "properties": {"noteIndex": 0}, "schema": "https://github.com/citation-style-language/schema/raw/master/csl-citation.json"}</vt:lpwstr>
  </property>
  <property fmtid="{D5CDD505-2E9C-101B-9397-08002B2CF9AE}" pid="219" name="Mendeley_Bookmark_APvjsBminM_5">
    <vt:lpwstr>oplets using live-cell fluorescent microscopy. We also analyzed droplets from each of the three conditions for sterol ester (SE) and triacylglycerol (TAG) content, along with their respective fatty acid compositions. We identified a previously undiscovere</vt:lpwstr>
  </property>
  <property fmtid="{D5CDD505-2E9C-101B-9397-08002B2CF9AE}" pid="220" name="Mendeley_Bookmark_APvjsBminM_6">
    <vt:lpwstr>d lipid droplet protein, Vip1p, which affects droplet size distribution. The results provide further insight into the workings of these ubiquitous organelles.", "ISSN": "1976-3794", "id": "ITEM-1", "PMID": "28120187", "type": "article-journal", "issue": "</vt:lpwstr>
  </property>
  <property fmtid="{D5CDD505-2E9C-101B-9397-08002B2CF9AE}" pid="221" name="Mendeley_Bookmark_APvjsBminM_7">
    <vt:lpwstr>2", "DOI": "10.1007/s12275-017-6205-1", "volume": "55", "container-title": "Journal of microbiology (Seoul, Korea)", "page": "112-122", "issued": {"date-parts": [["2017", "2"]]}, "author": [{"parse-names": false, "family": "Meyers", "suffix": "", "given":</vt:lpwstr>
  </property>
  <property fmtid="{D5CDD505-2E9C-101B-9397-08002B2CF9AE}" pid="222" name="Mendeley_Bookmark_APvjsBminM_8">
    <vt:lpwstr> "Alex", "non-dropping-particle": "", "dropping-particle": ""}, {"parse-names": false, "family": "Chourey", "suffix": "", "given": "Karuna", "non-dropping-particle": "", "dropping-particle": ""}, {"parse-names": false, "family": "Weiskittel", "suffix": ""</vt:lpwstr>
  </property>
  <property fmtid="{D5CDD505-2E9C-101B-9397-08002B2CF9AE}" pid="223" name="Mendeley_Bookmark_APvjsBminM_9">
    <vt:lpwstr>, "given": "Taylor M.", "non-dropping-particle": "", "dropping-particle": ""}, {"parse-names": false, "family": "Pfiffner", "suffix": "", "given": "Susan", "non-dropping-particle": "", "dropping-particle": ""}, {"parse-names": false, "family": "Dunlap", "</vt:lpwstr>
  </property>
  <property fmtid="{D5CDD505-2E9C-101B-9397-08002B2CF9AE}" pid="224" name="Mendeley_Bookmark_BPfD6KSCTO_1">
    <vt:lpwstr>ADDIN Mendeley Bibliography CSL_BIBLIOGRAPHY </vt:lpwstr>
  </property>
  <property fmtid="{D5CDD505-2E9C-101B-9397-08002B2CF9AE}" pid="225" name="Mendeley_Bookmark_C18BUH9chc_1">
    <vt:lpwstr>ADDIN CSL_CITATION {"citationItems": [{"uris": ["http://www.mendeley.com/documents/?uuid=7c43edf4-37be-4d06-bf86-118caabab2cf"], "itemData": {"title": "High-content imaging of neutral lipid droplets with 1,6-diphenylhexatriene.", "abstract": "Neutral lipi</vt:lpwstr>
  </property>
  <property fmtid="{D5CDD505-2E9C-101B-9397-08002B2CF9AE}" pid="226" name="Mendeley_Bookmark_C18BUH9chc_10">
    <vt:lpwstr>tle": "BioTechniques", "page": "35-6, 38-42", "ISBN": "0736-6205", "issued": {"date-parts": [["2011", "7"]]}, "PMID": "21781051"}, "id": "ITEM-1"}, {"uris": ["http://www.mendeley.com/documents/?uuid=8502c37c-a968-49bb-bf26-e8147cb385f8"], "itemData": {"ti</vt:lpwstr>
  </property>
  <property fmtid="{D5CDD505-2E9C-101B-9397-08002B2CF9AE}" pid="227" name="Mendeley_Bookmark_C18BUH9chc_11">
    <vt:lpwstr>tle": "Nile Red Quantifier: a novel and quantitative tool to study lipid accumulation in patient-derived circulating monocytes using confocal microscopy.", "abstract": "The inflammatory profile of circulating monocytes is an important biomarker for athero</vt:lpwstr>
  </property>
  <property fmtid="{D5CDD505-2E9C-101B-9397-08002B2CF9AE}" pid="228" name="Mendeley_Bookmark_C18BUH9chc_12">
    <vt:lpwstr>sclerotic plaque vulnerability. Recent research revealed that peripheral lipid uptake by monocytes alters their phenotype toward an inflammatory state and this coincides with an increased lipid droplet (LD) content. Determination of lipid content of circu</vt:lpwstr>
  </property>
  <property fmtid="{D5CDD505-2E9C-101B-9397-08002B2CF9AE}" pid="229" name="Mendeley_Bookmark_C18BUH9chc_13">
    <vt:lpwstr>lating monocytes is, however, not very well established. Based on Nile Red (NR) neutral LD imaging, using confocal microscopy and computational analysis, we developed NR Quantifier (NRQ), a novel quantification method to assess LD content in monocytes. Ci</vt:lpwstr>
  </property>
  <property fmtid="{D5CDD505-2E9C-101B-9397-08002B2CF9AE}" pid="230" name="Mendeley_Bookmark_C18BUH9chc_14">
    <vt:lpwstr>rculating monocytes were isolated from blood and used for the NR staining procedure. In monocytes stained with NR, we clearly distinguished, based on 3D imaging, phospholipids and exclusively intracellular neutral lipids. Next, we developed and validated </vt:lpwstr>
  </property>
  <property fmtid="{D5CDD505-2E9C-101B-9397-08002B2CF9AE}" pid="231" name="Mendeley_Bookmark_C18BUH9chc_15">
    <vt:lpwstr>NRQ, a semi-automated quantification program that detects alterations in lipid accumulation. NRQ was able to detect LD alterations after ex vivo exposure of isolated monocytes to freshly isolated LDL in a time- and dose-dependent fashion. Finally, we vali</vt:lpwstr>
  </property>
  <property fmtid="{D5CDD505-2E9C-101B-9397-08002B2CF9AE}" pid="232" name="Mendeley_Bookmark_C18BUH9chc_16">
    <vt:lpwstr>dated NRQ in patients with familial hypercholesterolemia and obese subjects in pre- and postprandial state. In conclusion, NRQ is a suitable tool to detect even small differences in neutral LD content in circulating monocytes using NR staining.", "ISSN": </vt:lpwstr>
  </property>
  <property fmtid="{D5CDD505-2E9C-101B-9397-08002B2CF9AE}" pid="233" name="Mendeley_Bookmark_C18BUH9chc_17">
    <vt:lpwstr>"1539-7262", "id": "ITEM-2", "PMID": "28972117", "type": "article-journal", "issue": "11", "DOI": "10.1194/jlr.D073197", "volume": "58", "container-title": "Journal of lipid research", "page": "2210-2219", "issued": {"date-parts": [["2017", "11"]]}, "auth</vt:lpwstr>
  </property>
  <property fmtid="{D5CDD505-2E9C-101B-9397-08002B2CF9AE}" pid="234" name="Mendeley_Bookmark_C18BUH9chc_18">
    <vt:lpwstr>or": [{"parse-names": false, "family": "Schnitzler", "suffix": "", "given": "Johan G.", "non-dropping-particle": "", "dropping-particle": ""}, {"parse-names": false, "family": "Bernelot Moens", "suffix": "", "given": "Sophie J.", "non-dropping-particle": </vt:lpwstr>
  </property>
  <property fmtid="{D5CDD505-2E9C-101B-9397-08002B2CF9AE}" pid="235" name="Mendeley_Bookmark_C18BUH9chc_19">
    <vt:lpwstr>"", "dropping-particle": ""}, {"parse-names": false, "family": "Tiessens", "suffix": "", "given": "Feiko", "non-dropping-particle": "", "dropping-particle": ""}, {"parse-names": false, "family": "Bakker", "suffix": "", "given": "Guido J.", "non-dropping-p</vt:lpwstr>
  </property>
  <property fmtid="{D5CDD505-2E9C-101B-9397-08002B2CF9AE}" pid="236" name="Mendeley_Bookmark_C18BUH9chc_2">
    <vt:lpwstr>d droplets (LDs) are dynamic lipid storage organelles found in all eukaryotic cells from yeast to mammals and higher plants. LDs are important to many physiological processes that include basic cellular maintenance, metabolism, and diverse medical patholo</vt:lpwstr>
  </property>
  <property fmtid="{D5CDD505-2E9C-101B-9397-08002B2CF9AE}" pid="237" name="Mendeley_Bookmark_C18BUH9chc_20">
    <vt:lpwstr>article": "", "dropping-particle": ""}, {"parse-names": false, "family": "Dallinga-Thie", "suffix": "", "given": "Geesje M.", "non-dropping-particle": "", "dropping-particle": ""}, {"parse-names": false, "family": "Groen", "suffix": "", "given": "Albert K</vt:lpwstr>
  </property>
  <property fmtid="{D5CDD505-2E9C-101B-9397-08002B2CF9AE}" pid="238" name="Mendeley_Bookmark_C18BUH9chc_21">
    <vt:lpwstr>.", "non-dropping-particle": "", "dropping-particle": ""}, {"parse-names": false, "family": "Nieuwdorp", "suffix": "", "given": "Max", "non-dropping-particle": "", "dropping-particle": ""}, {"parse-names": false, "family": "Stroes", "suffix": "", "given":</vt:lpwstr>
  </property>
  <property fmtid="{D5CDD505-2E9C-101B-9397-08002B2CF9AE}" pid="239" name="Mendeley_Bookmark_C18BUH9chc_22">
    <vt:lpwstr> "Erik S G", "non-dropping-particle": "", "dropping-particle": ""}, {"parse-names": false, "family": "Kroon", "suffix": "", "given": "Jeffrey", "non-dropping-particle": "", "dropping-particle": ""}]}, "id": "ITEM-2"}, {"uris": ["http://www.mendeley.com/do</vt:lpwstr>
  </property>
  <property fmtid="{D5CDD505-2E9C-101B-9397-08002B2CF9AE}" pid="240" name="Mendeley_Bookmark_C18BUH9chc_23">
    <vt:lpwstr>cuments/?uuid=1aaa7a00-07b3-4729-ab0d-ef385b35607f"], "itemData": {"title": "Quantitative high-content/high-throughput microscopy analysis of lipid droplets in subject-specific adipogenesis models.", "abstract": "Neutral lipids packed in lipid droplets (L</vt:lpwstr>
  </property>
  <property fmtid="{D5CDD505-2E9C-101B-9397-08002B2CF9AE}" pid="241" name="Mendeley_Bookmark_C18BUH9chc_24">
    <vt:lpwstr>Ds) are essential as a source of fuel for organisms, and specialized storing cells, the adipocytes, provide a buffer for energy variations. Many modern-society-disorders are connected with excess accumulation or deficiency of LDs in adipose tissue. Intrac</vt:lpwstr>
  </property>
  <property fmtid="{D5CDD505-2E9C-101B-9397-08002B2CF9AE}" pid="242" name="Mendeley_Bookmark_C18BUH9chc_25">
    <vt:lpwstr>ellular LD number and size distribution reflect the tissue conditions, while the associated mechanisms and genes rs are still poorly understood. Large-scale genetic screens using human in vitro differentiated primary adipocytes require cell samples donate</vt:lpwstr>
  </property>
  <property fmtid="{D5CDD505-2E9C-101B-9397-08002B2CF9AE}" pid="243" name="Mendeley_Bookmark_C18BUH9chc_26">
    <vt:lpwstr>d from many patients. The heterogeneity appearing between donors highlighted the need for high-throughput methods robust to individual variations. Previous image analysis algorithms failed to handle individual LDs, but focused on averages, hiding populati</vt:lpwstr>
  </property>
  <property fmtid="{D5CDD505-2E9C-101B-9397-08002B2CF9AE}" pid="244" name="Mendeley_Bookmark_C18BUH9chc_27">
    <vt:lpwstr>on heterogeneity. We present a new high-content analysis (HCA) technique for analysis of fat cell metabolism using data from a large-scale RNAi screen including images of more than 500 k in vitro differentiated adipocytes from three donors. The RNAi-based</vt:lpwstr>
  </property>
  <property fmtid="{D5CDD505-2E9C-101B-9397-08002B2CF9AE}" pid="245" name="Mendeley_Bookmark_C18BUH9chc_28">
    <vt:lpwstr> suppression of Perilipin 1 (PLIN1), a protein involved in the adipocyte lipid metabolism, served as a positive control, while cells treated with randomized RNA served as negative controls. We validate our segmentation by comparing our results to those of</vt:lpwstr>
  </property>
  <property fmtid="{D5CDD505-2E9C-101B-9397-08002B2CF9AE}" pid="246" name="Mendeley_Bookmark_C18BUH9chc_29">
    <vt:lpwstr> previously published methods: We also evaluate the discriminative power of different morphological features describing LD size distribution. Classification of cells as containing few large or many small LDs followed by calculating the percentage of cells</vt:lpwstr>
  </property>
  <property fmtid="{D5CDD505-2E9C-101B-9397-08002B2CF9AE}" pid="247" name="Mendeley_Bookmark_C18BUH9chc_3">
    <vt:lpwstr>gies. LD accumulation has been studied extensively by a range of methods, but particularly by microscopy with several fluorescent dyes extensively used for qualitative and quantitative imaging. Here, we compared established LD stains Nile Red and BODIPY 4</vt:lpwstr>
  </property>
  <property fmtid="{D5CDD505-2E9C-101B-9397-08002B2CF9AE}" pid="248" name="Mendeley_Bookmark_C18BUH9chc_30">
    <vt:lpwstr> in each class proved to discriminate the positive PLIN1-suppressed phenotype from the untreated negative control with an area under the receiver operating characteristic curve of 0.98. The results suggest that this HCA method offers improved segmentation</vt:lpwstr>
  </property>
  <property fmtid="{D5CDD505-2E9C-101B-9397-08002B2CF9AE}" pid="249" name="Mendeley_Bookmark_C18BUH9chc_31">
    <vt:lpwstr> and classification accuracy, and can, thus, be utilized to quantify changes in LD metabolism in response to treatment in many cell models relevant to a variety of diseases. \u00a9 2017 International Society for Advancement of Cytometry.", "ISSN": "1552-4</vt:lpwstr>
  </property>
  <property fmtid="{D5CDD505-2E9C-101B-9397-08002B2CF9AE}" pid="250" name="Mendeley_Bookmark_C18BUH9chc_32">
    <vt:lpwstr>930", "id": "ITEM-3", "PMID": "29031005", "type": "article-journal", "issue": "11", "DOI": "10.1002/cyto.a.23265", "volume": "91", "container-title": "Cytometry. Part A : the journal of the International Society for Analytical Cytology", "page": "1068-107</vt:lpwstr>
  </property>
  <property fmtid="{D5CDD505-2E9C-101B-9397-08002B2CF9AE}" pid="251" name="Mendeley_Bookmark_C18BUH9chc_33">
    <vt:lpwstr>7", "issued": {"date-parts": [["2017"]]}, "author": [{"parse-names": false, "family": "Bombrun", "suffix": "", "given": "Maxime", "non-dropping-particle": "", "dropping-particle": ""}, {"parse-names": false, "family": "Gao", "suffix": "", "given": "Hui", </vt:lpwstr>
  </property>
  <property fmtid="{D5CDD505-2E9C-101B-9397-08002B2CF9AE}" pid="252" name="Mendeley_Bookmark_C18BUH9chc_34">
    <vt:lpwstr>"non-dropping-particle": "", "dropping-particle": ""}, {"parse-names": false, "family": "Ranefall", "suffix": "", "given": "Petter", "non-dropping-particle": "", "dropping-particle": ""}, {"parse-names": false, "family": "Mejhert", "suffix": "", "given": </vt:lpwstr>
  </property>
  <property fmtid="{D5CDD505-2E9C-101B-9397-08002B2CF9AE}" pid="253" name="Mendeley_Bookmark_C18BUH9chc_35">
    <vt:lpwstr>"Niklas", "non-dropping-particle": "", "dropping-particle": ""}, {"parse-names": false, "family": "Arner", "suffix": "", "given": "Peter", "non-dropping-particle": "", "dropping-particle": ""}, {"parse-names": false, "family": "W\u00e4hlby", "suffix": "",</vt:lpwstr>
  </property>
  <property fmtid="{D5CDD505-2E9C-101B-9397-08002B2CF9AE}" pid="254" name="Mendeley_Bookmark_C18BUH9chc_36">
    <vt:lpwstr> "given": "Carolina", "non-dropping-particle": "", "dropping-particle": ""}]}, "id": "ITEM-3"}], "mendeley": {"previouslyFormattedCitation": "&lt;sup&gt;19\u201321&lt;/sup&gt;", "plainTextFormattedCitation": "19\u201321", "formattedCitation": "&lt;sup&gt;19\u201321&lt;/sup&gt;"}</vt:lpwstr>
  </property>
  <property fmtid="{D5CDD505-2E9C-101B-9397-08002B2CF9AE}" pid="255" name="Mendeley_Bookmark_C18BUH9chc_37">
    <vt:lpwstr>, "properties": {"noteIndex": 0}, "schema": "https://github.com/citation-style-language/schema/raw/master/csl-citation.json"}</vt:lpwstr>
  </property>
  <property fmtid="{D5CDD505-2E9C-101B-9397-08002B2CF9AE}" pid="256" name="Mendeley_Bookmark_C18BUH9chc_4">
    <vt:lpwstr>93/503 to the 4', 6-diamidino-2-phenylindole (DAPI)-range dye 1,6-diphenyl-1,3,5-hexatriene (DPH; excitation/emission \u03bbmax=350 nm/420 nm) using high-content image analysis. HeLa cells treated with oleic acid or vehicle were used to compare staining p</vt:lpwstr>
  </property>
  <property fmtid="{D5CDD505-2E9C-101B-9397-08002B2CF9AE}" pid="257" name="Mendeley_Bookmark_C18BUH9chc_5">
    <vt:lpwstr>atterns between DPH and Nile Red as well as DPH and the LD protein adipophilin. DPH, Nile Red, and BODIPY 493/503 were compared as assay reagents in oleic acid dose-response experiments. Treatment of MCF-7 cells with sodium butyrate was used as a second c</vt:lpwstr>
  </property>
  <property fmtid="{D5CDD505-2E9C-101B-9397-08002B2CF9AE}" pid="258" name="Mendeley_Bookmark_C18BUH9chc_6">
    <vt:lpwstr>ellular system for high-content analysis of LD formation. In this experimental context, we demonstrate the compatibility of DPH with GFP, a technical limitation of Nile Red and BODIPY 493/503 dyes. These data show that DPH has comparable sensitivity and s</vt:lpwstr>
  </property>
  <property fmtid="{D5CDD505-2E9C-101B-9397-08002B2CF9AE}" pid="259" name="Mendeley_Bookmark_C18BUH9chc_7">
    <vt:lpwstr>pecificity to that of Nile Red. Z'-factor analysis of dose-response experiments indicated that DPH and BODIPY 493/503 are well suited for quantitative analysis of LDs for high-throughput screening (HTS) applications.", "ISSN": "1940-9818", "id": "ITEM-1",</vt:lpwstr>
  </property>
  <property fmtid="{D5CDD505-2E9C-101B-9397-08002B2CF9AE}" pid="260" name="Mendeley_Bookmark_C18BUH9chc_8">
    <vt:lpwstr> "author": [{"parse-names": false, "family": "Ranall", "suffix": "", "given": "Max", "non-dropping-particle": "", "dropping-particle": "V."}, {"parse-names": false, "family": "Gabrielli", "suffix": "", "given": "Brian G.", "non-dropping-particle": "", "dr</vt:lpwstr>
  </property>
  <property fmtid="{D5CDD505-2E9C-101B-9397-08002B2CF9AE}" pid="261" name="Mendeley_Bookmark_C18BUH9chc_9">
    <vt:lpwstr>opping-particle": ""}, {"parse-names": false, "family": "Gonda", "suffix": "", "given": "Thomas J.", "non-dropping-particle": "", "dropping-particle": ""}], "type": "article-journal", "issue": "1", "DOI": "10.2144/000113702", "volume": "51", "container-ti</vt:lpwstr>
  </property>
  <property fmtid="{D5CDD505-2E9C-101B-9397-08002B2CF9AE}" pid="262" name="Mendeley_Bookmark_C4j1JsrsVh_1">
    <vt:lpwstr>ADDIN CSL_CITATION {"properties": {"noteIndex": 0}, "schema": "https://github.com/citation-style-language/schema/raw/master/csl-citation.json", "citationItems": [{"uris": ["http://www.mendeley.com/documents/?uuid=2562b20e-253c-48b6-a25b-0832cb46042b"], "i</vt:lpwstr>
  </property>
  <property fmtid="{D5CDD505-2E9C-101B-9397-08002B2CF9AE}" pid="263" name="Mendeley_Bookmark_C4j1JsrsVh_10">
    <vt:lpwstr>mattedCitation": "26", "previouslyFormattedCitation": "&lt;sup&gt;26&lt;/sup&gt;"}}</vt:lpwstr>
  </property>
  <property fmtid="{D5CDD505-2E9C-101B-9397-08002B2CF9AE}" pid="264" name="Mendeley_Bookmark_C4j1JsrsVh_2">
    <vt:lpwstr>d": "ITEM-1", "itemData": {"container-title": "Cold Spring Harbor protocols", "PMID": "28733412", "DOI": "10.1101/pdb.top082651", "volume": "2017", "page": "pdb.top082651", "id": "ITEM-1", "author": [{"family": "Aoki", "suffix": "", "non-dropping-particle</vt:lpwstr>
  </property>
  <property fmtid="{D5CDD505-2E9C-101B-9397-08002B2CF9AE}" pid="265" name="Mendeley_Bookmark_C4j1JsrsVh_3">
    <vt:lpwstr>": "", "dropping-particle": "", "given": "Keita", "parse-names": false}, {"family": "Furuya", "suffix": "", "non-dropping-particle": "", "dropping-particle": "", "given": "Kanji", "parse-names": false}, {"family": "Niki", "suffix": "", "non-dropping-parti</vt:lpwstr>
  </property>
  <property fmtid="{D5CDD505-2E9C-101B-9397-08002B2CF9AE}" pid="266" name="Mendeley_Bookmark_C4j1JsrsVh_4">
    <vt:lpwstr>cle": "", "dropping-particle": "", "given": "Hironori", "parse-names": false}], "title": "Schizosaccharomyces japonicus: A Distinct Dimorphic Yeast among the Fission Yeasts.", "issued": {"date-parts": [["2017", "12", "1"]]}, "issue": "12", "ISSN": "1559-6</vt:lpwstr>
  </property>
  <property fmtid="{D5CDD505-2E9C-101B-9397-08002B2CF9AE}" pid="267" name="Mendeley_Bookmark_C4j1JsrsVh_5">
    <vt:lpwstr>095", "abstract": "Genomic sequencing data and morphological properties demonstrate evolutionary relationships among groups of the fission yeast, Schizosaccharomyces Phylogenetically, S. japonicus is the furthest removed from other species of fission yeas</vt:lpwstr>
  </property>
  <property fmtid="{D5CDD505-2E9C-101B-9397-08002B2CF9AE}" pid="268" name="Mendeley_Bookmark_C4j1JsrsVh_6">
    <vt:lpwstr>t. The basic characteristics of cell proliferation are shared among all fission yeast, including the process of binary fission during vegetative growth, conjugation and karyogamy with horsetail movement, mating-type switching, and sporulation. However, S.</vt:lpwstr>
  </property>
  <property fmtid="{D5CDD505-2E9C-101B-9397-08002B2CF9AE}" pid="269" name="Mendeley_Bookmark_C4j1JsrsVh_7">
    <vt:lpwstr> japonicus also exhibits characteristics that are unique to filamentous fungi. S. japonicus is a nonpathogenic yeast that exhibits dimorphism. Depending on the environmental conditions, S. japonicus transforms from yeast cells into filamentous cells (hyph</vt:lpwstr>
  </property>
  <property fmtid="{D5CDD505-2E9C-101B-9397-08002B2CF9AE}" pid="270" name="Mendeley_Bookmark_C4j1JsrsVh_8">
    <vt:lpwstr>ae), and blue light triggers synchronous septation of hyphal cells. A rough version of the whole-genome sequence is now available, facilitating genetic manipulation of S. japonicus. Furthermore, the extensive genetic knowledge available for S. pombe is ai</vt:lpwstr>
  </property>
  <property fmtid="{D5CDD505-2E9C-101B-9397-08002B2CF9AE}" pid="271" name="Mendeley_Bookmark_C4j1JsrsVh_9">
    <vt:lpwstr>ding the development of genetic tools for analyzing S. japonicus. S. japonicus will help shed light on the evolutionary relationships among the fission yeast.", "type": "article-journal"}}], "mendeley": {"formattedCitation": "&lt;sup&gt;26&lt;/sup&gt;", "plainTextFor</vt:lpwstr>
  </property>
  <property fmtid="{D5CDD505-2E9C-101B-9397-08002B2CF9AE}" pid="272" name="Mendeley_Bookmark_CuwFLNAMLF_1">
    <vt:lpwstr>ADDIN CSL_CITATION {"properties": {"noteIndex": 0}, "schema": "https://github.com/citation-style-language/schema/raw/master/csl-citation.json", "citationItems": [{"uris": ["http://www.mendeley.com/documents/?uuid=5434e091-60b2-4706-a60f-3bad4ee0cdbe"], "i</vt:lpwstr>
  </property>
  <property fmtid="{D5CDD505-2E9C-101B-9397-08002B2CF9AE}" pid="273" name="Mendeley_Bookmark_CuwFLNAMLF_10">
    <vt:lpwstr>trong S-0 &lt;-&gt; S-1 transitions yields a Forster radius of R(0) = 57 +/- 1 Angstrom. The fluorescence lifetime and spectra are pH independent and change little with solvent polarity. The influence of oxygen quenching is typically less than 5% in liquids. Th</vt:lpwstr>
  </property>
  <property fmtid="{D5CDD505-2E9C-101B-9397-08002B2CF9AE}" pid="274" name="Mendeley_Bookmark_CuwFLNAMLF_11">
    <vt:lpwstr>e fluorescence of BODIPY is quenched by Trp (K = 15 M(-1)) and Tyr (K = 14 M(-1)). The quenching by Phe is less efficient, at least by one order of magnitude. The fluorescence relaxation of BODIPY is monoexponential when solubilized in lipid vesicles of 1</vt:lpwstr>
  </property>
  <property fmtid="{D5CDD505-2E9C-101B-9397-08002B2CF9AE}" pid="275" name="Mendeley_Bookmark_CuwFLNAMLF_12">
    <vt:lpwstr>,2-dioleoyl-sn-glycero-3-phosphocholine (DOPC) and a cubic liquid-crystalline phase of monoolein. The fluorescence decay of BODIPY, when covalently bound to the cystein residue of a mutant form of the plasminogen activator inhibitor 1 (PAI-1) is very well</vt:lpwstr>
  </property>
  <property fmtid="{D5CDD505-2E9C-101B-9397-08002B2CF9AE}" pid="276" name="Mendeley_Bookmark_CuwFLNAMLF_13">
    <vt:lpwstr> described by a sum of two exponential functions. The major component contributes with ca. 95% to the total intensity. In one of the PAI-1 mutants studied here, a Cys replaces the reactive center Ser 344 of the wildtype PAI-1. From the fluorescence anisot</vt:lpwstr>
  </property>
  <property fmtid="{D5CDD505-2E9C-101B-9397-08002B2CF9AE}" pid="277" name="Mendeley_Bookmark_CuwFLNAMLF_14">
    <vt:lpwstr>ropy we conclude that the rotational correlation function of BODIPY in PAI-1 contains rapid motions (unresolved on the sub-ns time scales) and (at least) two rotational correlation times of about 3 and 50 ns. The longest correlation time is compatible wit</vt:lpwstr>
  </property>
  <property fmtid="{D5CDD505-2E9C-101B-9397-08002B2CF9AE}" pid="278" name="Mendeley_Bookmark_CuwFLNAMLF_15">
    <vt:lpwstr>h the tumbling motion of the protein molecule in water. Furthermore, it appears that the local rotational mobility of the BODIPY moiety in the reactive center of P\u2026", "type": "article-journal"}}], "mendeley": {"formattedCitation": "&lt;sup&gt;11&lt;/sup&gt;", "p</vt:lpwstr>
  </property>
  <property fmtid="{D5CDD505-2E9C-101B-9397-08002B2CF9AE}" pid="279" name="Mendeley_Bookmark_CuwFLNAMLF_16">
    <vt:lpwstr>lainTextFormattedCitation": "11", "previouslyFormattedCitation": "&lt;sup&gt;11&lt;/sup&gt;"}}</vt:lpwstr>
  </property>
  <property fmtid="{D5CDD505-2E9C-101B-9397-08002B2CF9AE}" pid="280" name="Mendeley_Bookmark_CuwFLNAMLF_2">
    <vt:lpwstr>d": "ITEM-1", "itemData": {"container-title": "Journal of the American Chemical Society", "DOI": "10.1021/ja00096a042", "ISBN": "0002-7863", "volume": "116", "page": "7801-7806", "id": "ITEM-1", "author": [{"family": "Karolin", "suffix": "", "non-dropping</vt:lpwstr>
  </property>
  <property fmtid="{D5CDD505-2E9C-101B-9397-08002B2CF9AE}" pid="281" name="Mendeley_Bookmark_CuwFLNAMLF_3">
    <vt:lpwstr>-particle": "", "dropping-particle": "", "given": "Jan", "parse-names": false}, {"family": "Johansson", "suffix": "", "non-dropping-particle": "", "dropping-particle": "", "given": "Lennart B.A.", "parse-names": false}, {"family": "Strandberg", "suffix": </vt:lpwstr>
  </property>
  <property fmtid="{D5CDD505-2E9C-101B-9397-08002B2CF9AE}" pid="282" name="Mendeley_Bookmark_CuwFLNAMLF_4">
    <vt:lpwstr>"", "non-dropping-particle": "", "dropping-particle": "", "given": "Leif", "parse-names": false}, {"family": "Ny", "suffix": "", "non-dropping-particle": "", "dropping-particle": "", "given": "Tor", "parse-names": false}], "title": "Fluorescence and Absor</vt:lpwstr>
  </property>
  <property fmtid="{D5CDD505-2E9C-101B-9397-08002B2CF9AE}" pid="283" name="Mendeley_Bookmark_CuwFLNAMLF_5">
    <vt:lpwstr>ption Spectroscopic Properties of Dipyrrometheneboron Difluoride (BODIPY) Derivatives in Liquids, Lipid Membranes, and Proteins", "issued": {"date-parts": [["1994"]]}, "issue": "17", "ISSN": "15205126", "abstract": "Light spectroscopic properties of a rec</vt:lpwstr>
  </property>
  <property fmtid="{D5CDD505-2E9C-101B-9397-08002B2CF9AE}" pid="284" name="Mendeley_Bookmark_CuwFLNAMLF_6">
    <vt:lpwstr>ently developed fluorophore, 4,4-difluoro-4-borata-3a-azonia-4a-aza-s-indacene (BODIPY) and its derivatives, have been studied in different solvents, lipid membranes (modeled by lyotropic lamellar and cubic liquid crystals) as well as a protein. The absor</vt:lpwstr>
  </property>
  <property fmtid="{D5CDD505-2E9C-101B-9397-08002B2CF9AE}" pid="285" name="Mendeley_Bookmark_CuwFLNAMLF_7">
    <vt:lpwstr>ption spectrum shows a strong {epsilon approximate to 90 000 M(-1) cm(-1)} S-0 --&gt; S-1 transition at about 500 nm and a higher S-0 --&gt; S-2 transition at about 375 nm, which is 20 times weaker. The electronic dipole of the S-0 --&gt; S-1 transition is polariz</vt:lpwstr>
  </property>
  <property fmtid="{D5CDD505-2E9C-101B-9397-08002B2CF9AE}" pid="286" name="Mendeley_Bookmark_CuwFLNAMLF_8">
    <vt:lpwstr>ed along the long axis of the chromophore, as shown by linear dichroism spectroscopy (LD). The S-0 --&gt; S-2 band contains a mixture of, presumably, in-plane-polarized transitions. For the S-0 --&gt; S-1 transitions, the limiting fluorescence anisotropy, r(0) </vt:lpwstr>
  </property>
  <property fmtid="{D5CDD505-2E9C-101B-9397-08002B2CF9AE}" pid="287" name="Mendeley_Bookmark_CuwFLNAMLF_9">
    <vt:lpwstr>= 0.37. The fluorescence quantum yields are typically higher than 0.8. The calculated radiative lifetime of tau(0) = 5.6 ns in methanol is in reasonable agreement with the experimental value of tau(0) 5.9 +/- 0.2 ns. An efficient overlapping between the s</vt:lpwstr>
  </property>
  <property fmtid="{D5CDD505-2E9C-101B-9397-08002B2CF9AE}" pid="288" name="Mendeley_Bookmark_DS5PbNOScg_1">
    <vt:lpwstr>ADDIN CSL_CITATION {"citationItems": [{"uris": ["http://www.mendeley.com/documents/?uuid=0fca3204-decb-4d9f-8d50-882b82a9f043"], "itemData": {"title": "Isolation of heterothallic haploid and auxotrophic mutants of Schizosaccharomyces japonicus", "abstract</vt:lpwstr>
  </property>
  <property fmtid="{D5CDD505-2E9C-101B-9397-08002B2CF9AE}" pid="289" name="Mendeley_Bookmark_DS5PbNOScg_10">
    <vt:lpwstr>ping-particle": ""}, {"parse-names": false, "family": "Niki", "suffix": "", "given": "Hironori", "non-dropping-particle": "", "dropping-particle": ""}]}, "id": "ITEM-1"}], "mendeley": {"previouslyFormattedCitation": "&lt;sup&gt;31&lt;/sup&gt;", "plainTextFormattedCit</vt:lpwstr>
  </property>
  <property fmtid="{D5CDD505-2E9C-101B-9397-08002B2CF9AE}" pid="290" name="Mendeley_Bookmark_DS5PbNOScg_11">
    <vt:lpwstr>ation": "32", "formattedCitation": "&lt;sup&gt;32&lt;/sup&gt;"}, "properties": {"noteIndex": 0}, "schema": "https://github.com/citation-style-language/schema/raw/master/csl-citation.json"}</vt:lpwstr>
  </property>
  <property fmtid="{D5CDD505-2E9C-101B-9397-08002B2CF9AE}" pid="291" name="Mendeley_Bookmark_DS5PbNOScg_2">
    <vt:lpwstr>": "The fission yeast Schizosaccharomyces japonicus var. japonicus belong to the genus Schizosaccharomyces, together with Schizosaccharomyces pombe, which has been well studied as a model organism. In contrast, Sz. japonicus is poorly characterized and ge</vt:lpwstr>
  </property>
  <property fmtid="{D5CDD505-2E9C-101B-9397-08002B2CF9AE}" pid="292" name="Mendeley_Bookmark_DS5PbNOScg_3">
    <vt:lpwstr>netic tools were yet to be developed. We here report the isolation of the heterothallic haploids NIG2017, NIG2025 and NIG2028, which were derivatives of a Sz. japonicus homothallic strain (NIG2008). Based on the genomic sequence of Sz. japonicus, released</vt:lpwstr>
  </property>
  <property fmtid="{D5CDD505-2E9C-101B-9397-08002B2CF9AE}" pid="293" name="Mendeley_Bookmark_DS5PbNOScg_4">
    <vt:lpwstr> by the Broad Institute, we found that Sz. japonicus also possesses orthologues of the mating-type genes of Sz. pombe; two mat-M (-) and two mat-P (+) genes. As expected, heterothallic strains were defective in one of the Sz. japonicus mat genes (mat(sj))</vt:lpwstr>
  </property>
  <property fmtid="{D5CDD505-2E9C-101B-9397-08002B2CF9AE}" pid="294" name="Mendeley_Bookmark_DS5PbNOScg_5">
    <vt:lpwstr>. We confirmed that NIG2017 and NIG2025 strains only expressed mRNA from the mat(sj)-P genes, while homothallic strains expressed both mat(sj)-M and mat(sj)-P. Although the NIG2028 strain expressed both gene products, mat(sj)-P was found mutated, which ma</vt:lpwstr>
  </property>
  <property fmtid="{D5CDD505-2E9C-101B-9397-08002B2CF9AE}" pid="295" name="Mendeley_Bookmark_DS5PbNOScg_6">
    <vt:lpwstr>y have conferred the heterothallic phenotype of the mutant. Thus, we concluded that these were stable heterothallic strains. We designated NIG2017 and NIG2025 as h(+) and NIG 2028 as h(-), respectively. We also found additional h(-) strains (NIG5872 and N</vt:lpwstr>
  </property>
  <property fmtid="{D5CDD505-2E9C-101B-9397-08002B2CF9AE}" pid="296" name="Mendeley_Bookmark_DS5PbNOScg_7">
    <vt:lpwstr>IG5873) that arose from the cross between NIG2017 and NIG2028 derivatives. In addition to that, we have constructed a ura4(sj)-deleted strain and an ade6(sj)-mutated strain. We used these heterothallic strains and the auxotroph strains to perform spore di</vt:lpwstr>
  </property>
  <property fmtid="{D5CDD505-2E9C-101B-9397-08002B2CF9AE}" pid="297" name="Mendeley_Bookmark_DS5PbNOScg_8">
    <vt:lpwstr>ssection analysis to determine the genetic distances between several loci, and found that the mating type loci and ade6(sj) locus were linked to centromeres.", "ISSN": "0749503X", "id": "ITEM-1", "PMID": "19330769", "type": "article-journal", "issue": "4"</vt:lpwstr>
  </property>
  <property fmtid="{D5CDD505-2E9C-101B-9397-08002B2CF9AE}" pid="298" name="Mendeley_Bookmark_DS5PbNOScg_9">
    <vt:lpwstr>, "DOI": "10.1002/yea.1662", "volume": "26", "container-title": "Yeast", "page": "221-233", "issued": {"date-parts": [["2009", "4"]]}, "author": [{"parse-names": false, "family": "Furuya", "suffix": "", "given": "Kanji", "non-dropping-particle": "", "drop</vt:lpwstr>
  </property>
  <property fmtid="{D5CDD505-2E9C-101B-9397-08002B2CF9AE}" pid="299" name="Mendeley_Bookmark_DxWA8gAMR3_1">
    <vt:lpwstr>ADDIN CSL_CITATION {"properties": {"noteIndex": 0}, "schema": "https://github.com/citation-style-language/schema/raw/master/csl-citation.json", "citationItems": [{"uris": ["http://www.mendeley.com/documents/?uuid=74ea1283-da1d-41ed-8947-d5bf225a0ff0"], "i</vt:lpwstr>
  </property>
  <property fmtid="{D5CDD505-2E9C-101B-9397-08002B2CF9AE}" pid="300" name="Mendeley_Bookmark_DxWA8gAMR3_10">
    <vt:lpwstr> lipid accumulation in smaller LDs (CTL samples) and for high lipid accumulation in larger LDs (LTM samples), and detected LD localization changes. Thus, HCA can be used to analyze the lipid accumulation patterns likely to be encountered in screens for bi</vt:lpwstr>
  </property>
  <property fmtid="{D5CDD505-2E9C-101B-9397-08002B2CF9AE}" pid="301" name="Mendeley_Bookmark_DxWA8gAMR3_11">
    <vt:lpwstr>odiesel production.", "type": "article-journal"}}, {"uris": ["http://www.mendeley.com/documents/?uuid=d451a01d-c799-4ab3-a547-7d46abad6fde"], "id": "ITEM-2", "itemData": {"container-title": "Methods in cell biology", "PMID": "22325610", "DOI": "10.1016/B9</vt:lpwstr>
  </property>
  <property fmtid="{D5CDD505-2E9C-101B-9397-08002B2CF9AE}" pid="302" name="Mendeley_Bookmark_DxWA8gAMR3_12">
    <vt:lpwstr>78-0-12-386487-1.00016-X", "ISBN": "0091-679X", "volume": "108", "publisher": "Elsevier Inc.", "page": "345-65", "id": "ITEM-2", "author": [{"family": "Wolinski", "suffix": "", "non-dropping-particle": "", "dropping-particle": "", "given": "Heimo", "parse</vt:lpwstr>
  </property>
  <property fmtid="{D5CDD505-2E9C-101B-9397-08002B2CF9AE}" pid="303" name="Mendeley_Bookmark_DxWA8gAMR3_13">
    <vt:lpwstr>-names": false}, {"family": "Bredies", "suffix": "", "non-dropping-particle": "", "dropping-particle": "", "given": "Kristian", "parse-names": false}, {"family": "Kohlwein", "suffix": "", "non-dropping-particle": "", "dropping-particle": "", "given": "Sep</vt:lpwstr>
  </property>
  <property fmtid="{D5CDD505-2E9C-101B-9397-08002B2CF9AE}" pid="304" name="Mendeley_Bookmark_DxWA8gAMR3_14">
    <vt:lpwstr>p D.", "parse-names": false}], "title": "Quantitative imaging of lipid metabolism in yeast: from 4D analysis to high content screens of mutant libraries.", "issued": {"date-parts": [["2012"]]}, "ISSN": "0091-679X", "abstract": "Due to their central role i</vt:lpwstr>
  </property>
  <property fmtid="{D5CDD505-2E9C-101B-9397-08002B2CF9AE}" pid="305" name="Mendeley_Bookmark_DxWA8gAMR3_15">
    <vt:lpwstr>n cellular fat storage and lipid homeostasis, lipid droplets (LD) have attracted great interest in biomedical research. The integration of both biochemical and genetic tools and the use of model organisms have greatly contributed to the understanding of L</vt:lpwstr>
  </property>
  <property fmtid="{D5CDD505-2E9C-101B-9397-08002B2CF9AE}" pid="306" name="Mendeley_Bookmark_DxWA8gAMR3_16">
    <vt:lpwstr>D metabolism and its regulation. However, many important aspects such as LD biogenesis, intracellular dynamics, or their potential degradation by autophagy are still poorly understood. Microscopic techniques, in particular fluorescence microscopy using LD</vt:lpwstr>
  </property>
  <property fmtid="{D5CDD505-2E9C-101B-9397-08002B2CF9AE}" pid="307" name="Mendeley_Bookmark_DxWA8gAMR3_17">
    <vt:lpwstr> specific dyes or fluorescent protein tagging, represent excellent experimental tools to study the dynamic nature of both the protein and lipid content of LD. Single cell systems in culture are particularly suited to identify and characterize proteins req</vt:lpwstr>
  </property>
  <property fmtid="{D5CDD505-2E9C-101B-9397-08002B2CF9AE}" pid="308" name="Mendeley_Bookmark_DxWA8gAMR3_18">
    <vt:lpwstr>uired for LD formation and turnover, using genetic knock-down or gene deletion strategies. Here we describe experimental setups to investigate LD dynamics and turnover in yeast, using various labeling techniques suitable for three-dimensional imaging over</vt:lpwstr>
  </property>
  <property fmtid="{D5CDD505-2E9C-101B-9397-08002B2CF9AE}" pid="309" name="Mendeley_Bookmark_DxWA8gAMR3_19">
    <vt:lpwstr> time (4D imaging), quantitative microscopy and imaging-based screens of mutant libraries. Also, implementation of coherent anti-Stokes Raman scattering (CARS) microscopy as an emerging tool for label-free lipid imaging in living cells will be discussed."</vt:lpwstr>
  </property>
  <property fmtid="{D5CDD505-2E9C-101B-9397-08002B2CF9AE}" pid="310" name="Mendeley_Bookmark_DxWA8gAMR3_2">
    <vt:lpwstr>d": "ITEM-1", "itemData": {"container-title": "Bioresource technology", "PMID": "26744805", "DOI": "10.1016/j.biortech.2015.12.067", "volume": "203", "page": "309-17", "id": "ITEM-1", "author": [{"family": "Capus", "suffix": "", "non-dropping-particle": "</vt:lpwstr>
  </property>
  <property fmtid="{D5CDD505-2E9C-101B-9397-08002B2CF9AE}" pid="311" name="Mendeley_Bookmark_DxWA8gAMR3_20">
    <vt:lpwstr>, "type": "article-journal"}}, {"uris": ["http://www.mendeley.com/documents/?uuid=daa71abc-f0e0-43bd-969c-da67705233ea"], "id": "ITEM-3", "itemData": {"container-title": "Biochimica et biophysica acta. Molecular and cell biology of lipids", "PMID": "30414</vt:lpwstr>
  </property>
  <property fmtid="{D5CDD505-2E9C-101B-9397-08002B2CF9AE}" pid="312" name="Mendeley_Bookmark_DxWA8gAMR3_21">
    <vt:lpwstr>449", "DOI": "10.1016/j.bbalip.2018.11.001", "ISBN": "0199259305", "volume": "1864", "publisher": "Elsevier", "page": "113-127", "id": "ITEM-3", "author": [{"family": "Lv", "suffix": "", "non-dropping-particle": "", "dropping-particle": "", "given": "Xuch</vt:lpwstr>
  </property>
  <property fmtid="{D5CDD505-2E9C-101B-9397-08002B2CF9AE}" pid="313" name="Mendeley_Bookmark_DxWA8gAMR3_22">
    <vt:lpwstr>ao", "parse-names": false}, {"family": "Liu", "suffix": "", "non-dropping-particle": "", "dropping-particle": "", "given": "Jiaming", "parse-names": false}, {"family": "Qin", "suffix": "", "non-dropping-particle": "", "dropping-particle": "", "given": "Yi</vt:lpwstr>
  </property>
  <property fmtid="{D5CDD505-2E9C-101B-9397-08002B2CF9AE}" pid="314" name="Mendeley_Bookmark_DxWA8gAMR3_23">
    <vt:lpwstr>ran", "parse-names": false}, {"family": "Liu", "suffix": "", "non-dropping-particle": "", "dropping-particle": "", "given": "Yizhang", "parse-names": false}, {"family": "Jin", "suffix": "", "non-dropping-particle": "", "dropping-particle": "", "given": "M</vt:lpwstr>
  </property>
  <property fmtid="{D5CDD505-2E9C-101B-9397-08002B2CF9AE}" pid="315" name="Mendeley_Bookmark_DxWA8gAMR3_24">
    <vt:lpwstr>eijun", "parse-names": false}, {"family": "Dai", "suffix": "", "non-dropping-particle": "", "dropping-particle": "", "given": "Junbiao", "parse-names": false}, {"family": "Chua", "suffix": "", "non-dropping-particle": "", "dropping-particle": "", "given":</vt:lpwstr>
  </property>
  <property fmtid="{D5CDD505-2E9C-101B-9397-08002B2CF9AE}" pid="316" name="Mendeley_Bookmark_DxWA8gAMR3_25">
    <vt:lpwstr> "Boon Tin", "parse-names": false}, {"family": "Yang", "suffix": "", "non-dropping-particle": "", "dropping-particle": "", "given": "Hongyuan", "parse-names": false}, {"family": "Li", "suffix": "", "non-dropping-particle": "", "dropping-particle": "", "gi</vt:lpwstr>
  </property>
  <property fmtid="{D5CDD505-2E9C-101B-9397-08002B2CF9AE}" pid="317" name="Mendeley_Bookmark_DxWA8gAMR3_26">
    <vt:lpwstr>ven": "Peng", "parse-names": false}], "title": "Identification of gene products that control lipid droplet size in yeast using a high-throughput quantitative image analysis.", "issued": {"date-parts": [["2018", "11", "7"]]}, "issue": "2", "ISSN": "1879-26</vt:lpwstr>
  </property>
  <property fmtid="{D5CDD505-2E9C-101B-9397-08002B2CF9AE}" pid="318" name="Mendeley_Bookmark_DxWA8gAMR3_27">
    <vt:lpwstr>18", "abstract": "Lipid droplets (LDs) are important organelles involved in energy storage and expenditure. LD dynamics has been investigated using genome-wide image screening methods in yeast and other model organisms. For most studies, genes were identi</vt:lpwstr>
  </property>
  <property fmtid="{D5CDD505-2E9C-101B-9397-08002B2CF9AE}" pid="319" name="Mendeley_Bookmark_DxWA8gAMR3_28">
    <vt:lpwstr>fied using two-dimensional images with LD enlargement as readout. Due to imaging limitation, reduction of LD size is seldom explored. Here, we aim to set up a screen that specifically utilizes reduced LD size as the readout. To achieve this, a novel yeast</vt:lpwstr>
  </property>
  <property fmtid="{D5CDD505-2E9C-101B-9397-08002B2CF9AE}" pid="320" name="Mendeley_Bookmark_DxWA8gAMR3_29">
    <vt:lpwstr> screen is set up to quantitatively and systematically identify genes that regulate LD size through a three-dimensional imaging-based approach. Cidea which promotes LD fusion and growth in mammalian cells was overexpressed in a yeast knockout library to i</vt:lpwstr>
  </property>
  <property fmtid="{D5CDD505-2E9C-101B-9397-08002B2CF9AE}" pid="321" name="Mendeley_Bookmark_DxWA8gAMR3_3">
    <vt:lpwstr>", "dropping-particle": "", "given": "Aur\u00e9lie", "parse-names": false}, {"family": "Monnerat", "suffix": "", "non-dropping-particle": "", "dropping-particle": "", "given": "Marianne", "parse-names": false}, {"family": "Ribeiro", "suffix": "", "non-dro</vt:lpwstr>
  </property>
  <property fmtid="{D5CDD505-2E9C-101B-9397-08002B2CF9AE}" pid="322" name="Mendeley_Bookmark_DxWA8gAMR3_30">
    <vt:lpwstr>nduce large LD formation. Next, an automated, high-throughput image analysis method that monitors LD size was utilized. With this screen, we identified twelve genes that reduced LD size when deleted. The effects of eight of these genes on LD size were fur</vt:lpwstr>
  </property>
  <property fmtid="{D5CDD505-2E9C-101B-9397-08002B2CF9AE}" pid="323" name="Mendeley_Bookmark_DxWA8gAMR3_31">
    <vt:lpwstr>ther validated in fld1 null strain background. In addition, six genes were previously identified as LD-regulating genes. To conclude, this methodology represents a promising strategy to screen for players in LD size control in both yeast and mammalian cel</vt:lpwstr>
  </property>
  <property fmtid="{D5CDD505-2E9C-101B-9397-08002B2CF9AE}" pid="324" name="Mendeley_Bookmark_DxWA8gAMR3_32">
    <vt:lpwstr>ls to aid in the investigation of LD-associated metabolic diseases.", "type": "article-journal"}}], "mendeley": {"formattedCitation": "&lt;sup&gt;17,22,23&lt;/sup&gt;", "plainTextFormattedCitation": "17,22,23", "previouslyFormattedCitation": "&lt;sup&gt;17,22,23&lt;/sup&gt;"}}</vt:lpwstr>
  </property>
  <property fmtid="{D5CDD505-2E9C-101B-9397-08002B2CF9AE}" pid="325" name="Mendeley_Bookmark_DxWA8gAMR3_4">
    <vt:lpwstr>pping-particle": "", "dropping-particle": "", "given": "Luiz Carlos", "parse-names": false}, {"family": "Souza", "suffix": "", "non-dropping-particle": "de", "dropping-particle": "", "given": "Wanderley", "parse-names": false}, {"family": "Martins", "suff</vt:lpwstr>
  </property>
  <property fmtid="{D5CDD505-2E9C-101B-9397-08002B2CF9AE}" pid="326" name="Mendeley_Bookmark_DxWA8gAMR3_5">
    <vt:lpwstr>ix": "", "non-dropping-particle": "", "dropping-particle": "", "given": "Juliana Lopes", "parse-names": false}, {"family": "Sant'Anna", "suffix": "", "non-dropping-particle": "", "dropping-particle": "", "given": "Celso", "parse-names": false}], "title": </vt:lpwstr>
  </property>
  <property fmtid="{D5CDD505-2E9C-101B-9397-08002B2CF9AE}" pid="327" name="Mendeley_Bookmark_DxWA8gAMR3_6">
    <vt:lpwstr>"Application of high-content image analysis for quantitatively estimating lipid accumulation in oleaginous yeasts with potential for use in biodiesel production.", "issued": {"date-parts": [["2016", "3"]]}, "ISSN": "1873-2976", "abstract": "Biodiesel from</vt:lpwstr>
  </property>
  <property fmtid="{D5CDD505-2E9C-101B-9397-08002B2CF9AE}" pid="328" name="Mendeley_Bookmark_DxWA8gAMR3_7">
    <vt:lpwstr> oleaginous microorganisms is a viable substitute for a fossil fuel. Current methods for microorganism lipid productivity evaluation do not analyze lipid dynamics in single cells. Here, we described a high-content image analysis (HCA) as a promising strat</vt:lpwstr>
  </property>
  <property fmtid="{D5CDD505-2E9C-101B-9397-08002B2CF9AE}" pid="329" name="Mendeley_Bookmark_DxWA8gAMR3_8">
    <vt:lpwstr>egy for screening oleaginous microorganisms for biodiesel production, while generating single-cell lipid dynamics data in large cell density. Rhodotorula slooffiae yeast were grown in standard (CTL) or lipid trigger medium (LTM), and lipid droplet (LD) ac</vt:lpwstr>
  </property>
  <property fmtid="{D5CDD505-2E9C-101B-9397-08002B2CF9AE}" pid="330" name="Mendeley_Bookmark_DxWA8gAMR3_9">
    <vt:lpwstr>cumulation was analyzed in deconvolved confocal microscopy images of cells stained with the lipophilic fluorescent Nile red (NR) dye using automated cell and LD segmentation. The 'vesicle segmentation' method yielded valid morphometric results for limited</vt:lpwstr>
  </property>
  <property fmtid="{D5CDD505-2E9C-101B-9397-08002B2CF9AE}" pid="331" name="Mendeley_Bookmark_E4n2kyWTRg_1">
    <vt:lpwstr>ADDIN CSL_CITATION {"properties": {"noteIndex": 0}, "schema": "https://github.com/citation-style-language/schema/raw/master/csl-citation.json", "citationItems": [{"uris": ["http://www.mendeley.com/documents/?uuid=fb485556-183b-4c10-9310-f7bbc1c05577"], "i</vt:lpwstr>
  </property>
  <property fmtid="{D5CDD505-2E9C-101B-9397-08002B2CF9AE}" pid="332" name="Mendeley_Bookmark_E4n2kyWTRg_10">
    <vt:lpwstr>rrowia lipolytica and Pichia pastoris. Altogether, this review article provides a comprehensive view of nonpolar lipid research in yeast.", "type": "article-journal"}}], "mendeley": {"formattedCitation": "&lt;sup&gt;1&lt;/sup&gt;", "plainTextFormattedCitation": "1", </vt:lpwstr>
  </property>
  <property fmtid="{D5CDD505-2E9C-101B-9397-08002B2CF9AE}" pid="333" name="Mendeley_Bookmark_E4n2kyWTRg_11">
    <vt:lpwstr>"previouslyFormattedCitation": "&lt;sup&gt;1&lt;/sup&gt;"}}</vt:lpwstr>
  </property>
  <property fmtid="{D5CDD505-2E9C-101B-9397-08002B2CF9AE}" pid="334" name="Mendeley_Bookmark_E4n2kyWTRg_2">
    <vt:lpwstr>d": "ITEM-1", "itemData": {"container-title": "FEMS microbiology reviews", "PMID": "24597968", "DOI": "10.1111/1574-6976.12069", "ISBN": "1574-6976 (Electronic)\\r0168-6445 (Linking)", "volume": "38", "page": "892-915", "id": "ITEM-1", "author": [{"family</vt:lpwstr>
  </property>
  <property fmtid="{D5CDD505-2E9C-101B-9397-08002B2CF9AE}" pid="335" name="Mendeley_Bookmark_E4n2kyWTRg_3">
    <vt:lpwstr>": "Koch", "suffix": "", "non-dropping-particle": "", "dropping-particle": "", "given": "Barbara", "parse-names": false}, {"family": "Schmidt", "suffix": "", "non-dropping-particle": "", "dropping-particle": "", "given": "Claudia", "parse-names": false}, </vt:lpwstr>
  </property>
  <property fmtid="{D5CDD505-2E9C-101B-9397-08002B2CF9AE}" pid="336" name="Mendeley_Bookmark_E4n2kyWTRg_4">
    <vt:lpwstr>{"family": "Daum", "suffix": "", "non-dropping-particle": "", "dropping-particle": "", "given": "G\u00fcnther", "parse-names": false}], "title": "Storage lipids of yeasts: a survey of nonpolar lipid metabolism in Saccharomyces cerevisiae, Pichia pastoris,</vt:lpwstr>
  </property>
  <property fmtid="{D5CDD505-2E9C-101B-9397-08002B2CF9AE}" pid="337" name="Mendeley_Bookmark_E4n2kyWTRg_5">
    <vt:lpwstr> and Yarrowia lipolytica.", "issued": {"date-parts": [["2014", "9"]]}, "issue": "5", "ISSN": "1574-6976", "abstract": "Biosynthesis and storage of nonpolar lipids, such as triacylglycerols (TG) and steryl esters (SE), have gained much interest during the </vt:lpwstr>
  </property>
  <property fmtid="{D5CDD505-2E9C-101B-9397-08002B2CF9AE}" pid="338" name="Mendeley_Bookmark_E4n2kyWTRg_6">
    <vt:lpwstr>last decades because defects in these processes are related to severe human diseases. The baker's yeast Saccharomyces cerevisiae has become a valuable tool to study eukaryotic lipid metabolism because this single-cell microorganism harbors many enzymes an</vt:lpwstr>
  </property>
  <property fmtid="{D5CDD505-2E9C-101B-9397-08002B2CF9AE}" pid="339" name="Mendeley_Bookmark_E4n2kyWTRg_7">
    <vt:lpwstr>d pathways with counterparts in mammalian cells. In this article, we will review aspects of TG and SE metabolism and turnover in the yeast that have been known for a long time and combine them with new perceptions of nonpolar lipid research. We will provi</vt:lpwstr>
  </property>
  <property fmtid="{D5CDD505-2E9C-101B-9397-08002B2CF9AE}" pid="340" name="Mendeley_Bookmark_E4n2kyWTRg_8">
    <vt:lpwstr>de a detailed insight into the mechanisms of nonpolar lipid synthesis, storage, mobilization, and degradation in the yeast S. cerevisiae. The central role of lipid droplets (LD) in these processes will be addressed with emphasis on the prevailing view tha</vt:lpwstr>
  </property>
  <property fmtid="{D5CDD505-2E9C-101B-9397-08002B2CF9AE}" pid="341" name="Mendeley_Bookmark_E4n2kyWTRg_9">
    <vt:lpwstr>t this compartment is more than only a depot for TG and SE. Dynamic and interactive aspects of LD with other organelles will be discussed. Results obtained with S. cerevisiae will be complemented by recent investigations of nonpolar lipid research with Ya</vt:lpwstr>
  </property>
  <property fmtid="{D5CDD505-2E9C-101B-9397-08002B2CF9AE}" pid="342" name="Mendeley_Bookmark_E9oTVCPZrs_1">
    <vt:lpwstr>ADDIN CSL_CITATION {"properties": {"noteIndex": 0}, "schema": "https://github.com/citation-style-language/schema/raw/master/csl-citation.json", "citationItems": [{"uris": ["http://www.mendeley.com/documents/?uuid=3595ecce-1add-4599-b9b6-54ff93ff5470"], "i</vt:lpwstr>
  </property>
  <property fmtid="{D5CDD505-2E9C-101B-9397-08002B2CF9AE}" pid="343" name="Mendeley_Bookmark_E9oTVCPZrs_10">
    <vt:lpwstr> and statistical analysis. The software's extensibility continues to attract biologists at all career stages as well as computer scientists who wish to effectively implement specific image-processing algorithms. In this review, we use the ImageJ project a</vt:lpwstr>
  </property>
  <property fmtid="{D5CDD505-2E9C-101B-9397-08002B2CF9AE}" pid="344" name="Mendeley_Bookmark_E9oTVCPZrs_11">
    <vt:lpwstr>s a case study of how open-source software fosters its suites of software tools, making multitudes of image-analysis technology easily accessible to the scientific community. We specifically explore what makes ImageJ so popular, how it impacts the life sc</vt:lpwstr>
  </property>
  <property fmtid="{D5CDD505-2E9C-101B-9397-08002B2CF9AE}" pid="345" name="Mendeley_Bookmark_E9oTVCPZrs_12">
    <vt:lpwstr>iences, how it inspires other projects, and how it is self-influenced by coevolving projects within the ImageJ ecosystem.", "type": "article-journal"}}, {"uris": ["http://www.mendeley.com/documents/?uuid=f61adb07-c202-42e3-814c-380e599f2bcc"], "id": "ITEM</vt:lpwstr>
  </property>
  <property fmtid="{D5CDD505-2E9C-101B-9397-08002B2CF9AE}" pid="346" name="Mendeley_Bookmark_E9oTVCPZrs_13">
    <vt:lpwstr>-2", "itemData": {"container-title": "Nature methods", "PMID": "22743772", "DOI": "10.1038/nmeth.2019", "volume": "9", "page": "676-82", "id": "ITEM-2", "author": [{"family": "Schindelin", "suffix": "", "non-dropping-particle": "", "dropping-particle": ""</vt:lpwstr>
  </property>
  <property fmtid="{D5CDD505-2E9C-101B-9397-08002B2CF9AE}" pid="347" name="Mendeley_Bookmark_E9oTVCPZrs_14">
    <vt:lpwstr>, "given": "Johannes", "parse-names": false}, {"family": "Arganda-Carreras", "suffix": "", "non-dropping-particle": "", "dropping-particle": "", "given": "Ignacio", "parse-names": false}, {"family": "Frise", "suffix": "", "non-dropping-particle": "", "dro</vt:lpwstr>
  </property>
  <property fmtid="{D5CDD505-2E9C-101B-9397-08002B2CF9AE}" pid="348" name="Mendeley_Bookmark_E9oTVCPZrs_15">
    <vt:lpwstr>pping-particle": "", "given": "Erwin", "parse-names": false}, {"family": "Kaynig", "suffix": "", "non-dropping-particle": "", "dropping-particle": "", "given": "Verena", "parse-names": false}, {"family": "Longair", "suffix": "", "non-dropping-particle": "</vt:lpwstr>
  </property>
  <property fmtid="{D5CDD505-2E9C-101B-9397-08002B2CF9AE}" pid="349" name="Mendeley_Bookmark_E9oTVCPZrs_16">
    <vt:lpwstr>", "dropping-particle": "", "given": "Mark", "parse-names": false}, {"family": "Pietzsch", "suffix": "", "non-dropping-particle": "", "dropping-particle": "", "given": "Tobias", "parse-names": false}, {"family": "Preibisch", "suffix": "", "non-dropping-pa</vt:lpwstr>
  </property>
  <property fmtid="{D5CDD505-2E9C-101B-9397-08002B2CF9AE}" pid="350" name="Mendeley_Bookmark_E9oTVCPZrs_17">
    <vt:lpwstr>rticle": "", "dropping-particle": "", "given": "Stephan", "parse-names": false}, {"family": "Rueden", "suffix": "", "non-dropping-particle": "", "dropping-particle": "", "given": "Curtis", "parse-names": false}, {"family": "Saalfeld", "suffix": "", "non-d</vt:lpwstr>
  </property>
  <property fmtid="{D5CDD505-2E9C-101B-9397-08002B2CF9AE}" pid="351" name="Mendeley_Bookmark_E9oTVCPZrs_18">
    <vt:lpwstr>ropping-particle": "", "dropping-particle": "", "given": "Stephan", "parse-names": false}, {"family": "Schmid", "suffix": "", "non-dropping-particle": "", "dropping-particle": "", "given": "Benjamin", "parse-names": false}, {"family": "Tinevez", "suffix":</vt:lpwstr>
  </property>
  <property fmtid="{D5CDD505-2E9C-101B-9397-08002B2CF9AE}" pid="352" name="Mendeley_Bookmark_E9oTVCPZrs_19">
    <vt:lpwstr> "", "non-dropping-particle": "", "dropping-particle": "", "given": "Jean-Yves", "parse-names": false}, {"family": "White", "suffix": "", "non-dropping-particle": "", "dropping-particle": "", "given": "Daniel James", "parse-names": false}, {"family": "Har</vt:lpwstr>
  </property>
  <property fmtid="{D5CDD505-2E9C-101B-9397-08002B2CF9AE}" pid="353" name="Mendeley_Bookmark_E9oTVCPZrs_2">
    <vt:lpwstr>d": "ITEM-1", "itemData": {"container-title": "Molecular reproduction and development", "PMID": "26153368", "DOI": "10.1002/mrd.22489", "ISBN": "1098-2795", "volume": "82", "page": "518-29", "id": "ITEM-1", "author": [{"family": "Schindelin", "suffix": ""</vt:lpwstr>
  </property>
  <property fmtid="{D5CDD505-2E9C-101B-9397-08002B2CF9AE}" pid="354" name="Mendeley_Bookmark_E9oTVCPZrs_20">
    <vt:lpwstr>tenstein", "suffix": "", "non-dropping-particle": "", "dropping-particle": "", "given": "Volker", "parse-names": false}, {"family": "Eliceiri", "suffix": "", "non-dropping-particle": "", "dropping-particle": "", "given": "Kevin", "parse-names": false}, {"</vt:lpwstr>
  </property>
  <property fmtid="{D5CDD505-2E9C-101B-9397-08002B2CF9AE}" pid="355" name="Mendeley_Bookmark_E9oTVCPZrs_21">
    <vt:lpwstr>family": "Tomancak", "suffix": "", "non-dropping-particle": "", "dropping-particle": "", "given": "Pavel", "parse-names": false}, {"family": "Cardona", "suffix": "", "non-dropping-particle": "", "dropping-particle": "", "given": "Albert", "parse-names": f</vt:lpwstr>
  </property>
  <property fmtid="{D5CDD505-2E9C-101B-9397-08002B2CF9AE}" pid="356" name="Mendeley_Bookmark_E9oTVCPZrs_22">
    <vt:lpwstr>alse}], "title": "Fiji: an open-source platform for biological-image analysis.", "issued": {"date-parts": [["2012", "6", "28"]]}, "issue": "7", "ISSN": "1548-7105", "abstract": "Fiji is a distribution of the popular open-source software ImageJ focused on </vt:lpwstr>
  </property>
  <property fmtid="{D5CDD505-2E9C-101B-9397-08002B2CF9AE}" pid="357" name="Mendeley_Bookmark_E9oTVCPZrs_23">
    <vt:lpwstr>biological-image analysis. Fiji uses modern software engineering practices to combine powerful software libraries with a broad range of scripting languages to enable rapid prototyping of image-processing algorithms. Fiji facilitates the transformation of </vt:lpwstr>
  </property>
  <property fmtid="{D5CDD505-2E9C-101B-9397-08002B2CF9AE}" pid="358" name="Mendeley_Bookmark_E9oTVCPZrs_24">
    <vt:lpwstr>new algorithms into ImageJ plugins that can be shared with end users through an integrated update system. We propose Fiji as a platform for productive collaboration between computer science and biology research communities.", "type": "article-journal"}}],</vt:lpwstr>
  </property>
  <property fmtid="{D5CDD505-2E9C-101B-9397-08002B2CF9AE}" pid="359" name="Mendeley_Bookmark_E9oTVCPZrs_25">
    <vt:lpwstr> "mendeley": {"formattedCitation": "&lt;sup&gt;28,29&lt;/sup&gt;", "plainTextFormattedCitation": "28,29", "previouslyFormattedCitation": "&lt;sup&gt;28,29&lt;/sup&gt;"}}</vt:lpwstr>
  </property>
  <property fmtid="{D5CDD505-2E9C-101B-9397-08002B2CF9AE}" pid="360" name="Mendeley_Bookmark_E9oTVCPZrs_3">
    <vt:lpwstr>, "non-dropping-particle": "", "dropping-particle": "", "given": "Johannes", "parse-names": false}, {"family": "Rueden", "suffix": "", "non-dropping-particle": "", "dropping-particle": "", "given": "Curtis T.", "parse-names": false}, {"family": "Hiner", "</vt:lpwstr>
  </property>
  <property fmtid="{D5CDD505-2E9C-101B-9397-08002B2CF9AE}" pid="361" name="Mendeley_Bookmark_E9oTVCPZrs_4">
    <vt:lpwstr>suffix": "", "non-dropping-particle": "", "dropping-particle": "", "given": "Mark C.", "parse-names": false}, {"family": "Eliceiri", "suffix": "", "non-dropping-particle": "", "dropping-particle": "", "given": "Kevin W.", "parse-names": false}], "title": </vt:lpwstr>
  </property>
  <property fmtid="{D5CDD505-2E9C-101B-9397-08002B2CF9AE}" pid="362" name="Mendeley_Bookmark_E9oTVCPZrs_5">
    <vt:lpwstr>"The ImageJ ecosystem: An open platform for biomedical image analysis.", "issued": {"date-parts": [["2015"]]}, "issue": "7-8", "ISSN": "1098-2795", "abstract": "Technology in microscopy advances rapidly, enabling increasingly affordable, faster, and more </vt:lpwstr>
  </property>
  <property fmtid="{D5CDD505-2E9C-101B-9397-08002B2CF9AE}" pid="363" name="Mendeley_Bookmark_E9oTVCPZrs_6">
    <vt:lpwstr>precise quantitative biomedical imaging, which necessitates correspondingly more-advanced image processing and analysis techniques. A wide range of software is available-from commercial to academic, special-purpose to Swiss army knife, small to large-but </vt:lpwstr>
  </property>
  <property fmtid="{D5CDD505-2E9C-101B-9397-08002B2CF9AE}" pid="364" name="Mendeley_Bookmark_E9oTVCPZrs_7">
    <vt:lpwstr>a key characteristic of software that is suitable for scientific inquiry is its accessibility. Open-source software is ideal for scientific endeavors because it can be freely inspected, modified, and redistributed; in particular, the open-software platfor</vt:lpwstr>
  </property>
  <property fmtid="{D5CDD505-2E9C-101B-9397-08002B2CF9AE}" pid="365" name="Mendeley_Bookmark_E9oTVCPZrs_8">
    <vt:lpwstr>m ImageJ has had a huge impact on the life sciences, and continues to do so. From its inception, ImageJ has grown significantly due largely to being freely available and its vibrant and helpful user community. Scientists as diverse as interested hobbyists</vt:lpwstr>
  </property>
  <property fmtid="{D5CDD505-2E9C-101B-9397-08002B2CF9AE}" pid="366" name="Mendeley_Bookmark_E9oTVCPZrs_9">
    <vt:lpwstr>, technical assistants, students, scientific staff, and advanced biology researchers use ImageJ on a daily basis, and exchange knowledge via its dedicated mailing list. Uses of ImageJ range from data visualization and teaching to advanced image processing</vt:lpwstr>
  </property>
  <property fmtid="{D5CDD505-2E9C-101B-9397-08002B2CF9AE}" pid="367" name="Mendeley_Bookmark_EFrvDcrVMg_1">
    <vt:lpwstr>ADDIN CSL_CITATION {"citationItems": [{"uris": ["http://www.mendeley.com/documents/?uuid=06f1e172-e0a1-4351-8977-1b571f8a227a"], "itemData": {"title": "Mitotic defects in fission yeast lipid metabolism 'cut' mutants are suppressed by ammonium chloride.", </vt:lpwstr>
  </property>
  <property fmtid="{D5CDD505-2E9C-101B-9397-08002B2CF9AE}" pid="368" name="Mendeley_Bookmark_EFrvDcrVMg_10">
    <vt:lpwstr>false, "family": "Grallert", "suffix": "", "given": "Be\u00e1ta", "non-dropping-particle": "", "dropping-particle": ""}, {"parse-names": false, "family": "Prevorovsk\u00fd", "suffix": "", "given": "Martin", "non-dropping-particle": "", "dropping-particle"</vt:lpwstr>
  </property>
  <property fmtid="{D5CDD505-2E9C-101B-9397-08002B2CF9AE}" pid="369" name="Mendeley_Bookmark_EFrvDcrVMg_11">
    <vt:lpwstr>: ""}], "type": "article-journal", "issue": "6", "DOI": "10.1093/femsyr/foy064", "volume": "18", "container-title": "FEMS yeast research", "page": "1-7", "ISBN": "0000000302", "issued": {"date-parts": [["2018", "9", "1"]]}, "PMID": "29931271"}, "id": "ITE</vt:lpwstr>
  </property>
  <property fmtid="{D5CDD505-2E9C-101B-9397-08002B2CF9AE}" pid="370" name="Mendeley_Bookmark_EFrvDcrVMg_12">
    <vt:lpwstr>M-1"}], "mendeley": {"previouslyFormattedCitation": "&lt;sup&gt;24&lt;/sup&gt;", "plainTextFormattedCitation": "24", "formattedCitation": "&lt;sup&gt;24&lt;/sup&gt;"}, "properties": {"noteIndex": 0}, "schema": "https://github.com/citation-style-language/schema/raw/master/csl-cit</vt:lpwstr>
  </property>
  <property fmtid="{D5CDD505-2E9C-101B-9397-08002B2CF9AE}" pid="371" name="Mendeley_Bookmark_EFrvDcrVMg_13">
    <vt:lpwstr>ation.json"}</vt:lpwstr>
  </property>
  <property fmtid="{D5CDD505-2E9C-101B-9397-08002B2CF9AE}" pid="372" name="Mendeley_Bookmark_EFrvDcrVMg_2">
    <vt:lpwstr>"abstract": "Fission yeast 'cut' mutants show defects in temporal coordination of nuclear division with cytokinesis, resulting in aberrant mitosis and lethality. Among other causes, the 'cut' phenotype can be triggered by genetic or chemical perturbation </vt:lpwstr>
  </property>
  <property fmtid="{D5CDD505-2E9C-101B-9397-08002B2CF9AE}" pid="373" name="Mendeley_Bookmark_EFrvDcrVMg_3">
    <vt:lpwstr>of lipid metabolism, supposedly resulting in shortage of membrane phospholipids and insufficient nuclear envelope expansion during anaphase. Interestingly, penetrance of the 'cut' phenotype in mutants of the transcription factor cbf11 and acetyl-coenzyme </vt:lpwstr>
  </property>
  <property fmtid="{D5CDD505-2E9C-101B-9397-08002B2CF9AE}" pid="374" name="Mendeley_Bookmark_EFrvDcrVMg_4">
    <vt:lpwstr>A carboxylase cut6, both related to lipid metabolism, is highly dependent on growth media, although the specific nutrient(s) affecting 'cut' occurrence is not known. In this study, we set out to identify the growth media component(s) responsible for 'cut'</vt:lpwstr>
  </property>
  <property fmtid="{D5CDD505-2E9C-101B-9397-08002B2CF9AE}" pid="375" name="Mendeley_Bookmark_EFrvDcrVMg_5">
    <vt:lpwstr> phenotype suppression in \u0394cbf11 and cut6-621 cells. We show that mitotic defects occur rapidly in \u0394cbf11 cells upon shift from the minimal EMM medium ('cut' suppressing) to the complex YES medium ('cut' promoting). By growing cells in YES mediu</vt:lpwstr>
  </property>
  <property fmtid="{D5CDD505-2E9C-101B-9397-08002B2CF9AE}" pid="376" name="Mendeley_Bookmark_EFrvDcrVMg_6">
    <vt:lpwstr>m supplemented with individual EMM components, we identified ammonium chloride, an efficiently utilized nitrogen source, as a specific and potent suppressor of the 'cut' phenotype in both \u0394cbf11 and cut6-621. Furthermore, we found that ammonium chlor</vt:lpwstr>
  </property>
  <property fmtid="{D5CDD505-2E9C-101B-9397-08002B2CF9AE}" pid="377" name="Mendeley_Bookmark_EFrvDcrVMg_7">
    <vt:lpwstr>ide boosts lipid droplet formation in wild-type cells. Our findings suggest a possible involvement of nutrient-responsive signaling in 'cut' suppression.", "ISSN": "1567-1364", "id": "ITEM-1", "author": [{"parse-names": false, "family": "Zach", "suffix": </vt:lpwstr>
  </property>
  <property fmtid="{D5CDD505-2E9C-101B-9397-08002B2CF9AE}" pid="378" name="Mendeley_Bookmark_EFrvDcrVMg_8">
    <vt:lpwstr>"", "given": "R\u00f3bert", "non-dropping-particle": "", "dropping-particle": ""}, {"parse-names": false, "family": "Tvaru\u017ekov\u00e1", "suffix": "", "given": "Jarmila", "non-dropping-particle": "", "dropping-particle": ""}, {"parse-names": false, "fa</vt:lpwstr>
  </property>
  <property fmtid="{D5CDD505-2E9C-101B-9397-08002B2CF9AE}" pid="379" name="Mendeley_Bookmark_EFrvDcrVMg_9">
    <vt:lpwstr>mily": "Sch\u00e4tz", "suffix": "", "given": "Martin", "non-dropping-particle": "", "dropping-particle": ""}, {"parse-names": false, "family": "Tupa", "suffix": "", "given": "Ondrej", "non-dropping-particle": "", "dropping-particle": ""}, {"parse-names": </vt:lpwstr>
  </property>
  <property fmtid="{D5CDD505-2E9C-101B-9397-08002B2CF9AE}" pid="380" name="Mendeley_Bookmark_EZlR2Ty8bk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381" name="Mendeley_Bookmark_EZlR2Ty8bk_10">
    <vt:lpwstr>9"]]}, "PMID": "24597968"}, "id": "ITEM-1"}], "mendeley": {"previouslyFormattedCitation": "&lt;sup&gt;1&lt;/sup&gt;", "plainTextFormattedCitation": "1", "formattedCitation": "&lt;sup&gt;1&lt;/sup&gt;"}, "properties": {"noteIndex": 0}, "schema": "https://github.com/citation-style</vt:lpwstr>
  </property>
  <property fmtid="{D5CDD505-2E9C-101B-9397-08002B2CF9AE}" pid="382" name="Mendeley_Bookmark_EZlR2Ty8bk_11">
    <vt:lpwstr>-language/schema/raw/master/csl-citation.json"}</vt:lpwstr>
  </property>
  <property fmtid="{D5CDD505-2E9C-101B-9397-08002B2CF9AE}" pid="383" name="Mendeley_Bookmark_EZlR2Ty8bk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384" name="Mendeley_Bookmark_EZlR2Ty8bk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385" name="Mendeley_Bookmark_EZlR2Ty8bk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386" name="Mendeley_Bookmark_EZlR2Ty8bk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387" name="Mendeley_Bookmark_EZlR2Ty8bk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388" name="Mendeley_Bookmark_EZlR2Ty8bk_7">
    <vt:lpwstr>rovides a comprehensive view of nonpolar lipid research in yeast.", "ISSN": "1574-6976", "id": "ITEM-1", "author": [{"parse-names": false, "family": "Koch", "suffix": "", "given": "Barbara", "non-dropping-particle": "", "dropping-particle": ""}, {"parse-n</vt:lpwstr>
  </property>
  <property fmtid="{D5CDD505-2E9C-101B-9397-08002B2CF9AE}" pid="389" name="Mendeley_Bookmark_EZlR2Ty8bk_8">
    <vt:lpwstr>ames": false, "family": "Schmidt", "suffix": "", "given": "Claudia", "non-dropping-particle": "", "dropping-particle": ""}, {"parse-names": false, "family": "Daum", "suffix": "", "given": "G\u00fcnther", "non-dropping-particle": "", "dropping-particle": "</vt:lpwstr>
  </property>
  <property fmtid="{D5CDD505-2E9C-101B-9397-08002B2CF9AE}" pid="390" name="Mendeley_Bookmark_EZlR2Ty8bk_9">
    <vt:lpwstr>"}], "type": "article-journal", "issue": "5", "DOI": "10.1111/1574-6976.12069", "volume": "38", "container-title": "FEMS microbiology reviews", "page": "892-915", "ISBN": "1574-6976 (Electronic)\\r0168-6445 (Linking)", "issued": {"date-parts": [["2014", "</vt:lpwstr>
  </property>
  <property fmtid="{D5CDD505-2E9C-101B-9397-08002B2CF9AE}" pid="391" name="Mendeley_Bookmark_FeGpAI32qj_1">
    <vt:lpwstr>ADDIN CSL_CITATION {"citationItems": [{"uris": ["http://www.mendeley.com/documents/?uuid=74ea1283-da1d-41ed-8947-d5bf225a0ff0"], "itemData": {"title": "Application of high-content image analysis for quantitatively estimating lipid accumulation in oleagino</vt:lpwstr>
  </property>
  <property fmtid="{D5CDD505-2E9C-101B-9397-08002B2CF9AE}" pid="392" name="Mendeley_Bookmark_FeGpAI32qj_10">
    <vt:lpwstr>"", "dropping-particle": ""}, {"parse-names": false, "family": "Sant'Anna", "suffix": "", "given": "Celso", "non-dropping-particle": "", "dropping-particle": ""}]}, "id": "ITEM-1"}, {"uris": ["http://www.mendeley.com/documents/?uuid=d451a01d-c799-4ab3-a54</vt:lpwstr>
  </property>
  <property fmtid="{D5CDD505-2E9C-101B-9397-08002B2CF9AE}" pid="393" name="Mendeley_Bookmark_FeGpAI32qj_11">
    <vt:lpwstr>7-7d46abad6fde"], "itemData": {"title": "Quantitative imaging of lipid metabolism in yeast: from 4D analysis to high content screens of mutant libraries.", "abstract": "Due to their central role in cellular fat storage and lipid homeostasis, lipid droplet</vt:lpwstr>
  </property>
  <property fmtid="{D5CDD505-2E9C-101B-9397-08002B2CF9AE}" pid="394" name="Mendeley_Bookmark_FeGpAI32qj_12">
    <vt:lpwstr>s (LD) have attracted great interest in biomedical research. The integration of both biochemical and genetic tools and the use of model organisms have greatly contributed to the understanding of LD metabolism and its regulation. However, many important as</vt:lpwstr>
  </property>
  <property fmtid="{D5CDD505-2E9C-101B-9397-08002B2CF9AE}" pid="395" name="Mendeley_Bookmark_FeGpAI32qj_13">
    <vt:lpwstr>pects such as LD biogenesis, intracellular dynamics, or their potential degradation by autophagy are still poorly understood. Microscopic techniques, in particular fluorescence microscopy using LD specific dyes or fluorescent protein tagging, represent ex</vt:lpwstr>
  </property>
  <property fmtid="{D5CDD505-2E9C-101B-9397-08002B2CF9AE}" pid="396" name="Mendeley_Bookmark_FeGpAI32qj_14">
    <vt:lpwstr>cellent experimental tools to study the dynamic nature of both the protein and lipid content of LD. Single cell systems in culture are particularly suited to identify and characterize proteins required for LD formation and turnover, using genetic knock-do</vt:lpwstr>
  </property>
  <property fmtid="{D5CDD505-2E9C-101B-9397-08002B2CF9AE}" pid="397" name="Mendeley_Bookmark_FeGpAI32qj_15">
    <vt:lpwstr>wn or gene deletion strategies. Here we describe experimental setups to investigate LD dynamics and turnover in yeast, using various labeling techniques suitable for three-dimensional imaging over time (4D imaging), quantitative microscopy and imaging-bas</vt:lpwstr>
  </property>
  <property fmtid="{D5CDD505-2E9C-101B-9397-08002B2CF9AE}" pid="398" name="Mendeley_Bookmark_FeGpAI32qj_16">
    <vt:lpwstr>ed screens of mutant libraries. Also, implementation of coherent anti-Stokes Raman scattering (CARS) microscopy as an emerging tool for label-free lipid imaging in living cells will be discussed.", "ISSN": "0091-679X", "id": "ITEM-2", "author": [{"parse-n</vt:lpwstr>
  </property>
  <property fmtid="{D5CDD505-2E9C-101B-9397-08002B2CF9AE}" pid="399" name="Mendeley_Bookmark_FeGpAI32qj_17">
    <vt:lpwstr>ames": false, "family": "Wolinski", "suffix": "", "given": "Heimo", "non-dropping-particle": "", "dropping-particle": ""}, {"parse-names": false, "family": "Bredies", "suffix": "", "given": "Kristian", "non-dropping-particle": "", "dropping-particle": ""}</vt:lpwstr>
  </property>
  <property fmtid="{D5CDD505-2E9C-101B-9397-08002B2CF9AE}" pid="400" name="Mendeley_Bookmark_FeGpAI32qj_18">
    <vt:lpwstr>, {"parse-names": false, "family": "Kohlwein", "suffix": "", "given": "Sepp D.", "non-dropping-particle": "", "dropping-particle": ""}], "publisher": "Elsevier Inc.", "type": "article-journal", "DOI": "10.1016/B978-0-12-386487-1.00016-X", "volume": "108",</vt:lpwstr>
  </property>
  <property fmtid="{D5CDD505-2E9C-101B-9397-08002B2CF9AE}" pid="401" name="Mendeley_Bookmark_FeGpAI32qj_19">
    <vt:lpwstr> "container-title": "Methods in cell biology", "page": "345-65", "ISBN": "0091-679X", "issued": {"date-parts": [["2012"]]}, "PMID": "22325610"}, "id": "ITEM-2"}, {"uris": ["http://www.mendeley.com/documents/?uuid=daa71abc-f0e0-43bd-969c-da67705233ea"], "i</vt:lpwstr>
  </property>
  <property fmtid="{D5CDD505-2E9C-101B-9397-08002B2CF9AE}" pid="402" name="Mendeley_Bookmark_FeGpAI32qj_2">
    <vt:lpwstr>us yeasts with potential for use in biodiesel production.", "abstract": "Biodiesel from oleaginous microorganisms is a viable substitute for a fossil fuel. Current methods for microorganism lipid productivity evaluation do not analyze lipid dynamics in si</vt:lpwstr>
  </property>
  <property fmtid="{D5CDD505-2E9C-101B-9397-08002B2CF9AE}" pid="403" name="Mendeley_Bookmark_FeGpAI32qj_20">
    <vt:lpwstr>temData": {"title": "Identification of gene products that control lipid droplet size in yeast using a high-throughput quantitative image analysis.", "abstract": "Lipid droplets (LDs) are important organelles involved in energy storage and expenditure. LD </vt:lpwstr>
  </property>
  <property fmtid="{D5CDD505-2E9C-101B-9397-08002B2CF9AE}" pid="404" name="Mendeley_Bookmark_FeGpAI32qj_21">
    <vt:lpwstr>dynamics has been investigated using genome-wide image screening methods in yeast and other model organisms. For most studies, genes were identified using two-dimensional images with LD enlargement as readout. Due to imaging limitation, reduction of LD si</vt:lpwstr>
  </property>
  <property fmtid="{D5CDD505-2E9C-101B-9397-08002B2CF9AE}" pid="405" name="Mendeley_Bookmark_FeGpAI32qj_22">
    <vt:lpwstr>ze is seldom explored. Here, we aim to set up a screen that specifically utilizes reduced LD size as the readout. To achieve this, a novel yeast screen is set up to quantitatively and systematically identify genes that regulate LD size through a three-dim</vt:lpwstr>
  </property>
  <property fmtid="{D5CDD505-2E9C-101B-9397-08002B2CF9AE}" pid="406" name="Mendeley_Bookmark_FeGpAI32qj_23">
    <vt:lpwstr>ensional imaging-based approach. Cidea which promotes LD fusion and growth in mammalian cells was overexpressed in a yeast knockout library to induce large LD formation. Next, an automated, high-throughput image analysis method that monitors LD size was u</vt:lpwstr>
  </property>
  <property fmtid="{D5CDD505-2E9C-101B-9397-08002B2CF9AE}" pid="407" name="Mendeley_Bookmark_FeGpAI32qj_24">
    <vt:lpwstr>tilized. With this screen, we identified twelve genes that reduced LD size when deleted. The effects of eight of these genes on LD size were further validated in fld1 null strain background. In addition, six genes were previously identified as LD-regulati</vt:lpwstr>
  </property>
  <property fmtid="{D5CDD505-2E9C-101B-9397-08002B2CF9AE}" pid="408" name="Mendeley_Bookmark_FeGpAI32qj_25">
    <vt:lpwstr>ng genes. To conclude, this methodology represents a promising strategy to screen for players in LD size control in both yeast and mammalian cells to aid in the investigation of LD-associated metabolic diseases.", "ISSN": "1879-2618", "id": "ITEM-3", "aut</vt:lpwstr>
  </property>
  <property fmtid="{D5CDD505-2E9C-101B-9397-08002B2CF9AE}" pid="409" name="Mendeley_Bookmark_FeGpAI32qj_26">
    <vt:lpwstr>hor": [{"parse-names": false, "family": "Lv", "suffix": "", "given": "Xuchao", "non-dropping-particle": "", "dropping-particle": ""}, {"parse-names": false, "family": "Liu", "suffix": "", "given": "Jiaming", "non-dropping-particle": "", "dropping-particle</vt:lpwstr>
  </property>
  <property fmtid="{D5CDD505-2E9C-101B-9397-08002B2CF9AE}" pid="410" name="Mendeley_Bookmark_FeGpAI32qj_27">
    <vt:lpwstr>": ""}, {"parse-names": false, "family": "Qin", "suffix": "", "given": "Yiran", "non-dropping-particle": "", "dropping-particle": ""}, {"parse-names": false, "family": "Liu", "suffix": "", "given": "Yizhang", "non-dropping-particle": "", "dropping-particl</vt:lpwstr>
  </property>
  <property fmtid="{D5CDD505-2E9C-101B-9397-08002B2CF9AE}" pid="411" name="Mendeley_Bookmark_FeGpAI32qj_28">
    <vt:lpwstr>e": ""}, {"parse-names": false, "family": "Jin", "suffix": "", "given": "Meijun", "non-dropping-particle": "", "dropping-particle": ""}, {"parse-names": false, "family": "Dai", "suffix": "", "given": "Junbiao", "non-dropping-particle": "", "dropping-parti</vt:lpwstr>
  </property>
  <property fmtid="{D5CDD505-2E9C-101B-9397-08002B2CF9AE}" pid="412" name="Mendeley_Bookmark_FeGpAI32qj_29">
    <vt:lpwstr>cle": ""}, {"parse-names": false, "family": "Chua", "suffix": "", "given": "Boon Tin", "non-dropping-particle": "", "dropping-particle": ""}, {"parse-names": false, "family": "Yang", "suffix": "", "given": "Hongyuan", "non-dropping-particle": "", "droppin</vt:lpwstr>
  </property>
  <property fmtid="{D5CDD505-2E9C-101B-9397-08002B2CF9AE}" pid="413" name="Mendeley_Bookmark_FeGpAI32qj_3">
    <vt:lpwstr>ngle cells. Here, we described a high-content image analysis (HCA) as a promising strategy for screening oleaginous microorganisms for biodiesel production, while generating single-cell lipid dynamics data in large cell density. Rhodotorula slooffiae yeas</vt:lpwstr>
  </property>
  <property fmtid="{D5CDD505-2E9C-101B-9397-08002B2CF9AE}" pid="414" name="Mendeley_Bookmark_FeGpAI32qj_30">
    <vt:lpwstr>g-particle": ""}, {"parse-names": false, "family": "Li", "suffix": "", "given": "Peng", "non-dropping-particle": "", "dropping-particle": ""}], "publisher": "Elsevier", "type": "article-journal", "issue": "2", "DOI": "10.1016/j.bbalip.2018.11.001", "volum</vt:lpwstr>
  </property>
  <property fmtid="{D5CDD505-2E9C-101B-9397-08002B2CF9AE}" pid="415" name="Mendeley_Bookmark_FeGpAI32qj_31">
    <vt:lpwstr>e": "1864", "container-title": "Biochimica et biophysica acta. Molecular and cell biology of lipids", "page": "113-127", "ISBN": "0199259305", "issued": {"date-parts": [["2018", "11", "7"]]}, "PMID": "30414449"}, "id": "ITEM-3"}], "mendeley": {"previously</vt:lpwstr>
  </property>
  <property fmtid="{D5CDD505-2E9C-101B-9397-08002B2CF9AE}" pid="416" name="Mendeley_Bookmark_FeGpAI32qj_32">
    <vt:lpwstr>FormattedCitation": "&lt;sup&gt;17, 22, 23&lt;/sup&gt;", "plainTextFormattedCitation": "17, 22, 23", "formattedCitation": "&lt;sup&gt;17, 22, 23&lt;/sup&gt;"}, "properties": {"noteIndex": 0}, "schema": "https://github.com/citation-style-language/schema/raw/master/csl-citation.js</vt:lpwstr>
  </property>
  <property fmtid="{D5CDD505-2E9C-101B-9397-08002B2CF9AE}" pid="417" name="Mendeley_Bookmark_FeGpAI32qj_33">
    <vt:lpwstr>on"}</vt:lpwstr>
  </property>
  <property fmtid="{D5CDD505-2E9C-101B-9397-08002B2CF9AE}" pid="418" name="Mendeley_Bookmark_FeGpAI32qj_4">
    <vt:lpwstr>t were grown in standard (CTL) or lipid trigger medium (LTM), and lipid droplet (LD) accumulation was analyzed in deconvolved confocal microscopy images of cells stained with the lipophilic fluorescent Nile red (NR) dye using automated cell and LD segment</vt:lpwstr>
  </property>
  <property fmtid="{D5CDD505-2E9C-101B-9397-08002B2CF9AE}" pid="419" name="Mendeley_Bookmark_FeGpAI32qj_5">
    <vt:lpwstr>ation. The 'vesicle segmentation' method yielded valid morphometric results for limited lipid accumulation in smaller LDs (CTL samples) and for high lipid accumulation in larger LDs (LTM samples), and detected LD localization changes. Thus, HCA can be use</vt:lpwstr>
  </property>
  <property fmtid="{D5CDD505-2E9C-101B-9397-08002B2CF9AE}" pid="420" name="Mendeley_Bookmark_FeGpAI32qj_6">
    <vt:lpwstr>d to analyze the lipid accumulation patterns likely to be encountered in screens for biodiesel production.", "ISSN": "1873-2976", "id": "ITEM-1", "PMID": "26744805", "type": "article-journal", "DOI": "10.1016/j.biortech.2015.12.067", "volume": "203", "con</vt:lpwstr>
  </property>
  <property fmtid="{D5CDD505-2E9C-101B-9397-08002B2CF9AE}" pid="421" name="Mendeley_Bookmark_FeGpAI32qj_7">
    <vt:lpwstr>tainer-title": "Bioresource technology", "page": "309-17", "issued": {"date-parts": [["2016", "3"]]}, "author": [{"parse-names": false, "family": "Capus", "suffix": "", "given": "Aur\u00e9lie", "non-dropping-particle": "", "dropping-particle": ""}, {"pars</vt:lpwstr>
  </property>
  <property fmtid="{D5CDD505-2E9C-101B-9397-08002B2CF9AE}" pid="422" name="Mendeley_Bookmark_FeGpAI32qj_8">
    <vt:lpwstr>e-names": false, "family": "Monnerat", "suffix": "", "given": "Marianne", "non-dropping-particle": "", "dropping-particle": ""}, {"parse-names": false, "family": "Ribeiro", "suffix": "", "given": "Luiz Carlos", "non-dropping-particle": "", "dropping-parti</vt:lpwstr>
  </property>
  <property fmtid="{D5CDD505-2E9C-101B-9397-08002B2CF9AE}" pid="423" name="Mendeley_Bookmark_FeGpAI32qj_9">
    <vt:lpwstr>cle": ""}, {"parse-names": false, "family": "Souza", "suffix": "", "given": "Wanderley", "non-dropping-particle": "de", "dropping-particle": ""}, {"parse-names": false, "family": "Martins", "suffix": "", "given": "Juliana Lopes", "non-dropping-particle": </vt:lpwstr>
  </property>
  <property fmtid="{D5CDD505-2E9C-101B-9397-08002B2CF9AE}" pid="424" name="Mendeley_Bookmark_FqOt5ZHM12_1">
    <vt:lpwstr>ADDIN CSL_CITATION {"citationItems": [{"uris": ["http://www.mendeley.com/documents/?uuid=06f1e172-e0a1-4351-8977-1b571f8a227a"], "itemData": {"title": "Mitotic defects in fission yeast lipid metabolism 'cut' mutants are suppressed by ammonium chloride.", </vt:lpwstr>
  </property>
  <property fmtid="{D5CDD505-2E9C-101B-9397-08002B2CF9AE}" pid="425" name="Mendeley_Bookmark_FqOt5ZHM12_10">
    <vt:lpwstr>false, "family": "Grallert", "suffix": "", "given": "Be\u00e1ta", "non-dropping-particle": "", "dropping-particle": ""}, {"parse-names": false, "family": "Prevorovsk\u00fd", "suffix": "", "given": "Martin", "non-dropping-particle": "", "dropping-particle"</vt:lpwstr>
  </property>
  <property fmtid="{D5CDD505-2E9C-101B-9397-08002B2CF9AE}" pid="426" name="Mendeley_Bookmark_FqOt5ZHM12_11">
    <vt:lpwstr>: ""}], "type": "article-journal", "issue": "6", "DOI": "10.1093/femsyr/foy064", "volume": "18", "container-title": "FEMS yeast research", "page": "1-7", "ISBN": "0000000302", "issued": {"date-parts": [["2018", "9", "1"]]}, "PMID": "29931271"}, "id": "ITE</vt:lpwstr>
  </property>
  <property fmtid="{D5CDD505-2E9C-101B-9397-08002B2CF9AE}" pid="427" name="Mendeley_Bookmark_FqOt5ZHM12_12">
    <vt:lpwstr>M-1"}], "mendeley": {"previouslyFormattedCitation": "&lt;sup&gt;24&lt;/sup&gt;", "plainTextFormattedCitation": "24", "formattedCitation": "&lt;sup&gt;24&lt;/sup&gt;"}, "properties": {"noteIndex": 0}, "schema": "https://github.com/citation-style-language/schema/raw/master/csl-cit</vt:lpwstr>
  </property>
  <property fmtid="{D5CDD505-2E9C-101B-9397-08002B2CF9AE}" pid="428" name="Mendeley_Bookmark_FqOt5ZHM12_13">
    <vt:lpwstr>ation.json"}</vt:lpwstr>
  </property>
  <property fmtid="{D5CDD505-2E9C-101B-9397-08002B2CF9AE}" pid="429" name="Mendeley_Bookmark_FqOt5ZHM12_2">
    <vt:lpwstr>"abstract": "Fission yeast 'cut' mutants show defects in temporal coordination of nuclear division with cytokinesis, resulting in aberrant mitosis and lethality. Among other causes, the 'cut' phenotype can be triggered by genetic or chemical perturbation </vt:lpwstr>
  </property>
  <property fmtid="{D5CDD505-2E9C-101B-9397-08002B2CF9AE}" pid="430" name="Mendeley_Bookmark_FqOt5ZHM12_3">
    <vt:lpwstr>of lipid metabolism, supposedly resulting in shortage of membrane phospholipids and insufficient nuclear envelope expansion during anaphase. Interestingly, penetrance of the 'cut' phenotype in mutants of the transcription factor cbf11 and acetyl-coenzyme </vt:lpwstr>
  </property>
  <property fmtid="{D5CDD505-2E9C-101B-9397-08002B2CF9AE}" pid="431" name="Mendeley_Bookmark_FqOt5ZHM12_4">
    <vt:lpwstr>A carboxylase cut6, both related to lipid metabolism, is highly dependent on growth media, although the specific nutrient(s) affecting 'cut' occurrence is not known. In this study, we set out to identify the growth media component(s) responsible for 'cut'</vt:lpwstr>
  </property>
  <property fmtid="{D5CDD505-2E9C-101B-9397-08002B2CF9AE}" pid="432" name="Mendeley_Bookmark_FqOt5ZHM12_5">
    <vt:lpwstr> phenotype suppression in \u0394cbf11 and cut6-621 cells. We show that mitotic defects occur rapidly in \u0394cbf11 cells upon shift from the minimal EMM medium ('cut' suppressing) to the complex YES medium ('cut' promoting). By growing cells in YES mediu</vt:lpwstr>
  </property>
  <property fmtid="{D5CDD505-2E9C-101B-9397-08002B2CF9AE}" pid="433" name="Mendeley_Bookmark_FqOt5ZHM12_6">
    <vt:lpwstr>m supplemented with individual EMM components, we identified ammonium chloride, an efficiently utilized nitrogen source, as a specific and potent suppressor of the 'cut' phenotype in both \u0394cbf11 and cut6-621. Furthermore, we found that ammonium chlor</vt:lpwstr>
  </property>
  <property fmtid="{D5CDD505-2E9C-101B-9397-08002B2CF9AE}" pid="434" name="Mendeley_Bookmark_FqOt5ZHM12_7">
    <vt:lpwstr>ide boosts lipid droplet formation in wild-type cells. Our findings suggest a possible involvement of nutrient-responsive signaling in 'cut' suppression.", "ISSN": "1567-1364", "id": "ITEM-1", "author": [{"parse-names": false, "family": "Zach", "suffix": </vt:lpwstr>
  </property>
  <property fmtid="{D5CDD505-2E9C-101B-9397-08002B2CF9AE}" pid="435" name="Mendeley_Bookmark_FqOt5ZHM12_8">
    <vt:lpwstr>"", "given": "R\u00f3bert", "non-dropping-particle": "", "dropping-particle": ""}, {"parse-names": false, "family": "Tvaru\u017ekov\u00e1", "suffix": "", "given": "Jarmila", "non-dropping-particle": "", "dropping-particle": ""}, {"parse-names": false, "fa</vt:lpwstr>
  </property>
  <property fmtid="{D5CDD505-2E9C-101B-9397-08002B2CF9AE}" pid="436" name="Mendeley_Bookmark_FqOt5ZHM12_9">
    <vt:lpwstr>mily": "Sch\u00e4tz", "suffix": "", "given": "Martin", "non-dropping-particle": "", "dropping-particle": ""}, {"parse-names": false, "family": "Tupa", "suffix": "", "given": "Ondrej", "non-dropping-particle": "", "dropping-particle": ""}, {"parse-names": </vt:lpwstr>
  </property>
  <property fmtid="{D5CDD505-2E9C-101B-9397-08002B2CF9AE}" pid="437" name="Mendeley_Bookmark_GCk0OScKj3_1">
    <vt:lpwstr>ADDIN CSL_CITATION {"citationItems": [{"uris": ["http://www.mendeley.com/documents/?uuid=3c454836-98d6-44fa-bb79-f05fba0c9fe2"], "itemData": {"title": "A new fluorescence-based method identifies protein phosphatases regulating lipid droplet metabolism.", </vt:lpwstr>
  </property>
  <property fmtid="{D5CDD505-2E9C-101B-9397-08002B2CF9AE}" pid="438" name="Mendeley_Bookmark_GCk0OScKj3_10">
    <vt:lpwstr>r": [{"parse-names": false, "family": "Bozaquel-Morais", "suffix": "", "given": "Bruno L.", "non-dropping-particle": "", "dropping-particle": ""}, {"parse-names": false, "family": "Madeira", "suffix": "", "given": "Juliana B.", "non-dropping-particle": ""</vt:lpwstr>
  </property>
  <property fmtid="{D5CDD505-2E9C-101B-9397-08002B2CF9AE}" pid="439" name="Mendeley_Bookmark_GCk0OScKj3_11">
    <vt:lpwstr>, "dropping-particle": ""}, {"parse-names": false, "family": "Maya-Monteiro", "suffix": "", "given": "Clarissa M.", "non-dropping-particle": "", "dropping-particle": ""}, {"parse-names": false, "family": "Masuda", "suffix": "", "given": "Claudio A.", "non</vt:lpwstr>
  </property>
  <property fmtid="{D5CDD505-2E9C-101B-9397-08002B2CF9AE}" pid="440" name="Mendeley_Bookmark_GCk0OScKj3_12">
    <vt:lpwstr>-dropping-particle": "", "dropping-particle": ""}, {"parse-names": false, "family": "Montero-Lomeli", "suffix": "", "given": "M\u00f3nica", "non-dropping-particle": "", "dropping-particle": ""}], "type": "article-journal", "issue": "10", "DOI": "10.1371/j</vt:lpwstr>
  </property>
  <property fmtid="{D5CDD505-2E9C-101B-9397-08002B2CF9AE}" pid="441" name="Mendeley_Bookmark_GCk0OScKj3_13">
    <vt:lpwstr>ournal.pone.0013692", "volume": "5", "container-title": "PloS one", "page": "e13692", "ISBN": "1932-6203 (Electronic)\\r1932-6203 (Linking)", "issued": {"date-parts": [["2010", "10", "28"]]}, "PMID": "21060891"}, "id": "ITEM-1"}, {"uris": ["http://www.men</vt:lpwstr>
  </property>
  <property fmtid="{D5CDD505-2E9C-101B-9397-08002B2CF9AE}" pid="442" name="Mendeley_Bookmark_GCk0OScKj3_14">
    <vt:lpwstr>deley.com/documents/?uuid=613a1872-0ceb-47a4-a414-23729bc9f850"], "itemData": {"title": "An improved high-throughput Nile red fluorescence assay for estimating intracellular lipids in a variety of yeast species.", "abstract": "A rapid and inexpensive meth</vt:lpwstr>
  </property>
  <property fmtid="{D5CDD505-2E9C-101B-9397-08002B2CF9AE}" pid="443" name="Mendeley_Bookmark_GCk0OScKj3_15">
    <vt:lpwstr>od for estimating lipid content of yeasts is needed for screening large numbers of yeasts samples. Nile red is a fluorescent lipophilic dye used for detection and quantification of intracellular lipid droplets in various biological system including algae,</vt:lpwstr>
  </property>
  <property fmtid="{D5CDD505-2E9C-101B-9397-08002B2CF9AE}" pid="444" name="Mendeley_Bookmark_GCk0OScKj3_16">
    <vt:lpwstr> yeasts and filamentous fungi. However, a published assay for yeast is affected by variable diffusion across the cell membrane, and variation in the time required to reach maximal fluorescence emission. In this study, parameters that may influence the emi</vt:lpwstr>
  </property>
  <property fmtid="{D5CDD505-2E9C-101B-9397-08002B2CF9AE}" pid="445" name="Mendeley_Bookmark_GCk0OScKj3_17">
    <vt:lpwstr>ssion were varied to determine optimal assay conditions. An improved assay with a high-throughput capability was developed that includes the addition of dimethyl sulfoxide (DMSO) solvent to improve cell permeability, elimination of the washing step, the r</vt:lpwstr>
  </property>
  <property fmtid="{D5CDD505-2E9C-101B-9397-08002B2CF9AE}" pid="446" name="Mendeley_Bookmark_GCk0OScKj3_18">
    <vt:lpwstr>eduction of Nile red concentration, kinetic readings rather than single time-point reading, and utilization of a black 96-well microplate. The improved method was validated by comparison to gravimetric determination of lipid content of a broad variety of </vt:lpwstr>
  </property>
  <property fmtid="{D5CDD505-2E9C-101B-9397-08002B2CF9AE}" pid="447" name="Mendeley_Bookmark_GCk0OScKj3_19">
    <vt:lpwstr>ascomycete and basidiomycete yeast species.", "ISSN": "1872-8359", "id": "ITEM-2", "PMID": "22985718", "publisher": "Elsevier B.V.", "type": "article-journal", "issue": "2", "DOI": "10.1016/j.mimet.2012.09.001", "volume": "91", "container-title": "Journal</vt:lpwstr>
  </property>
  <property fmtid="{D5CDD505-2E9C-101B-9397-08002B2CF9AE}" pid="448" name="Mendeley_Bookmark_GCk0OScKj3_2">
    <vt:lpwstr>"abstract": "In virtually every cell, neutral lipids are stored in cytoplasmic structures called lipid droplets (LDs) and also referred to as lipid bodies or lipid particles. We developed a rapid high-throughput assay based on the recovery of quenched BOD</vt:lpwstr>
  </property>
  <property fmtid="{D5CDD505-2E9C-101B-9397-08002B2CF9AE}" pid="449" name="Mendeley_Bookmark_GCk0OScKj3_20">
    <vt:lpwstr> of microbiological methods", "page": "321-8", "issued": {"date-parts": [["2012", "11"]]}, "author": [{"parse-names": false, "family": "Sitepu", "suffix": "", "given": "I R", "non-dropping-particle": "", "dropping-particle": ""}, {"parse-names": false, "f</vt:lpwstr>
  </property>
  <property fmtid="{D5CDD505-2E9C-101B-9397-08002B2CF9AE}" pid="450" name="Mendeley_Bookmark_GCk0OScKj3_21">
    <vt:lpwstr>amily": "Ignatia", "suffix": "", "given": "L", "non-dropping-particle": "", "dropping-particle": ""}, {"parse-names": false, "family": "Franz", "suffix": "", "given": "a K", "non-dropping-particle": "", "dropping-particle": ""}, {"parse-names": false, "fa</vt:lpwstr>
  </property>
  <property fmtid="{D5CDD505-2E9C-101B-9397-08002B2CF9AE}" pid="451" name="Mendeley_Bookmark_GCk0OScKj3_22">
    <vt:lpwstr>mily": "Wong", "suffix": "", "given": "D M", "non-dropping-particle": "", "dropping-particle": ""}, {"parse-names": false, "family": "Faulina", "suffix": "", "given": "S a", "non-dropping-particle": "", "dropping-particle": ""}, {"parse-names": false, "fa</vt:lpwstr>
  </property>
  <property fmtid="{D5CDD505-2E9C-101B-9397-08002B2CF9AE}" pid="452" name="Mendeley_Bookmark_GCk0OScKj3_23">
    <vt:lpwstr>mily": "Tsui", "suffix": "", "given": "M", "non-dropping-particle": "", "dropping-particle": ""}, {"parse-names": false, "family": "Kanti", "suffix": "", "given": "A", "non-dropping-particle": "", "dropping-particle": ""}, {"parse-names": false, "family":</vt:lpwstr>
  </property>
  <property fmtid="{D5CDD505-2E9C-101B-9397-08002B2CF9AE}" pid="453" name="Mendeley_Bookmark_GCk0OScKj3_24">
    <vt:lpwstr> "Boundy-Mills", "suffix": "", "given": "K", "non-dropping-particle": "", "dropping-particle": ""}]}, "id": "ITEM-2"}, {"uris": ["http://www.mendeley.com/documents/?uuid=703ef346-bcb8-41bf-a8fc-746514eb8f26"], "itemData": {"title": "Nile Red Staining of N</vt:lpwstr>
  </property>
  <property fmtid="{D5CDD505-2E9C-101B-9397-08002B2CF9AE}" pid="454" name="Mendeley_Bookmark_GCk0OScKj3_25">
    <vt:lpwstr>eutral Lipids in Yeast.", "abstract": "Determination of cellular neutral lipid levels in yeast is important for both the biotechnology industry and biomedical research. However, many of the currently available methods are labor intensive and time consumin</vt:lpwstr>
  </property>
  <property fmtid="{D5CDD505-2E9C-101B-9397-08002B2CF9AE}" pid="455" name="Mendeley_Bookmark_GCk0OScKj3_26">
    <vt:lpwstr>g. Here we describe a rapid and repeatable method for the detection of neutral lipids, which can be utilized in both oleaginous and non-oleaginous yeast species. The method utilizes the fluorescent dye, Nile red, which enables neutral lipid levels to eith</vt:lpwstr>
  </property>
  <property fmtid="{D5CDD505-2E9C-101B-9397-08002B2CF9AE}" pid="456" name="Mendeley_Bookmark_GCk0OScKj3_27">
    <vt:lpwstr>er be visualized via microscopy or quantified using a 96-well plate assay.", "ISSN": "1940-6029", "id": "ITEM-3", "author": [{"parse-names": false, "family": "Rostron", "suffix": "", "given": "Kerry Ann", "non-dropping-particle": "", "dropping-particle": </vt:lpwstr>
  </property>
  <property fmtid="{D5CDD505-2E9C-101B-9397-08002B2CF9AE}" pid="457" name="Mendeley_Bookmark_GCk0OScKj3_28">
    <vt:lpwstr>""}, {"parse-names": false, "family": "Lawrence", "suffix": "", "given": "Clare Louise", "non-dropping-particle": "", "dropping-particle": ""}], "type": "article-journal", "DOI": "10.1007/978-1-4939-6788-9_16", "volume": "1560", "container-title": "Method</vt:lpwstr>
  </property>
  <property fmtid="{D5CDD505-2E9C-101B-9397-08002B2CF9AE}" pid="458" name="Mendeley_Bookmark_GCk0OScKj3_29">
    <vt:lpwstr>s in molecular biology (Clifton, N.J.)", "page": "219-229", "ISBN": "978-1-4939-6787-2", "issued": {"date-parts": [["2017"]]}, "PMID": "28155157"}, "id": "ITEM-3"}, {"uris": ["http://www.mendeley.com/documents/?uuid=8071d700-ac9e-4ca8-b84a-32d133bc5f72"],</vt:lpwstr>
  </property>
  <property fmtid="{D5CDD505-2E9C-101B-9397-08002B2CF9AE}" pid="459" name="Mendeley_Bookmark_GCk0OScKj3_3">
    <vt:lpwstr>IPY-fluorescence that allows to quantify lipid droplets. The method was validated by monitoring lipid droplet turnover during growth of a yeast culture and by screening a group of strains deleted in genes known to be involved in lipid metabolism. In both </vt:lpwstr>
  </property>
  <property fmtid="{D5CDD505-2E9C-101B-9397-08002B2CF9AE}" pid="460" name="Mendeley_Bookmark_GCk0OScKj3_30">
    <vt:lpwstr> "itemData": {"title": "Lipid Index Determination by Liquid Fluorescence Recovery in the Fungal Pathogen Ustilago Maydis.", "abstract": "The article shows how to implement the LD index assay, which is a sensitive microplate assay to determine the accumula</vt:lpwstr>
  </property>
  <property fmtid="{D5CDD505-2E9C-101B-9397-08002B2CF9AE}" pid="461" name="Mendeley_Bookmark_GCk0OScKj3_31">
    <vt:lpwstr>tion of triacylglycerols (TAGs) in lipid droplets (LDs). LD index is obtained without lipid extraction. It allows measuring the LDs content in high-throughput experiments under different conditions such as growth in rich or nitrogen depleted media. Albeit</vt:lpwstr>
  </property>
  <property fmtid="{D5CDD505-2E9C-101B-9397-08002B2CF9AE}" pid="462" name="Mendeley_Bookmark_GCk0OScKj3_32">
    <vt:lpwstr> the method was described for the first time to study the lipid droplet metabolism in Saccharomyces cerevisiae, it was successfully applied to the basidiomycete Ustilago maydis. Interestingly, and because LDs are organelles phylogenetically conserved in e</vt:lpwstr>
  </property>
  <property fmtid="{D5CDD505-2E9C-101B-9397-08002B2CF9AE}" pid="463" name="Mendeley_Bookmark_GCk0OScKj3_33">
    <vt:lpwstr>ukaryotic cells, the method can be applied to a large variety of cells, from yeast to mammalian cells. The LD index is based on the liquid fluorescence recovery assay (LFR) of the BODIPY 493/503 under quenching conditions, by the addition of cells fixed w</vt:lpwstr>
  </property>
  <property fmtid="{D5CDD505-2E9C-101B-9397-08002B2CF9AE}" pid="464" name="Mendeley_Bookmark_GCk0OScKj3_34">
    <vt:lpwstr>ith formaldehyde. Potassium iodine is used as a fluorescence quencher. The ratio between the fluorescence and the optical density slopes is named LD index. Slopes are calculated from the straight lines obtained when BODIPY fluorescence and optical density</vt:lpwstr>
  </property>
  <property fmtid="{D5CDD505-2E9C-101B-9397-08002B2CF9AE}" pid="465" name="Mendeley_Bookmark_GCk0OScKj3_35">
    <vt:lpwstr> at 600 nm (OD600) are plotted against sample addition. Optimal data quality is reflected by correlation coefficients equal or above 0.9 (r \u2265 0.9). Multiple samples can be read simultaneously as it can be implemented in a microplate. Since BODIPY 493</vt:lpwstr>
  </property>
  <property fmtid="{D5CDD505-2E9C-101B-9397-08002B2CF9AE}" pid="466" name="Mendeley_Bookmark_GCk0OScKj3_36">
    <vt:lpwstr>/503 is a lipophilic fluorescent dye that partitions into the lipid droplets, it can be used in many types of cells that accumulate LDs.", "ISSN": "1940-087X", "id": "ITEM-4", "PMID": "29683447", "type": "article-journal", "issue": "134", "DOI": "10.3791/</vt:lpwstr>
  </property>
  <property fmtid="{D5CDD505-2E9C-101B-9397-08002B2CF9AE}" pid="467" name="Mendeley_Bookmark_GCk0OScKj3_37">
    <vt:lpwstr>57279", "container-title": "Journal of visualized experiments : JoVE", "page": "1-6", "issued": {"date-parts": [["2018"]]}, "author": [{"parse-names": false, "family": "Romero-Aguilar", "suffix": "", "given": "Lucero", "non-dropping-particle": "", "droppi</vt:lpwstr>
  </property>
  <property fmtid="{D5CDD505-2E9C-101B-9397-08002B2CF9AE}" pid="468" name="Mendeley_Bookmark_GCk0OScKj3_38">
    <vt:lpwstr>ng-particle": ""}, {"parse-names": false, "family": "Montero-Lomeli", "suffix": "", "given": "M\u00f3nica", "non-dropping-particle": "", "dropping-particle": ""}, {"parse-names": false, "family": "Pardo", "suffix": "", "given": "Juan Pablo", "non-dropping</vt:lpwstr>
  </property>
  <property fmtid="{D5CDD505-2E9C-101B-9397-08002B2CF9AE}" pid="469" name="Mendeley_Bookmark_GCk0OScKj3_39">
    <vt:lpwstr>-particle": "", "dropping-particle": ""}, {"parse-names": false, "family": "Guerra-S\u00e1nchez", "suffix": "", "given": "Guadalupe", "non-dropping-particle": "", "dropping-particle": ""}]}, "id": "ITEM-4"}], "mendeley": {"previouslyFormattedCitation": "&lt;</vt:lpwstr>
  </property>
  <property fmtid="{D5CDD505-2E9C-101B-9397-08002B2CF9AE}" pid="470" name="Mendeley_Bookmark_GCk0OScKj3_4">
    <vt:lpwstr>tests, the fluorimetric assay showed high sensitivity and good agreement with previously reported data using microscopy. We used this method for high-throughput identification of protein phosphatases involved in lipid droplet metabolism. From 65 yeast kno</vt:lpwstr>
  </property>
  <property fmtid="{D5CDD505-2E9C-101B-9397-08002B2CF9AE}" pid="471" name="Mendeley_Bookmark_GCk0OScKj3_40">
    <vt:lpwstr>sup&gt;12\u201315&lt;/sup&gt;", "plainTextFormattedCitation": "12\u201315", "formattedCitation": "&lt;sup&gt;12\u201315&lt;/sup&gt;"}, "properties": {"noteIndex": 0}, "schema": "https://github.com/citation-style-language/schema/raw/master/csl-citation.json"}</vt:lpwstr>
  </property>
  <property fmtid="{D5CDD505-2E9C-101B-9397-08002B2CF9AE}" pid="472" name="Mendeley_Bookmark_GCk0OScKj3_5">
    <vt:lpwstr>ckout strains encoding protein phosphatases and its regulatory subunits, 13 strains revealed to have abnormal levels of lipid droplets, 10 of them having high lipid droplet content. Strains deleted for type I protein phosphatases and related regulators (p</vt:lpwstr>
  </property>
  <property fmtid="{D5CDD505-2E9C-101B-9397-08002B2CF9AE}" pid="473" name="Mendeley_Bookmark_GCk0OScKj3_6">
    <vt:lpwstr>pz2, gac1, bni4), type 2A phosphatase and its related regulator (pph21 and sap185), type 2C protein phosphatases (ptc1, ptc4, ptc7) and dual phosphatases (pps1, msg5) were catalogued as high-lipid droplet content strains. Only reg1, a targeting subunit of</vt:lpwstr>
  </property>
  <property fmtid="{D5CDD505-2E9C-101B-9397-08002B2CF9AE}" pid="474" name="Mendeley_Bookmark_GCk0OScKj3_7">
    <vt:lpwstr> the type 1 phosphatase Glc7p, and members of the nutrient-sensitive TOR pathway (sit4 and the regulatory subunit sap190) were catalogued as low-lipid droplet content strains, which were studied further. We show that Snf1, the homologue of the mammalian A</vt:lpwstr>
  </property>
  <property fmtid="{D5CDD505-2E9C-101B-9397-08002B2CF9AE}" pid="475" name="Mendeley_Bookmark_GCk0OScKj3_8">
    <vt:lpwstr>MP-activated kinase, is constitutively phosphorylated (hyperactive) in sit4 and sap190 strains leading to a reduction of acetyl-CoA carboxylase activity. In conclusion, our fast and highly sensitive method permitted us to catalogue protein phosphatases in</vt:lpwstr>
  </property>
  <property fmtid="{D5CDD505-2E9C-101B-9397-08002B2CF9AE}" pid="476" name="Mendeley_Bookmark_GCk0OScKj3_9">
    <vt:lpwstr>volved in the regulation of LD metabolism and present evidence indicating that the TOR pathway and the SNF1/AMPK pathway are connected through the Sit4p-Sap190p pair in the control of lipid droplet biogenesis.", "ISSN": "1932-6203", "id": "ITEM-1", "autho</vt:lpwstr>
  </property>
  <property fmtid="{D5CDD505-2E9C-101B-9397-08002B2CF9AE}" pid="477" name="Mendeley_Bookmark_Hden5ZsVO0_1">
    <vt:lpwstr>ADDIN CSL_CITATION {"citationItems": [{"uris": ["http://www.mendeley.com/documents/?uuid=ec888e44-0260-4251-b459-b80e76513f54"], "itemData": {"title": "Growth and the Environment of Schizosaccharomyces pombe.", "abstract": "Here, we summarize the composit</vt:lpwstr>
  </property>
  <property fmtid="{D5CDD505-2E9C-101B-9397-08002B2CF9AE}" pid="478" name="Mendeley_Bookmark_Hden5ZsVO0_10">
    <vt:lpwstr>: "10.1016/S0076-6879(10)70032-X", "volume": "470", "container-title": "Methods in enzymology", "page": "759-95", "edition": "2", "issued": {"date-parts": [["2010", "1"]]}, "author": [{"parse-names": false, "family": "Sabatinos", "suffix": "", "given": "S</vt:lpwstr>
  </property>
  <property fmtid="{D5CDD505-2E9C-101B-9397-08002B2CF9AE}" pid="479" name="Mendeley_Bookmark_Hden5ZsVO0_11">
    <vt:lpwstr>arah A", "non-dropping-particle": "", "dropping-particle": ""}, {"parse-names": false, "family": "Forsburg", "suffix": "", "given": "Susan L", "non-dropping-particle": "", "dropping-particle": ""}]}, "id": "ITEM-2"}], "mendeley": {"plainTextFormattedCitat</vt:lpwstr>
  </property>
  <property fmtid="{D5CDD505-2E9C-101B-9397-08002B2CF9AE}" pid="480" name="Mendeley_Bookmark_Hden5ZsVO0_12">
    <vt:lpwstr>ion": "25, 28", "formattedCitation": "&lt;sup&gt;25, 28&lt;/sup&gt;"}, "properties": {"noteIndex": 0}, "schema": "https://github.com/citation-style-language/schema/raw/master/csl-citation.json"}</vt:lpwstr>
  </property>
  <property fmtid="{D5CDD505-2E9C-101B-9397-08002B2CF9AE}" pid="481" name="Mendeley_Bookmark_Hden5ZsVO0_2">
    <vt:lpwstr>ion and uses of Schizosaccharomyces pombe media and discuss key issues for consideration in the generation of S. pombe cultures. We discuss the concept of \"culture memory,\" in which the growth state and stress experienced by a strain during storage, pro</vt:lpwstr>
  </property>
  <property fmtid="{D5CDD505-2E9C-101B-9397-08002B2CF9AE}" pid="482" name="Mendeley_Bookmark_Hden5ZsVO0_3">
    <vt:lpwstr>pagation, and starter culture preparation can alter experimental outcomes at later stages. We also describe the triggers that are widely used to manipulate signaling through the environment sensing pathways.", "ISSN": "1559-6095", "id": "ITEM-1", "PMID": </vt:lpwstr>
  </property>
  <property fmtid="{D5CDD505-2E9C-101B-9397-08002B2CF9AE}" pid="483" name="Mendeley_Bookmark_Hden5ZsVO0_4">
    <vt:lpwstr>"26933253", "type": "article-journal", "issue": "3", "DOI": "10.1101/pdb.top079764", "volume": "2016", "container-title": "Cold Spring Harbor protocols", "page": "pdb.top079764", "issued": {"date-parts": [["2016", "3", "1"]]}, "author": [{"parse-names": f</vt:lpwstr>
  </property>
  <property fmtid="{D5CDD505-2E9C-101B-9397-08002B2CF9AE}" pid="484" name="Mendeley_Bookmark_Hden5ZsVO0_5">
    <vt:lpwstr>alse, "family": "Petersen", "suffix": "", "given": "Janni", "non-dropping-particle": "", "dropping-particle": ""}, {"parse-names": false, "family": "Russell", "suffix": "", "given": "Paul", "non-dropping-particle": "", "dropping-particle": ""}]}, "id": "I</vt:lpwstr>
  </property>
  <property fmtid="{D5CDD505-2E9C-101B-9397-08002B2CF9AE}" pid="485" name="Mendeley_Bookmark_Hden5ZsVO0_6">
    <vt:lpwstr>TEM-1"}, {"uris": ["http://www.mendeley.com/documents/?uuid=935c10b8-a5ad-4d27-a0be-73f1d9eafdd2"], "itemData": {"title": "Molecular genetics of Schizosaccharomyces pombe.", "abstract": "In this chapter we present basic protocols for the use of Schizosacc</vt:lpwstr>
  </property>
  <property fmtid="{D5CDD505-2E9C-101B-9397-08002B2CF9AE}" pid="486" name="Mendeley_Bookmark_Hden5ZsVO0_7">
    <vt:lpwstr>haromyces pombe, commonly known as fission yeast, in molecular biology and genetics research. Fission yeast is an increasingly popular model organism for the study of biological pathways because of its genetic tractability and as a model for metazoan biol</vt:lpwstr>
  </property>
  <property fmtid="{D5CDD505-2E9C-101B-9397-08002B2CF9AE}" pid="487" name="Mendeley_Bookmark_Hden5ZsVO0_8">
    <vt:lpwstr>ogy. It provides an alternative and complimentary approach to Saccharomyces cerevisiae for addressing questions of cell biology, physiology, genetics, and genomics/proteomics. We include details and considerations for growing fission yeast, information on</vt:lpwstr>
  </property>
  <property fmtid="{D5CDD505-2E9C-101B-9397-08002B2CF9AE}" pid="488" name="Mendeley_Bookmark_Hden5ZsVO0_9">
    <vt:lpwstr> crosses and genetics, gene targeting and transformation, cell synchrony and analysis, and molecular biology protocols.", "ISSN": "1557-7988", "id": "ITEM-2", "PMID": "20946835", "publisher": "Elsevier Inc", "type": "article-journal", "issue": "10", "DOI"</vt:lpwstr>
  </property>
  <property fmtid="{D5CDD505-2E9C-101B-9397-08002B2CF9AE}" pid="489" name="Mendeley_Bookmark_Hofy0IBYDG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490" name="Mendeley_Bookmark_Hofy0IBYDG_10">
    <vt:lpwstr>9"]]}, "PMID": "24597968"}, "id": "ITEM-1"}], "mendeley": {"previouslyFormattedCitation": "&lt;sup&gt;1&lt;/sup&gt;", "plainTextFormattedCitation": "1", "formattedCitation": "&lt;sup&gt;1&lt;/sup&gt;"}, "properties": {"noteIndex": 0}, "schema": "https://github.com/citation-style</vt:lpwstr>
  </property>
  <property fmtid="{D5CDD505-2E9C-101B-9397-08002B2CF9AE}" pid="491" name="Mendeley_Bookmark_Hofy0IBYDG_11">
    <vt:lpwstr>-language/schema/raw/master/csl-citation.json"}</vt:lpwstr>
  </property>
  <property fmtid="{D5CDD505-2E9C-101B-9397-08002B2CF9AE}" pid="492" name="Mendeley_Bookmark_Hofy0IBYDG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493" name="Mendeley_Bookmark_Hofy0IBYDG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494" name="Mendeley_Bookmark_Hofy0IBYDG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495" name="Mendeley_Bookmark_Hofy0IBYDG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496" name="Mendeley_Bookmark_Hofy0IBYDG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497" name="Mendeley_Bookmark_Hofy0IBYDG_7">
    <vt:lpwstr>rovides a comprehensive view of nonpolar lipid research in yeast.", "ISSN": "1574-6976", "id": "ITEM-1", "author": [{"parse-names": false, "family": "Koch", "suffix": "", "given": "Barbara", "non-dropping-particle": "", "dropping-particle": ""}, {"parse-n</vt:lpwstr>
  </property>
  <property fmtid="{D5CDD505-2E9C-101B-9397-08002B2CF9AE}" pid="498" name="Mendeley_Bookmark_Hofy0IBYDG_8">
    <vt:lpwstr>ames": false, "family": "Schmidt", "suffix": "", "given": "Claudia", "non-dropping-particle": "", "dropping-particle": ""}, {"parse-names": false, "family": "Daum", "suffix": "", "given": "G\u00fcnther", "non-dropping-particle": "", "dropping-particle": "</vt:lpwstr>
  </property>
  <property fmtid="{D5CDD505-2E9C-101B-9397-08002B2CF9AE}" pid="499" name="Mendeley_Bookmark_Hofy0IBYDG_9">
    <vt:lpwstr>"}], "type": "article-journal", "issue": "5", "DOI": "10.1111/1574-6976.12069", "volume": "38", "container-title": "FEMS microbiology reviews", "page": "892-915", "ISBN": "1574-6976 (Electronic)\\r0168-6445 (Linking)", "issued": {"date-parts": [["2014", "</vt:lpwstr>
  </property>
  <property fmtid="{D5CDD505-2E9C-101B-9397-08002B2CF9AE}" pid="500" name="Mendeley_Bookmark_Imj38MzrWj_1">
    <vt:lpwstr>ADDIN CSL_CITATION {"properties": {"noteIndex": 0}, "schema": "https://github.com/citation-style-language/schema/raw/master/csl-citation.json", "citationItems": [{"uris": ["http://www.mendeley.com/documents/?uuid=ceae0d76-e038-48f4-ab37-459da5e86249"], "i</vt:lpwstr>
  </property>
  <property fmtid="{D5CDD505-2E9C-101B-9397-08002B2CF9AE}" pid="501" name="Mendeley_Bookmark_Imj38MzrWj_2">
    <vt:lpwstr>d": "ITEM-1", "itemData": {"container-title": "Methods in molecular biology (Clifton, N.J.)", "PMID": "24841295", "DOI": "10.1007/978-1-4939-0799-1_1", "ISBN": "978-1-4939-0798-4", "volume": "1163", "page": "1-14", "id": "ITEM-1", "author": [{"family": "C</vt:lpwstr>
  </property>
  <property fmtid="{D5CDD505-2E9C-101B-9397-08002B2CF9AE}" pid="502" name="Mendeley_Bookmark_Imj38MzrWj_3">
    <vt:lpwstr>urran", "suffix": "", "non-dropping-particle": "", "dropping-particle": "", "given": "Brendan P G", "parse-names": false}, {"family": "Bugeja", "suffix": "", "non-dropping-particle": "", "dropping-particle": "", "given": "Virginia", "parse-names": false}]</vt:lpwstr>
  </property>
  <property fmtid="{D5CDD505-2E9C-101B-9397-08002B2CF9AE}" pid="503" name="Mendeley_Bookmark_Imj38MzrWj_4">
    <vt:lpwstr>, "title": "Basic investigations in Saccharomyces cerevisiae.", "issued": {"date-parts": [["2014"]]}, "ISSN": "1940-6029", "abstract": "This chapter aims to provide the reader with a one-stop reference to the basic procedures needed to access, grow, store</vt:lpwstr>
  </property>
  <property fmtid="{D5CDD505-2E9C-101B-9397-08002B2CF9AE}" pid="504" name="Mendeley_Bookmark_Imj38MzrWj_5">
    <vt:lpwstr>, mate, and sporulate yeast cells. It starts with an introduction to the Web-based yeast resources, which are becoming increasingly important in the investigation of S. cerevisiae in the post-genomic era. It then goes on to describe recipes for the differ</vt:lpwstr>
  </property>
  <property fmtid="{D5CDD505-2E9C-101B-9397-08002B2CF9AE}" pid="505" name="Mendeley_Bookmark_Imj38MzrWj_6">
    <vt:lpwstr>ent types of media and to explain how cells are grown to the appropriate cell numbers at the correct stage in the growth cycle. It also provides a detailed explanation on both short- and long-term storage of yeast cells. It ends by explaining how to set u</vt:lpwstr>
  </property>
  <property fmtid="{D5CDD505-2E9C-101B-9397-08002B2CF9AE}" pid="506" name="Mendeley_Bookmark_Imj38MzrWj_7">
    <vt:lpwstr>p genetic crosses with special advice on the demanding technique of diploid cell sporulation and spore isolation.", "type": "article-journal"}}], "mendeley": {"formattedCitation": "&lt;sup&gt;27&lt;/sup&gt;", "plainTextFormattedCitation": "27", "previouslyFormattedCi</vt:lpwstr>
  </property>
  <property fmtid="{D5CDD505-2E9C-101B-9397-08002B2CF9AE}" pid="507" name="Mendeley_Bookmark_Imj38MzrWj_8">
    <vt:lpwstr>tation": "&lt;sup&gt;27&lt;/sup&gt;"}}</vt:lpwstr>
  </property>
  <property fmtid="{D5CDD505-2E9C-101B-9397-08002B2CF9AE}" pid="508" name="Mendeley_Bookmark_JpPhdLzNx5_1">
    <vt:lpwstr>ADDIN CSL_CITATION {"citationItems": [{"uris": ["http://www.mendeley.com/documents/?uuid=06f1e172-e0a1-4351-8977-1b571f8a227a"], "itemData": {"title": "Mitotic defects in fission yeast lipid metabolism 'cut' mutants are suppressed by ammonium chloride.", </vt:lpwstr>
  </property>
  <property fmtid="{D5CDD505-2E9C-101B-9397-08002B2CF9AE}" pid="509" name="Mendeley_Bookmark_JpPhdLzNx5_10">
    <vt:lpwstr>false, "family": "Grallert", "suffix": "", "given": "Be\u00e1ta", "non-dropping-particle": "", "dropping-particle": ""}, {"parse-names": false, "family": "Prevorovsk\u00fd", "suffix": "", "given": "Martin", "non-dropping-particle": "", "dropping-particle"</vt:lpwstr>
  </property>
  <property fmtid="{D5CDD505-2E9C-101B-9397-08002B2CF9AE}" pid="510" name="Mendeley_Bookmark_JpPhdLzNx5_11">
    <vt:lpwstr>: ""}], "type": "article-journal", "issue": "6", "DOI": "10.1093/femsyr/foy064", "volume": "18", "container-title": "FEMS yeast research", "page": "1-7", "ISBN": "0000000302", "issued": {"date-parts": [["2018", "9", "1"]]}, "PMID": "29931271"}, "id": "ITE</vt:lpwstr>
  </property>
  <property fmtid="{D5CDD505-2E9C-101B-9397-08002B2CF9AE}" pid="511" name="Mendeley_Bookmark_JpPhdLzNx5_12">
    <vt:lpwstr>M-1"}], "mendeley": {"previouslyFormattedCitation": "&lt;sup&gt;24&lt;/sup&gt;", "plainTextFormattedCitation": "24", "formattedCitation": "&lt;sup&gt;24&lt;/sup&gt;"}, "properties": {"noteIndex": 0}, "schema": "https://github.com/citation-style-language/schema/raw/master/csl-cit</vt:lpwstr>
  </property>
  <property fmtid="{D5CDD505-2E9C-101B-9397-08002B2CF9AE}" pid="512" name="Mendeley_Bookmark_JpPhdLzNx5_13">
    <vt:lpwstr>ation.json"}</vt:lpwstr>
  </property>
  <property fmtid="{D5CDD505-2E9C-101B-9397-08002B2CF9AE}" pid="513" name="Mendeley_Bookmark_JpPhdLzNx5_2">
    <vt:lpwstr>"abstract": "Fission yeast 'cut' mutants show defects in temporal coordination of nuclear division with cytokinesis, resulting in aberrant mitosis and lethality. Among other causes, the 'cut' phenotype can be triggered by genetic or chemical perturbation </vt:lpwstr>
  </property>
  <property fmtid="{D5CDD505-2E9C-101B-9397-08002B2CF9AE}" pid="514" name="Mendeley_Bookmark_JpPhdLzNx5_3">
    <vt:lpwstr>of lipid metabolism, supposedly resulting in shortage of membrane phospholipids and insufficient nuclear envelope expansion during anaphase. Interestingly, penetrance of the 'cut' phenotype in mutants of the transcription factor cbf11 and acetyl-coenzyme </vt:lpwstr>
  </property>
  <property fmtid="{D5CDD505-2E9C-101B-9397-08002B2CF9AE}" pid="515" name="Mendeley_Bookmark_JpPhdLzNx5_4">
    <vt:lpwstr>A carboxylase cut6, both related to lipid metabolism, is highly dependent on growth media, although the specific nutrient(s) affecting 'cut' occurrence is not known. In this study, we set out to identify the growth media component(s) responsible for 'cut'</vt:lpwstr>
  </property>
  <property fmtid="{D5CDD505-2E9C-101B-9397-08002B2CF9AE}" pid="516" name="Mendeley_Bookmark_JpPhdLzNx5_5">
    <vt:lpwstr> phenotype suppression in \u0394cbf11 and cut6-621 cells. We show that mitotic defects occur rapidly in \u0394cbf11 cells upon shift from the minimal EMM medium ('cut' suppressing) to the complex YES medium ('cut' promoting). By growing cells in YES mediu</vt:lpwstr>
  </property>
  <property fmtid="{D5CDD505-2E9C-101B-9397-08002B2CF9AE}" pid="517" name="Mendeley_Bookmark_JpPhdLzNx5_6">
    <vt:lpwstr>m supplemented with individual EMM components, we identified ammonium chloride, an efficiently utilized nitrogen source, as a specific and potent suppressor of the 'cut' phenotype in both \u0394cbf11 and cut6-621. Furthermore, we found that ammonium chlor</vt:lpwstr>
  </property>
  <property fmtid="{D5CDD505-2E9C-101B-9397-08002B2CF9AE}" pid="518" name="Mendeley_Bookmark_JpPhdLzNx5_7">
    <vt:lpwstr>ide boosts lipid droplet formation in wild-type cells. Our findings suggest a possible involvement of nutrient-responsive signaling in 'cut' suppression.", "ISSN": "1567-1364", "id": "ITEM-1", "author": [{"parse-names": false, "family": "Zach", "suffix": </vt:lpwstr>
  </property>
  <property fmtid="{D5CDD505-2E9C-101B-9397-08002B2CF9AE}" pid="519" name="Mendeley_Bookmark_JpPhdLzNx5_8">
    <vt:lpwstr>"", "given": "R\u00f3bert", "non-dropping-particle": "", "dropping-particle": ""}, {"parse-names": false, "family": "Tvaru\u017ekov\u00e1", "suffix": "", "given": "Jarmila", "non-dropping-particle": "", "dropping-particle": ""}, {"parse-names": false, "fa</vt:lpwstr>
  </property>
  <property fmtid="{D5CDD505-2E9C-101B-9397-08002B2CF9AE}" pid="520" name="Mendeley_Bookmark_JpPhdLzNx5_9">
    <vt:lpwstr>mily": "Sch\u00e4tz", "suffix": "", "given": "Martin", "non-dropping-particle": "", "dropping-particle": ""}, {"parse-names": false, "family": "Tupa", "suffix": "", "given": "Ondrej", "non-dropping-particle": "", "dropping-particle": ""}, {"parse-names": </vt:lpwstr>
  </property>
  <property fmtid="{D5CDD505-2E9C-101B-9397-08002B2CF9AE}" pid="521" name="Mendeley_Bookmark_LTysCOhtXV_1">
    <vt:lpwstr>ADDIN CSL_CITATION {"citationItems": [{"uris": ["http://www.mendeley.com/documents/?uuid=06f1e172-e0a1-4351-8977-1b571f8a227a"], "itemData": {"title": "Mitotic defects in fission yeast lipid metabolism 'cut' mutants are suppressed by ammonium chloride.", </vt:lpwstr>
  </property>
  <property fmtid="{D5CDD505-2E9C-101B-9397-08002B2CF9AE}" pid="522" name="Mendeley_Bookmark_LTysCOhtXV_10">
    <vt:lpwstr>false, "family": "Grallert", "suffix": "", "given": "Be\u00e1ta", "non-dropping-particle": "", "dropping-particle": ""}, {"parse-names": false, "family": "Prevorovsk\u00fd", "suffix": "", "given": "Martin", "non-dropping-particle": "", "dropping-particle"</vt:lpwstr>
  </property>
  <property fmtid="{D5CDD505-2E9C-101B-9397-08002B2CF9AE}" pid="523" name="Mendeley_Bookmark_LTysCOhtXV_11">
    <vt:lpwstr>: ""}], "type": "article-journal", "issue": "6", "DOI": "10.1093/femsyr/foy064", "volume": "18", "container-title": "FEMS yeast research", "page": "1-7", "ISBN": "0000000302", "issued": {"date-parts": [["2018", "9", "1"]]}, "PMID": "29931271"}, "id": "ITE</vt:lpwstr>
  </property>
  <property fmtid="{D5CDD505-2E9C-101B-9397-08002B2CF9AE}" pid="524" name="Mendeley_Bookmark_LTysCOhtXV_12">
    <vt:lpwstr>M-1"}], "mendeley": {"previouslyFormattedCitation": "&lt;sup&gt;24&lt;/sup&gt;", "plainTextFormattedCitation": "24", "formattedCitation": "&lt;sup&gt;24&lt;/sup&gt;"}, "properties": {"noteIndex": 0}, "schema": "https://github.com/citation-style-language/schema/raw/master/csl-cit</vt:lpwstr>
  </property>
  <property fmtid="{D5CDD505-2E9C-101B-9397-08002B2CF9AE}" pid="525" name="Mendeley_Bookmark_LTysCOhtXV_13">
    <vt:lpwstr>ation.json"}</vt:lpwstr>
  </property>
  <property fmtid="{D5CDD505-2E9C-101B-9397-08002B2CF9AE}" pid="526" name="Mendeley_Bookmark_LTysCOhtXV_2">
    <vt:lpwstr>"abstract": "Fission yeast 'cut' mutants show defects in temporal coordination of nuclear division with cytokinesis, resulting in aberrant mitosis and lethality. Among other causes, the 'cut' phenotype can be triggered by genetic or chemical perturbation </vt:lpwstr>
  </property>
  <property fmtid="{D5CDD505-2E9C-101B-9397-08002B2CF9AE}" pid="527" name="Mendeley_Bookmark_LTysCOhtXV_3">
    <vt:lpwstr>of lipid metabolism, supposedly resulting in shortage of membrane phospholipids and insufficient nuclear envelope expansion during anaphase. Interestingly, penetrance of the 'cut' phenotype in mutants of the transcription factor cbf11 and acetyl-coenzyme </vt:lpwstr>
  </property>
  <property fmtid="{D5CDD505-2E9C-101B-9397-08002B2CF9AE}" pid="528" name="Mendeley_Bookmark_LTysCOhtXV_4">
    <vt:lpwstr>A carboxylase cut6, both related to lipid metabolism, is highly dependent on growth media, although the specific nutrient(s) affecting 'cut' occurrence is not known. In this study, we set out to identify the growth media component(s) responsible for 'cut'</vt:lpwstr>
  </property>
  <property fmtid="{D5CDD505-2E9C-101B-9397-08002B2CF9AE}" pid="529" name="Mendeley_Bookmark_LTysCOhtXV_5">
    <vt:lpwstr> phenotype suppression in \u0394cbf11 and cut6-621 cells. We show that mitotic defects occur rapidly in \u0394cbf11 cells upon shift from the minimal EMM medium ('cut' suppressing) to the complex YES medium ('cut' promoting). By growing cells in YES mediu</vt:lpwstr>
  </property>
  <property fmtid="{D5CDD505-2E9C-101B-9397-08002B2CF9AE}" pid="530" name="Mendeley_Bookmark_LTysCOhtXV_6">
    <vt:lpwstr>m supplemented with individual EMM components, we identified ammonium chloride, an efficiently utilized nitrogen source, as a specific and potent suppressor of the 'cut' phenotype in both \u0394cbf11 and cut6-621. Furthermore, we found that ammonium chlor</vt:lpwstr>
  </property>
  <property fmtid="{D5CDD505-2E9C-101B-9397-08002B2CF9AE}" pid="531" name="Mendeley_Bookmark_LTysCOhtXV_7">
    <vt:lpwstr>ide boosts lipid droplet formation in wild-type cells. Our findings suggest a possible involvement of nutrient-responsive signaling in 'cut' suppression.", "ISSN": "1567-1364", "id": "ITEM-1", "author": [{"parse-names": false, "family": "Zach", "suffix": </vt:lpwstr>
  </property>
  <property fmtid="{D5CDD505-2E9C-101B-9397-08002B2CF9AE}" pid="532" name="Mendeley_Bookmark_LTysCOhtXV_8">
    <vt:lpwstr>"", "given": "R\u00f3bert", "non-dropping-particle": "", "dropping-particle": ""}, {"parse-names": false, "family": "Tvaru\u017ekov\u00e1", "suffix": "", "given": "Jarmila", "non-dropping-particle": "", "dropping-particle": ""}, {"parse-names": false, "fa</vt:lpwstr>
  </property>
  <property fmtid="{D5CDD505-2E9C-101B-9397-08002B2CF9AE}" pid="533" name="Mendeley_Bookmark_LTysCOhtXV_9">
    <vt:lpwstr>mily": "Sch\u00e4tz", "suffix": "", "given": "Martin", "non-dropping-particle": "", "dropping-particle": ""}, {"parse-names": false, "family": "Tupa", "suffix": "", "given": "Ondrej", "non-dropping-particle": "", "dropping-particle": ""}, {"parse-names": </vt:lpwstr>
  </property>
  <property fmtid="{D5CDD505-2E9C-101B-9397-08002B2CF9AE}" pid="534" name="Mendeley_Bookmark_MV6BgElQWP_1">
    <vt:lpwstr>ADDIN Mendeley Bibliography CSL_BIBLIOGRAPHY </vt:lpwstr>
  </property>
  <property fmtid="{D5CDD505-2E9C-101B-9397-08002B2CF9AE}" pid="535" name="Mendeley_Bookmark_OFUv2Ojs7Y_1">
    <vt:lpwstr>ADDIN CSL_CITATION {"properties": {"noteIndex": 0}, "schema": "https://github.com/citation-style-language/schema/raw/master/csl-citation.json", "citationItems": [{"uris": ["http://www.mendeley.com/documents/?uuid=3cfcc21e-14fc-4f15-a531-64137905da8d"], "i</vt:lpwstr>
  </property>
  <property fmtid="{D5CDD505-2E9C-101B-9397-08002B2CF9AE}" pid="536" name="Mendeley_Bookmark_OFUv2Ojs7Y_2">
    <vt:lpwstr>d": "ITEM-1", "itemData": {"container-title": "Trends in biotechnology", "PMID": "30006239", "DOI": "10.1016/j.tibtech.2018.06.007", "ISBN": "0167-7799", "volume": "36", "publisher": "Elsevier Ltd", "page": "1157-1170", "id": "ITEM-1", "author": [{"family</vt:lpwstr>
  </property>
  <property fmtid="{D5CDD505-2E9C-101B-9397-08002B2CF9AE}" pid="537" name="Mendeley_Bookmark_OFUv2Ojs7Y_3">
    <vt:lpwstr>": "Lazar", "suffix": "", "non-dropping-particle": "", "dropping-particle": "", "given": "Zbigniew", "parse-names": false}, {"family": "Liu", "suffix": "", "non-dropping-particle": "", "dropping-particle": "", "given": "Nian", "parse-names": false}, {"fam</vt:lpwstr>
  </property>
  <property fmtid="{D5CDD505-2E9C-101B-9397-08002B2CF9AE}" pid="538" name="Mendeley_Bookmark_OFUv2Ojs7Y_4">
    <vt:lpwstr>ily": "Stephanopoulos", "suffix": "", "non-dropping-particle": "", "dropping-particle": "", "given": "Gregory", "parse-names": false}], "title": "Holistic Approaches in Lipid Production by Yarrowia lipolytica.", "issued": {"date-parts": [["2018", "11"]]},</vt:lpwstr>
  </property>
  <property fmtid="{D5CDD505-2E9C-101B-9397-08002B2CF9AE}" pid="539" name="Mendeley_Bookmark_OFUv2Ojs7Y_5">
    <vt:lpwstr> "issue": "11", "ISSN": "1879-3096", "abstract": "Concerns about climate change have driven research on the production of lipid-derived biofuels as an alternative and renewable liquid fuel source. Using oleaginous yeasts for lipid synthesis creates the po</vt:lpwstr>
  </property>
  <property fmtid="{D5CDD505-2E9C-101B-9397-08002B2CF9AE}" pid="540" name="Mendeley_Bookmark_OFUv2Ojs7Y_6">
    <vt:lpwstr>tential for cost-effective industrial-scale operations due to their ability to reach high lipid titer, yield, and productivity resulting from their unique metabolism. Yarrowia lipolytica is the model oleaginous yeast, with the best-studied lipid metabolis</vt:lpwstr>
  </property>
  <property fmtid="{D5CDD505-2E9C-101B-9397-08002B2CF9AE}" pid="541" name="Mendeley_Bookmark_OFUv2Ojs7Y_7">
    <vt:lpwstr>m, the greatest number of genetic tools, and a fully sequenced genome. In this review we highlight multiomics studies that elucidate the mechanisms allowing this yeast to achieve lipid overaccumulation and then present several major metabolic engineering </vt:lpwstr>
  </property>
  <property fmtid="{D5CDD505-2E9C-101B-9397-08002B2CF9AE}" pid="542" name="Mendeley_Bookmark_OFUv2Ojs7Y_8">
    <vt:lpwstr>efforts that enhanced the production metrics in Y. lipolytica. Recent achievements that applied novel engineering strategies are emphasized.", "type": "article-journal"}}], "mendeley": {"formattedCitation": "&lt;sup&gt;3&lt;/sup&gt;", "plainTextFormattedCitation": "3</vt:lpwstr>
  </property>
  <property fmtid="{D5CDD505-2E9C-101B-9397-08002B2CF9AE}" pid="543" name="Mendeley_Bookmark_OFUv2Ojs7Y_9">
    <vt:lpwstr>", "previouslyFormattedCitation": "&lt;sup&gt;3&lt;/sup&gt;"}}</vt:lpwstr>
  </property>
  <property fmtid="{D5CDD505-2E9C-101B-9397-08002B2CF9AE}" pid="544" name="Mendeley_Bookmark_OZHK3xJmgA_1">
    <vt:lpwstr>ADDIN CSL_CITATION {"properties": {"noteIndex": 0}, "schema": "https://github.com/citation-style-language/schema/raw/master/csl-citation.json", "citationItems": [{"uris": ["http://www.mendeley.com/documents/?uuid=ec888e44-0260-4251-b459-b80e76513f54"], "i</vt:lpwstr>
  </property>
  <property fmtid="{D5CDD505-2E9C-101B-9397-08002B2CF9AE}" pid="545" name="Mendeley_Bookmark_OZHK3xJmgA_2">
    <vt:lpwstr>d": "ITEM-1", "itemData": {"container-title": "Cold Spring Harbor protocols", "PMID": "26933253", "DOI": "10.1101/pdb.top079764", "volume": "2016", "page": "pdb.top079764", "id": "ITEM-1", "author": [{"family": "Petersen", "suffix": "", "non-dropping-part</vt:lpwstr>
  </property>
  <property fmtid="{D5CDD505-2E9C-101B-9397-08002B2CF9AE}" pid="546" name="Mendeley_Bookmark_OZHK3xJmgA_3">
    <vt:lpwstr>icle": "", "dropping-particle": "", "given": "Janni", "parse-names": false}, {"family": "Russell", "suffix": "", "non-dropping-particle": "", "dropping-particle": "", "given": "Paul", "parse-names": false}], "title": "Growth and the Environment of Schizos</vt:lpwstr>
  </property>
  <property fmtid="{D5CDD505-2E9C-101B-9397-08002B2CF9AE}" pid="547" name="Mendeley_Bookmark_OZHK3xJmgA_4">
    <vt:lpwstr>accharomyces pombe.", "issued": {"date-parts": [["2016", "3", "1"]]}, "issue": "3", "ISSN": "1559-6095", "abstract": "Here, we summarize the composition and uses of Schizosaccharomyces pombe media and discuss key issues for consideration in the generation</vt:lpwstr>
  </property>
  <property fmtid="{D5CDD505-2E9C-101B-9397-08002B2CF9AE}" pid="548" name="Mendeley_Bookmark_OZHK3xJmgA_5">
    <vt:lpwstr> of S. pombe cultures. We discuss the concept of \"culture memory,\" in which the growth state and stress experienced by a strain during storage, propagation, and starter culture preparation can alter experimental outcomes at later stages. We also describ</vt:lpwstr>
  </property>
  <property fmtid="{D5CDD505-2E9C-101B-9397-08002B2CF9AE}" pid="549" name="Mendeley_Bookmark_OZHK3xJmgA_6">
    <vt:lpwstr>e the triggers that are widely used to manipulate signaling through the environment sensing pathways.", "type": "article-journal"}}], "mendeley": {"formattedCitation": "&lt;sup&gt;25&lt;/sup&gt;", "plainTextFormattedCitation": "25", "previouslyFormattedCitation": "&lt;s</vt:lpwstr>
  </property>
  <property fmtid="{D5CDD505-2E9C-101B-9397-08002B2CF9AE}" pid="550" name="Mendeley_Bookmark_OZHK3xJmgA_7">
    <vt:lpwstr>up&gt;25&lt;/sup&gt;"}}</vt:lpwstr>
  </property>
  <property fmtid="{D5CDD505-2E9C-101B-9397-08002B2CF9AE}" pid="551" name="Mendeley_Bookmark_OmzVKkfzoY_1">
    <vt:lpwstr>ADDIN CSL_CITATION {"properties": {"noteIndex": 0}, "schema": "https://github.com/citation-style-language/schema/raw/master/csl-citation.json", "citationItems": [{"uris": ["http://www.mendeley.com/documents/?uuid=fb485556-183b-4c10-9310-f7bbc1c05577"], "i</vt:lpwstr>
  </property>
  <property fmtid="{D5CDD505-2E9C-101B-9397-08002B2CF9AE}" pid="552" name="Mendeley_Bookmark_OmzVKkfzoY_10">
    <vt:lpwstr>rrowia lipolytica and Pichia pastoris. Altogether, this review article provides a comprehensive view of nonpolar lipid research in yeast.", "type": "article-journal"}}], "mendeley": {"formattedCitation": "&lt;sup&gt;1&lt;/sup&gt;", "plainTextFormattedCitation": "1", </vt:lpwstr>
  </property>
  <property fmtid="{D5CDD505-2E9C-101B-9397-08002B2CF9AE}" pid="553" name="Mendeley_Bookmark_OmzVKkfzoY_11">
    <vt:lpwstr>"previouslyFormattedCitation": "&lt;sup&gt;1&lt;/sup&gt;"}}</vt:lpwstr>
  </property>
  <property fmtid="{D5CDD505-2E9C-101B-9397-08002B2CF9AE}" pid="554" name="Mendeley_Bookmark_OmzVKkfzoY_2">
    <vt:lpwstr>d": "ITEM-1", "itemData": {"container-title": "FEMS microbiology reviews", "PMID": "24597968", "DOI": "10.1111/1574-6976.12069", "ISBN": "1574-6976 (Electronic)\\r0168-6445 (Linking)", "volume": "38", "page": "892-915", "id": "ITEM-1", "author": [{"family</vt:lpwstr>
  </property>
  <property fmtid="{D5CDD505-2E9C-101B-9397-08002B2CF9AE}" pid="555" name="Mendeley_Bookmark_OmzVKkfzoY_3">
    <vt:lpwstr>": "Koch", "suffix": "", "non-dropping-particle": "", "dropping-particle": "", "given": "Barbara", "parse-names": false}, {"family": "Schmidt", "suffix": "", "non-dropping-particle": "", "dropping-particle": "", "given": "Claudia", "parse-names": false}, </vt:lpwstr>
  </property>
  <property fmtid="{D5CDD505-2E9C-101B-9397-08002B2CF9AE}" pid="556" name="Mendeley_Bookmark_OmzVKkfzoY_4">
    <vt:lpwstr>{"family": "Daum", "suffix": "", "non-dropping-particle": "", "dropping-particle": "", "given": "G\u00fcnther", "parse-names": false}], "title": "Storage lipids of yeasts: a survey of nonpolar lipid metabolism in Saccharomyces cerevisiae, Pichia pastoris,</vt:lpwstr>
  </property>
  <property fmtid="{D5CDD505-2E9C-101B-9397-08002B2CF9AE}" pid="557" name="Mendeley_Bookmark_OmzVKkfzoY_5">
    <vt:lpwstr> and Yarrowia lipolytica.", "issued": {"date-parts": [["2014", "9"]]}, "issue": "5", "ISSN": "1574-6976", "abstract": "Biosynthesis and storage of nonpolar lipids, such as triacylglycerols (TG) and steryl esters (SE), have gained much interest during the </vt:lpwstr>
  </property>
  <property fmtid="{D5CDD505-2E9C-101B-9397-08002B2CF9AE}" pid="558" name="Mendeley_Bookmark_OmzVKkfzoY_6">
    <vt:lpwstr>last decades because defects in these processes are related to severe human diseases. The baker's yeast Saccharomyces cerevisiae has become a valuable tool to study eukaryotic lipid metabolism because this single-cell microorganism harbors many enzymes an</vt:lpwstr>
  </property>
  <property fmtid="{D5CDD505-2E9C-101B-9397-08002B2CF9AE}" pid="559" name="Mendeley_Bookmark_OmzVKkfzoY_7">
    <vt:lpwstr>d pathways with counterparts in mammalian cells. In this article, we will review aspects of TG and SE metabolism and turnover in the yeast that have been known for a long time and combine them with new perceptions of nonpolar lipid research. We will provi</vt:lpwstr>
  </property>
  <property fmtid="{D5CDD505-2E9C-101B-9397-08002B2CF9AE}" pid="560" name="Mendeley_Bookmark_OmzVKkfzoY_8">
    <vt:lpwstr>de a detailed insight into the mechanisms of nonpolar lipid synthesis, storage, mobilization, and degradation in the yeast S. cerevisiae. The central role of lipid droplets (LD) in these processes will be addressed with emphasis on the prevailing view tha</vt:lpwstr>
  </property>
  <property fmtid="{D5CDD505-2E9C-101B-9397-08002B2CF9AE}" pid="561" name="Mendeley_Bookmark_OmzVKkfzoY_9">
    <vt:lpwstr>t this compartment is more than only a depot for TG and SE. Dynamic and interactive aspects of LD with other organelles will be discussed. Results obtained with S. cerevisiae will be complemented by recent investigations of nonpolar lipid research with Ya</vt:lpwstr>
  </property>
  <property fmtid="{D5CDD505-2E9C-101B-9397-08002B2CF9AE}" pid="562" name="Mendeley_Bookmark_OuHg2eiVbe_1">
    <vt:lpwstr>ADDIN CSL_CITATION {"citationItems": [{"uris": ["http://www.mendeley.com/documents/?uuid=3595ecce-1add-4599-b9b6-54ff93ff5470"], "itemData": {"title": "The ImageJ ecosystem: An open platform for biomedical image analysis.", "abstract": "Technology in micr</vt:lpwstr>
  </property>
  <property fmtid="{D5CDD505-2E9C-101B-9397-08002B2CF9AE}" pid="563" name="Mendeley_Bookmark_OuHg2eiVbe_10">
    <vt:lpwstr>e": ""}, {"parse-names": false, "family": "Hiner", "suffix": "", "given": "Mark C.", "non-dropping-particle": "", "dropping-particle": ""}, {"parse-names": false, "family": "Eliceiri", "suffix": "", "given": "Kevin W.", "non-dropping-particle": "", "dropp</vt:lpwstr>
  </property>
  <property fmtid="{D5CDD505-2E9C-101B-9397-08002B2CF9AE}" pid="564" name="Mendeley_Bookmark_OuHg2eiVbe_11">
    <vt:lpwstr>ing-particle": ""}], "type": "article-journal", "issue": "7-8", "DOI": "10.1002/mrd.22489", "volume": "82", "container-title": "Molecular reproduction and development", "page": "518-29", "ISBN": "1098-2795", "issued": {"date-parts": [["2015"]]}, "PMID": "</vt:lpwstr>
  </property>
  <property fmtid="{D5CDD505-2E9C-101B-9397-08002B2CF9AE}" pid="565" name="Mendeley_Bookmark_OuHg2eiVbe_12">
    <vt:lpwstr>26153368"}, "id": "ITEM-1"}, {"uris": ["http://www.mendeley.com/documents/?uuid=f61adb07-c202-42e3-814c-380e599f2bcc"], "itemData": {"title": "Fiji: an open-source platform for biological-image analysis.", "abstract": "Fiji is a distribution of the popula</vt:lpwstr>
  </property>
  <property fmtid="{D5CDD505-2E9C-101B-9397-08002B2CF9AE}" pid="566" name="Mendeley_Bookmark_OuHg2eiVbe_13">
    <vt:lpwstr>r open-source software ImageJ focused on biological-image analysis. Fiji uses modern software engineering practices to combine powerful software libraries with a broad range of scripting languages to enable rapid prototyping of image-processing algorithms</vt:lpwstr>
  </property>
  <property fmtid="{D5CDD505-2E9C-101B-9397-08002B2CF9AE}" pid="567" name="Mendeley_Bookmark_OuHg2eiVbe_14">
    <vt:lpwstr>. Fiji facilitates the transformation of new algorithms into ImageJ plugins that can be shared with end users through an integrated update system. We propose Fiji as a platform for productive collaboration between computer science and biology research com</vt:lpwstr>
  </property>
  <property fmtid="{D5CDD505-2E9C-101B-9397-08002B2CF9AE}" pid="568" name="Mendeley_Bookmark_OuHg2eiVbe_15">
    <vt:lpwstr>munities.", "ISSN": "1548-7105", "id": "ITEM-2", "PMID": "22743772", "type": "article-journal", "issue": "7", "DOI": "10.1038/nmeth.2019", "volume": "9", "container-title": "Nature methods", "page": "676-82", "issued": {"date-parts": [["2012", "6", "28"]]</vt:lpwstr>
  </property>
  <property fmtid="{D5CDD505-2E9C-101B-9397-08002B2CF9AE}" pid="569" name="Mendeley_Bookmark_OuHg2eiVbe_16">
    <vt:lpwstr>}, "author": [{"parse-names": false, "family": "Schindelin", "suffix": "", "given": "Johannes", "non-dropping-particle": "", "dropping-particle": ""}, {"parse-names": false, "family": "Arganda-Carreras", "suffix": "", "given": "Ignacio", "non-dropping-par</vt:lpwstr>
  </property>
  <property fmtid="{D5CDD505-2E9C-101B-9397-08002B2CF9AE}" pid="570" name="Mendeley_Bookmark_OuHg2eiVbe_17">
    <vt:lpwstr>ticle": "", "dropping-particle": ""}, {"parse-names": false, "family": "Frise", "suffix": "", "given": "Erwin", "non-dropping-particle": "", "dropping-particle": ""}, {"parse-names": false, "family": "Kaynig", "suffix": "", "given": "Verena", "non-droppin</vt:lpwstr>
  </property>
  <property fmtid="{D5CDD505-2E9C-101B-9397-08002B2CF9AE}" pid="571" name="Mendeley_Bookmark_OuHg2eiVbe_18">
    <vt:lpwstr>g-particle": "", "dropping-particle": ""}, {"parse-names": false, "family": "Longair", "suffix": "", "given": "Mark", "non-dropping-particle": "", "dropping-particle": ""}, {"parse-names": false, "family": "Pietzsch", "suffix": "", "given": "Tobias", "non</vt:lpwstr>
  </property>
  <property fmtid="{D5CDD505-2E9C-101B-9397-08002B2CF9AE}" pid="572" name="Mendeley_Bookmark_OuHg2eiVbe_19">
    <vt:lpwstr>-dropping-particle": "", "dropping-particle": ""}, {"parse-names": false, "family": "Preibisch", "suffix": "", "given": "Stephan", "non-dropping-particle": "", "dropping-particle": ""}, {"parse-names": false, "family": "Rueden", "suffix": "", "given": "Cu</vt:lpwstr>
  </property>
  <property fmtid="{D5CDD505-2E9C-101B-9397-08002B2CF9AE}" pid="573" name="Mendeley_Bookmark_OuHg2eiVbe_2">
    <vt:lpwstr>oscopy advances rapidly, enabling increasingly affordable, faster, and more precise quantitative biomedical imaging, which necessitates correspondingly more-advanced image processing and analysis techniques. A wide range of software is available-from comm</vt:lpwstr>
  </property>
  <property fmtid="{D5CDD505-2E9C-101B-9397-08002B2CF9AE}" pid="574" name="Mendeley_Bookmark_OuHg2eiVbe_20">
    <vt:lpwstr>rtis", "non-dropping-particle": "", "dropping-particle": ""}, {"parse-names": false, "family": "Saalfeld", "suffix": "", "given": "Stephan", "non-dropping-particle": "", "dropping-particle": ""}, {"parse-names": false, "family": "Schmid", "suffix": "", "g</vt:lpwstr>
  </property>
  <property fmtid="{D5CDD505-2E9C-101B-9397-08002B2CF9AE}" pid="575" name="Mendeley_Bookmark_OuHg2eiVbe_21">
    <vt:lpwstr>iven": "Benjamin", "non-dropping-particle": "", "dropping-particle": ""}, {"parse-names": false, "family": "Tinevez", "suffix": "", "given": "Jean-Yves", "non-dropping-particle": "", "dropping-particle": ""}, {"parse-names": false, "family": "White", "suf</vt:lpwstr>
  </property>
  <property fmtid="{D5CDD505-2E9C-101B-9397-08002B2CF9AE}" pid="576" name="Mendeley_Bookmark_OuHg2eiVbe_22">
    <vt:lpwstr>fix": "", "given": "Daniel James", "non-dropping-particle": "", "dropping-particle": ""}, {"parse-names": false, "family": "Hartenstein", "suffix": "", "given": "Volker", "non-dropping-particle": "", "dropping-particle": ""}, {"parse-names": false, "famil</vt:lpwstr>
  </property>
  <property fmtid="{D5CDD505-2E9C-101B-9397-08002B2CF9AE}" pid="577" name="Mendeley_Bookmark_OuHg2eiVbe_23">
    <vt:lpwstr>y": "Eliceiri", "suffix": "", "given": "Kevin", "non-dropping-particle": "", "dropping-particle": ""}, {"parse-names": false, "family": "Tomancak", "suffix": "", "given": "Pavel", "non-dropping-particle": "", "dropping-particle": ""}, {"parse-names": fals</vt:lpwstr>
  </property>
  <property fmtid="{D5CDD505-2E9C-101B-9397-08002B2CF9AE}" pid="578" name="Mendeley_Bookmark_OuHg2eiVbe_24">
    <vt:lpwstr>e, "family": "Cardona", "suffix": "", "given": "Albert", "non-dropping-particle": "", "dropping-particle": ""}]}, "id": "ITEM-2"}], "mendeley": {"previouslyFormattedCitation": "&lt;sup&gt;28, 29&lt;/sup&gt;", "plainTextFormattedCitation": "29, 30", "formattedCitation</vt:lpwstr>
  </property>
  <property fmtid="{D5CDD505-2E9C-101B-9397-08002B2CF9AE}" pid="579" name="Mendeley_Bookmark_OuHg2eiVbe_25">
    <vt:lpwstr>": "&lt;sup&gt;29, 30&lt;/sup&gt;"}, "properties": {"noteIndex": 0}, "schema": "https://github.com/citation-style-language/schema/raw/master/csl-citation.json"}</vt:lpwstr>
  </property>
  <property fmtid="{D5CDD505-2E9C-101B-9397-08002B2CF9AE}" pid="580" name="Mendeley_Bookmark_OuHg2eiVbe_3">
    <vt:lpwstr>ercial to academic, special-purpose to Swiss army knife, small to large-but a key characteristic of software that is suitable for scientific inquiry is its accessibility. Open-source software is ideal for scientific endeavors because it can be freely insp</vt:lpwstr>
  </property>
  <property fmtid="{D5CDD505-2E9C-101B-9397-08002B2CF9AE}" pid="581" name="Mendeley_Bookmark_OuHg2eiVbe_4">
    <vt:lpwstr>ected, modified, and redistributed; in particular, the open-software platform ImageJ has had a huge impact on the life sciences, and continues to do so. From its inception, ImageJ has grown significantly due largely to being freely available and its vibra</vt:lpwstr>
  </property>
  <property fmtid="{D5CDD505-2E9C-101B-9397-08002B2CF9AE}" pid="582" name="Mendeley_Bookmark_OuHg2eiVbe_5">
    <vt:lpwstr>nt and helpful user community. Scientists as diverse as interested hobbyists, technical assistants, students, scientific staff, and advanced biology researchers use ImageJ on a daily basis, and exchange knowledge via its dedicated mailing list. Uses of Im</vt:lpwstr>
  </property>
  <property fmtid="{D5CDD505-2E9C-101B-9397-08002B2CF9AE}" pid="583" name="Mendeley_Bookmark_OuHg2eiVbe_6">
    <vt:lpwstr>ageJ range from data visualization and teaching to advanced image processing and statistical analysis. The software's extensibility continues to attract biologists at all career stages as well as computer scientists who wish to effectively implement speci</vt:lpwstr>
  </property>
  <property fmtid="{D5CDD505-2E9C-101B-9397-08002B2CF9AE}" pid="584" name="Mendeley_Bookmark_OuHg2eiVbe_7">
    <vt:lpwstr>fic image-processing algorithms. In this review, we use the ImageJ project as a case study of how open-source software fosters its suites of software tools, making multitudes of image-analysis technology easily accessible to the scientific community. We s</vt:lpwstr>
  </property>
  <property fmtid="{D5CDD505-2E9C-101B-9397-08002B2CF9AE}" pid="585" name="Mendeley_Bookmark_OuHg2eiVbe_8">
    <vt:lpwstr>pecifically explore what makes ImageJ so popular, how it impacts the life sciences, how it inspires other projects, and how it is self-influenced by coevolving projects within the ImageJ ecosystem.", "ISSN": "1098-2795", "id": "ITEM-1", "author": [{"parse</vt:lpwstr>
  </property>
  <property fmtid="{D5CDD505-2E9C-101B-9397-08002B2CF9AE}" pid="586" name="Mendeley_Bookmark_OuHg2eiVbe_9">
    <vt:lpwstr>-names": false, "family": "Schindelin", "suffix": "", "given": "Johannes", "non-dropping-particle": "", "dropping-particle": ""}, {"parse-names": false, "family": "Rueden", "suffix": "", "given": "Curtis T.", "non-dropping-particle": "", "dropping-particl</vt:lpwstr>
  </property>
  <property fmtid="{D5CDD505-2E9C-101B-9397-08002B2CF9AE}" pid="587" name="Mendeley_Bookmark_PuucNky7Qv_1">
    <vt:lpwstr>ADDIN CSL_CITATION {"properties": {"noteIndex": 0}, "schema": "https://github.com/citation-style-language/schema/raw/master/csl-citation.json", "citationItems": [{"uris": ["http://www.mendeley.com/documents/?uuid=6a44baf2-8664-4c89-8b69-f6ab627f016e"], "i</vt:lpwstr>
  </property>
  <property fmtid="{D5CDD505-2E9C-101B-9397-08002B2CF9AE}" pid="588" name="Mendeley_Bookmark_PuucNky7Qv_10">
    <vt:lpwstr>37 phenotype. In synchronous cultures, ppc1-537 cells can proceed to the S phase, but lose viability during mitosis failing in sister centromere/kinetochore segregation and nuclear division. Additionally, double-strand break repair is defective in the ppc</vt:lpwstr>
  </property>
  <property fmtid="{D5CDD505-2E9C-101B-9397-08002B2CF9AE}" pid="589" name="Mendeley_Bookmark_PuucNky7Qv_11">
    <vt:lpwstr>1-537 mutant, producing fragile broken DNA, probably owing to diminished histone acetylation. The CoA-supported metabolism thus controls the state of chromosome DNA.", "type": "article-journal"}}], "mendeley": {"formattedCitation": "&lt;sup&gt;30&lt;/sup&gt;", "plain</vt:lpwstr>
  </property>
  <property fmtid="{D5CDD505-2E9C-101B-9397-08002B2CF9AE}" pid="590" name="Mendeley_Bookmark_PuucNky7Qv_12">
    <vt:lpwstr>TextFormattedCitation": "30", "previouslyFormattedCitation": "&lt;sup&gt;30&lt;/sup&gt;"}}</vt:lpwstr>
  </property>
  <property fmtid="{D5CDD505-2E9C-101B-9397-08002B2CF9AE}" pid="591" name="Mendeley_Bookmark_PuucNky7Qv_2">
    <vt:lpwstr>d": "ITEM-1", "itemData": {"container-title": "Open biology", "PMID": "23091701", "DOI": "10.1098/rsob.120117", "volume": "2", "page": "120117", "id": "ITEM-1", "author": [{"family": "Nakamura", "suffix": "", "non-dropping-particle": "", "dropping-particl</vt:lpwstr>
  </property>
  <property fmtid="{D5CDD505-2E9C-101B-9397-08002B2CF9AE}" pid="592" name="Mendeley_Bookmark_PuucNky7Qv_3">
    <vt:lpwstr>e": "", "given": "Takahiro", "parse-names": false}, {"family": "Pluskal", "suffix": "", "non-dropping-particle": "", "dropping-particle": "", "given": "Tom\u00e1\u0161", "parse-names": false}, {"family": "Nakaseko", "suffix": "", "non-dropping-particle": </vt:lpwstr>
  </property>
  <property fmtid="{D5CDD505-2E9C-101B-9397-08002B2CF9AE}" pid="593" name="Mendeley_Bookmark_PuucNky7Qv_4">
    <vt:lpwstr>"", "dropping-particle": "", "given": "Yukinobu", "parse-names": false}, {"family": "Yanagida", "suffix": "", "non-dropping-particle": "", "dropping-particle": "", "given": "Mitsuhiro", "parse-names": false}], "title": "Impaired coenzyme A synthesis in fi</vt:lpwstr>
  </property>
  <property fmtid="{D5CDD505-2E9C-101B-9397-08002B2CF9AE}" pid="594" name="Mendeley_Bookmark_PuucNky7Qv_5">
    <vt:lpwstr>ssion yeast causes defective mitosis, quiescence-exit failure, histone hypoacetylation and fragile DNA.", "issued": {"date-parts": [["2012", "9", "12"]]}, "issue": "9", "ISSN": "2046-2441", "abstract": "Biosynthesis of coenzyme A (CoA) requires a five-ste</vt:lpwstr>
  </property>
  <property fmtid="{D5CDD505-2E9C-101B-9397-08002B2CF9AE}" pid="595" name="Mendeley_Bookmark_PuucNky7Qv_6">
    <vt:lpwstr>p process using pantothenate and cysteine in the fission yeast Schizosaccharomyces pombe. CoA contains a thiol (SH) group, which reacts with carboxylic acid to form thioesters, giving rise to acyl-activated CoAs such as acetyl-CoA. Acetyl-CoA is essential</vt:lpwstr>
  </property>
  <property fmtid="{D5CDD505-2E9C-101B-9397-08002B2CF9AE}" pid="596" name="Mendeley_Bookmark_PuucNky7Qv_7">
    <vt:lpwstr> for energy metabolism and protein acetylation, and, in higher eukaryotes, for the production of neurotransmitters. We isolated a novel S. pombe temperature-sensitive strain ppc1-537 mutated in the catalytic region of phosphopantothenoylcysteine synthetas</vt:lpwstr>
  </property>
  <property fmtid="{D5CDD505-2E9C-101B-9397-08002B2CF9AE}" pid="597" name="Mendeley_Bookmark_PuucNky7Qv_8">
    <vt:lpwstr>e (designated Ppc1), which is essential for CoA synthesis. The mutant becomes auxotrophic to pantothenate at permissive temperature, displaying greatly decreased levels of CoA, acetyl-CoA and histone acetylation. Moreover, ppc1-537 mutant cells failed to </vt:lpwstr>
  </property>
  <property fmtid="{D5CDD505-2E9C-101B-9397-08002B2CF9AE}" pid="598" name="Mendeley_Bookmark_PuucNky7Qv_9">
    <vt:lpwstr>restore proliferation from quiescence. Ppc1 is thus the product of a super-housekeeping gene. The ppc1-537 mutant showed combined synthetic lethal defects with five of six histone deacetylase mutants, whereas sir2 deletion exceptionally rescued the ppc1-5</vt:lpwstr>
  </property>
  <property fmtid="{D5CDD505-2E9C-101B-9397-08002B2CF9AE}" pid="599" name="Mendeley_Bookmark_Q5MFZ3igr1_1">
    <vt:lpwstr>ADDIN CSL_CITATION {"properties": {"noteIndex": 0}, "schema": "https://github.com/citation-style-language/schema/raw/master/csl-citation.json", "citationItems": [{"uris": ["http://www.mendeley.com/documents/?uuid=fb485556-183b-4c10-9310-f7bbc1c05577"], "i</vt:lpwstr>
  </property>
  <property fmtid="{D5CDD505-2E9C-101B-9397-08002B2CF9AE}" pid="600" name="Mendeley_Bookmark_Q5MFZ3igr1_10">
    <vt:lpwstr>rrowia lipolytica and Pichia pastoris. Altogether, this review article provides a comprehensive view of nonpolar lipid research in yeast.", "type": "article-journal"}}], "mendeley": {"formattedCitation": "&lt;sup&gt;1&lt;/sup&gt;", "plainTextFormattedCitation": "1", </vt:lpwstr>
  </property>
  <property fmtid="{D5CDD505-2E9C-101B-9397-08002B2CF9AE}" pid="601" name="Mendeley_Bookmark_Q5MFZ3igr1_11">
    <vt:lpwstr>"previouslyFormattedCitation": "&lt;sup&gt;1&lt;/sup&gt;"}}</vt:lpwstr>
  </property>
  <property fmtid="{D5CDD505-2E9C-101B-9397-08002B2CF9AE}" pid="602" name="Mendeley_Bookmark_Q5MFZ3igr1_2">
    <vt:lpwstr>d": "ITEM-1", "itemData": {"container-title": "FEMS microbiology reviews", "PMID": "24597968", "DOI": "10.1111/1574-6976.12069", "ISBN": "1574-6976 (Electronic)\\r0168-6445 (Linking)", "volume": "38", "page": "892-915", "id": "ITEM-1", "author": [{"family</vt:lpwstr>
  </property>
  <property fmtid="{D5CDD505-2E9C-101B-9397-08002B2CF9AE}" pid="603" name="Mendeley_Bookmark_Q5MFZ3igr1_3">
    <vt:lpwstr>": "Koch", "suffix": "", "non-dropping-particle": "", "dropping-particle": "", "given": "Barbara", "parse-names": false}, {"family": "Schmidt", "suffix": "", "non-dropping-particle": "", "dropping-particle": "", "given": "Claudia", "parse-names": false}, </vt:lpwstr>
  </property>
  <property fmtid="{D5CDD505-2E9C-101B-9397-08002B2CF9AE}" pid="604" name="Mendeley_Bookmark_Q5MFZ3igr1_4">
    <vt:lpwstr>{"family": "Daum", "suffix": "", "non-dropping-particle": "", "dropping-particle": "", "given": "G\u00fcnther", "parse-names": false}], "title": "Storage lipids of yeasts: a survey of nonpolar lipid metabolism in Saccharomyces cerevisiae, Pichia pastoris,</vt:lpwstr>
  </property>
  <property fmtid="{D5CDD505-2E9C-101B-9397-08002B2CF9AE}" pid="605" name="Mendeley_Bookmark_Q5MFZ3igr1_5">
    <vt:lpwstr> and Yarrowia lipolytica.", "issued": {"date-parts": [["2014", "9"]]}, "issue": "5", "ISSN": "1574-6976", "abstract": "Biosynthesis and storage of nonpolar lipids, such as triacylglycerols (TG) and steryl esters (SE), have gained much interest during the </vt:lpwstr>
  </property>
  <property fmtid="{D5CDD505-2E9C-101B-9397-08002B2CF9AE}" pid="606" name="Mendeley_Bookmark_Q5MFZ3igr1_6">
    <vt:lpwstr>last decades because defects in these processes are related to severe human diseases. The baker's yeast Saccharomyces cerevisiae has become a valuable tool to study eukaryotic lipid metabolism because this single-cell microorganism harbors many enzymes an</vt:lpwstr>
  </property>
  <property fmtid="{D5CDD505-2E9C-101B-9397-08002B2CF9AE}" pid="607" name="Mendeley_Bookmark_Q5MFZ3igr1_7">
    <vt:lpwstr>d pathways with counterparts in mammalian cells. In this article, we will review aspects of TG and SE metabolism and turnover in the yeast that have been known for a long time and combine them with new perceptions of nonpolar lipid research. We will provi</vt:lpwstr>
  </property>
  <property fmtid="{D5CDD505-2E9C-101B-9397-08002B2CF9AE}" pid="608" name="Mendeley_Bookmark_Q5MFZ3igr1_8">
    <vt:lpwstr>de a detailed insight into the mechanisms of nonpolar lipid synthesis, storage, mobilization, and degradation in the yeast S. cerevisiae. The central role of lipid droplets (LD) in these processes will be addressed with emphasis on the prevailing view tha</vt:lpwstr>
  </property>
  <property fmtid="{D5CDD505-2E9C-101B-9397-08002B2CF9AE}" pid="609" name="Mendeley_Bookmark_Q5MFZ3igr1_9">
    <vt:lpwstr>t this compartment is more than only a depot for TG and SE. Dynamic and interactive aspects of LD with other organelles will be discussed. Results obtained with S. cerevisiae will be complemented by recent investigations of nonpolar lipid research with Ya</vt:lpwstr>
  </property>
  <property fmtid="{D5CDD505-2E9C-101B-9397-08002B2CF9AE}" pid="610" name="Mendeley_Bookmark_Q7wmLL0weg_1">
    <vt:lpwstr>ADDIN CSL_CITATION {"properties": {"noteIndex": 0}, "schema": "https://github.com/citation-style-language/schema/raw/master/csl-citation.json", "citationItems": [{"uris": ["http://www.mendeley.com/documents/?uuid=96a41a4a-e937-474a-8b86-775dd80d75a2"], "i</vt:lpwstr>
  </property>
  <property fmtid="{D5CDD505-2E9C-101B-9397-08002B2CF9AE}" pid="611" name="Mendeley_Bookmark_Q7wmLL0weg_10">
    <vt:lpwstr>microscopy and multiparametric image analysis, to simultaneously survey the fission yeast genome with respect to three key cellular processes: cell shape, microtubule organization, and cell-cycle progression. We identify, validate, and functionally annota</vt:lpwstr>
  </property>
  <property fmtid="{D5CDD505-2E9C-101B-9397-08002B2CF9AE}" pid="612" name="Mendeley_Bookmark_Q7wmLL0weg_11">
    <vt:lpwstr>te 262 genes controlling specific aspects of those processes. Of these, 62% had not been linked to these processes before and 35% are implicated in multiple processes. Importantly, we identify a conserved role for DNA-damage responses in controlling micro</vt:lpwstr>
  </property>
  <property fmtid="{D5CDD505-2E9C-101B-9397-08002B2CF9AE}" pid="613" name="Mendeley_Bookmark_Q7wmLL0weg_12">
    <vt:lpwstr>tubule stability. In addition, we investigate how the processes are functionally linked. We show unexpectedly that disruption of cell-cycle progression does not necessarily affect cell size control and that distinct aspects of cell shape regulate microtub</vt:lpwstr>
  </property>
  <property fmtid="{D5CDD505-2E9C-101B-9397-08002B2CF9AE}" pid="614" name="Mendeley_Bookmark_Q7wmLL0weg_13">
    <vt:lpwstr>ules and vice versa, identifying important systems-level links across these processes.", "type": "article-journal"}}], "mendeley": {"formattedCitation": "&lt;sup&gt;32&lt;/sup&gt;", "plainTextFormattedCitation": "32", "previouslyFormattedCitation": "&lt;sup&gt;32&lt;/sup&gt;"}}</vt:lpwstr>
  </property>
  <property fmtid="{D5CDD505-2E9C-101B-9397-08002B2CF9AE}" pid="615" name="Mendeley_Bookmark_Q7wmLL0weg_2">
    <vt:lpwstr>d": "ITEM-1", "itemData": {"container-title": "Developmental cell", "PMID": "25373780", "DOI": "10.1016/j.devcel.2014.09.005", "volume": "31", "page": "227-239", "id": "ITEM-1", "author": [{"family": "Graml", "suffix": "", "non-dropping-particle": "", "dr</vt:lpwstr>
  </property>
  <property fmtid="{D5CDD505-2E9C-101B-9397-08002B2CF9AE}" pid="616" name="Mendeley_Bookmark_Q7wmLL0weg_3">
    <vt:lpwstr>opping-particle": "", "given": "Veronika", "parse-names": false}, {"family": "Studera", "suffix": "", "non-dropping-particle": "", "dropping-particle": "", "given": "Xenia", "parse-names": false}, {"family": "Lawson", "suffix": "", "non-dropping-particle"</vt:lpwstr>
  </property>
  <property fmtid="{D5CDD505-2E9C-101B-9397-08002B2CF9AE}" pid="617" name="Mendeley_Bookmark_Q7wmLL0weg_4">
    <vt:lpwstr>: "", "dropping-particle": "", "given": "Jonathan L D", "parse-names": false}, {"family": "Chessel", "suffix": "", "non-dropping-particle": "", "dropping-particle": "", "given": "Anatole", "parse-names": false}, {"family": "Geymonat", "suffix": "", "non-d</vt:lpwstr>
  </property>
  <property fmtid="{D5CDD505-2E9C-101B-9397-08002B2CF9AE}" pid="618" name="Mendeley_Bookmark_Q7wmLL0weg_5">
    <vt:lpwstr>ropping-particle": "", "dropping-particle": "", "given": "Marco", "parse-names": false}, {"family": "Bortfeld-Miller", "suffix": "", "non-dropping-particle": "", "dropping-particle": "", "given": "Miriam", "parse-names": false}, {"family": "Walter", "suff</vt:lpwstr>
  </property>
  <property fmtid="{D5CDD505-2E9C-101B-9397-08002B2CF9AE}" pid="619" name="Mendeley_Bookmark_Q7wmLL0weg_6">
    <vt:lpwstr>ix": "", "non-dropping-particle": "", "dropping-particle": "", "given": "Thomas", "parse-names": false}, {"family": "Wagstaff", "suffix": "", "non-dropping-particle": "", "dropping-particle": "", "given": "Laura", "parse-names": false}, {"family": "Piddin</vt:lpwstr>
  </property>
  <property fmtid="{D5CDD505-2E9C-101B-9397-08002B2CF9AE}" pid="620" name="Mendeley_Bookmark_Q7wmLL0weg_7">
    <vt:lpwstr>i", "suffix": "", "non-dropping-particle": "", "dropping-particle": "", "given": "Eugenia", "parse-names": false}, {"family": "Carazo Salas", "suffix": "", "non-dropping-particle": "", "dropping-particle": "", "given": "Rafael E", "parse-names": false}], </vt:lpwstr>
  </property>
  <property fmtid="{D5CDD505-2E9C-101B-9397-08002B2CF9AE}" pid="621" name="Mendeley_Bookmark_Q7wmLL0weg_8">
    <vt:lpwstr>"title": "A genomic Multiprocess survey of machineries that control and link cell shape, microtubule organization, and cell-cycle progression.", "issued": {"date-parts": [["2014", "10", "27"]]}, "issue": "2", "ISSN": "1878-1551", "abstract": "Understandin</vt:lpwstr>
  </property>
  <property fmtid="{D5CDD505-2E9C-101B-9397-08002B2CF9AE}" pid="622" name="Mendeley_Bookmark_Q7wmLL0weg_9">
    <vt:lpwstr>g cells as integrated systems requires that we systematically decipher how single genes affect multiple biological processes and how processes are functionally linked. Here, we used multiprocess phenotypic profiling, combining high-resolution 3D confocal </vt:lpwstr>
  </property>
  <property fmtid="{D5CDD505-2E9C-101B-9397-08002B2CF9AE}" pid="623" name="Mendeley_Bookmark_REDHYQyg47_1">
    <vt:lpwstr>ADDIN CSL_CITATION {"citationItems": [{"uris": ["http://www.mendeley.com/documents/?uuid=1abb1957-741c-4ae8-ac2d-f59ce6f5166b"], "itemData": {"title": "Identification of Nile red as a fluorescent substrate of the Candida albicans ATP-binding cassette tran</vt:lpwstr>
  </property>
  <property fmtid="{D5CDD505-2E9C-101B-9397-08002B2CF9AE}" pid="624" name="Mendeley_Bookmark_REDHYQyg47_10">
    <vt:lpwstr>iner-title": "Analytical biochemistry", "page": "87-91", "ISBN": "0003-2697", "issued": {"date-parts": [["2009", "11", "1"]]}, "PMID": "19577533"}, "id": "ITEM-1"}, {"uris": ["http://www.mendeley.com/documents/?uuid=4d81dcfb-4df7-4603-bbaa-b6ddf80ea138"],</vt:lpwstr>
  </property>
  <property fmtid="{D5CDD505-2E9C-101B-9397-08002B2CF9AE}" pid="625" name="Mendeley_Bookmark_REDHYQyg47_11">
    <vt:lpwstr> "itemData": {"title": "Microscopic analysis of lipid droplet metabolism and dynamics in yeast.", "abstract": "Lipid-associated disorders are a worldwide health concern and major efforts are directed toward understanding--at the molecular levels--mechanis</vt:lpwstr>
  </property>
  <property fmtid="{D5CDD505-2E9C-101B-9397-08002B2CF9AE}" pid="626" name="Mendeley_Bookmark_REDHYQyg47_12">
    <vt:lpwstr>ms of lipid storage and degradation, in healthy and diseased states. Yeast is a widely used model organisms to study such processes at the cellular level because of significant functional and structural conservation of the factors involved in lipid metabo</vt:lpwstr>
  </property>
  <property fmtid="{D5CDD505-2E9C-101B-9397-08002B2CF9AE}" pid="627" name="Mendeley_Bookmark_REDHYQyg47_13">
    <vt:lpwstr>lism. The focus of this study is on the microscopic investigation of the turnover of lipid droplets that are the intracellular storage compartments for fat, using a combination of green fluorescent protein-tagging and vital dye-labeling techniques. The ap</vt:lpwstr>
  </property>
  <property fmtid="{D5CDD505-2E9C-101B-9397-08002B2CF9AE}" pid="628" name="Mendeley_Bookmark_REDHYQyg47_14">
    <vt:lpwstr>plications and pitfalls of such techniques in understanding lipid storage and degradation are discussed.", "ISSN": "1064-3745", "id": "ITEM-2", "author": [{"parse-names": false, "family": "Wolinski", "suffix": "", "given": "Heimo", "non-dropping-particle"</vt:lpwstr>
  </property>
  <property fmtid="{D5CDD505-2E9C-101B-9397-08002B2CF9AE}" pid="629" name="Mendeley_Bookmark_REDHYQyg47_15">
    <vt:lpwstr>: "", "dropping-particle": ""}, {"parse-names": false, "family": "Kohlwein", "suffix": "", "given": "Sepp D", "non-dropping-particle": "", "dropping-particle": ""}], "type": "article-journal", "issue": "1", "DOI": "10.1007/978-1-59745-261-8", "volume": "4</vt:lpwstr>
  </property>
  <property fmtid="{D5CDD505-2E9C-101B-9397-08002B2CF9AE}" pid="630" name="Mendeley_Bookmark_REDHYQyg47_16">
    <vt:lpwstr>57", "container-title": "Methods in molecular biology (Clifton, N.J.)", "page": "151-63", "ISBN": "978-1-58829-925-3", "issued": {"date-parts": [["2008"]]}, "PMID": "19066025"}, "id": "ITEM-2"}], "mendeley": {"previouslyFormattedCitation": "&lt;sup&gt;32, 33&lt;/s</vt:lpwstr>
  </property>
  <property fmtid="{D5CDD505-2E9C-101B-9397-08002B2CF9AE}" pid="631" name="Mendeley_Bookmark_REDHYQyg47_17">
    <vt:lpwstr>up&gt;", "plainTextFormattedCitation": "33, 34", "formattedCitation": "&lt;sup&gt;33, 34&lt;/sup&gt;"}, "properties": {"noteIndex": 0}, "schema": "https://github.com/citation-style-language/schema/raw/master/csl-citation.json"}</vt:lpwstr>
  </property>
  <property fmtid="{D5CDD505-2E9C-101B-9397-08002B2CF9AE}" pid="632" name="Mendeley_Bookmark_REDHYQyg47_2">
    <vt:lpwstr>sporters Cdr1p and Cdr2p and the major facilitator superfamily transporter Mdr1p.", "abstract": "Clinically relevant azole resistance in the fungal pathogen Candida albicans is most often associated with the increased expression of plasma membrane efflux </vt:lpwstr>
  </property>
  <property fmtid="{D5CDD505-2E9C-101B-9397-08002B2CF9AE}" pid="633" name="Mendeley_Bookmark_REDHYQyg47_3">
    <vt:lpwstr>pumps, specifically the ATP-binding cassette (ABC) transporters CaCdr1p and CaCdr2p and the major facilitator superfamily (MFS) transporter CaMdr1p. Development of potent pump inhibitors that chemosensitize cells to azoles is a promising approach to overc</vt:lpwstr>
  </property>
  <property fmtid="{D5CDD505-2E9C-101B-9397-08002B2CF9AE}" pid="634" name="Mendeley_Bookmark_REDHYQyg47_4">
    <vt:lpwstr>ome antifungal resistance. Here we identify Nile red as a new fluorescent substrate for CaCdr1p, CaCdr2p, and CaMdr1p. Nile red was effluxed efficiently from Saccharomyces cerevisiae cells heterologously expressing these transporters. Enniatin selectively</vt:lpwstr>
  </property>
  <property fmtid="{D5CDD505-2E9C-101B-9397-08002B2CF9AE}" pid="635" name="Mendeley_Bookmark_REDHYQyg47_5">
    <vt:lpwstr> inhibited the efflux of Nile red from S. cerevisiae cells expressing CaCdr1p or CaMdr1p but not from cells expressing CaCdr2p. This indicates that Nile red can be used for the identification of inhibitors specific for particular transporters mediating an</vt:lpwstr>
  </property>
  <property fmtid="{D5CDD505-2E9C-101B-9397-08002B2CF9AE}" pid="636" name="Mendeley_Bookmark_REDHYQyg47_6">
    <vt:lpwstr>tifungal resistance in pathogenic yeast.", "ISSN": "1096-0309", "id": "ITEM-1", "author": [{"parse-names": false, "family": "Ivnitski-Steele", "suffix": "", "given": "Irena", "non-dropping-particle": "", "dropping-particle": ""}, {"parse-names": false, "f</vt:lpwstr>
  </property>
  <property fmtid="{D5CDD505-2E9C-101B-9397-08002B2CF9AE}" pid="637" name="Mendeley_Bookmark_REDHYQyg47_7">
    <vt:lpwstr>amily": "Holmes", "suffix": "", "given": "Ann R.", "non-dropping-particle": "", "dropping-particle": ""}, {"parse-names": false, "family": "Lamping", "suffix": "", "given": "Erwin", "non-dropping-particle": "", "dropping-particle": ""}, {"parse-names": fa</vt:lpwstr>
  </property>
  <property fmtid="{D5CDD505-2E9C-101B-9397-08002B2CF9AE}" pid="638" name="Mendeley_Bookmark_REDHYQyg47_8">
    <vt:lpwstr>lse, "family": "Monk", "suffix": "", "given": "Brian C.", "non-dropping-particle": "", "dropping-particle": ""}, {"parse-names": false, "family": "Cannon", "suffix": "", "given": "Richard D.", "non-dropping-particle": "", "dropping-particle": ""}, {"parse</vt:lpwstr>
  </property>
  <property fmtid="{D5CDD505-2E9C-101B-9397-08002B2CF9AE}" pid="639" name="Mendeley_Bookmark_REDHYQyg47_9">
    <vt:lpwstr>-names": false, "family": "Sklar", "suffix": "", "given": "Larry A.", "non-dropping-particle": "", "dropping-particle": ""}], "publisher": "Elsevier Inc.", "type": "article-journal", "issue": "1", "DOI": "10.1016/j.ab.2009.07.001", "volume": "394", "conta</vt:lpwstr>
  </property>
  <property fmtid="{D5CDD505-2E9C-101B-9397-08002B2CF9AE}" pid="640" name="Mendeley_Bookmark_SB4gCGIQDR_1">
    <vt:lpwstr>ADDIN CSL_CITATION {"citationItems": [{"uris": ["http://www.mendeley.com/documents/?uuid=be94eabd-5aa2-472f-b626-690060cbce79"], "itemData": {"title": "Quantitative imaging of lipid droplets in single cells.", "DOI": "10.1039/c8an01525b", "abstract": "The</vt:lpwstr>
  </property>
  <property fmtid="{D5CDD505-2E9C-101B-9397-08002B2CF9AE}" pid="641" name="Mendeley_Bookmark_SB4gCGIQDR_10">
    <vt:lpwstr>ipid droplets (LD) have attracted great interest in biomedical research. The integration of both biochemical and genetic tools and the use of model organisms have greatly contributed to the understanding of LD metabolism and its regulation. However, many </vt:lpwstr>
  </property>
  <property fmtid="{D5CDD505-2E9C-101B-9397-08002B2CF9AE}" pid="642" name="Mendeley_Bookmark_SB4gCGIQDR_11">
    <vt:lpwstr>important aspects such as LD biogenesis, intracellular dynamics, or their potential degradation by autophagy are still poorly understood. Microscopic techniques, in particular fluorescence microscopy using LD specific dyes or fluorescent protein tagging, </vt:lpwstr>
  </property>
  <property fmtid="{D5CDD505-2E9C-101B-9397-08002B2CF9AE}" pid="643" name="Mendeley_Bookmark_SB4gCGIQDR_12">
    <vt:lpwstr>represent excellent experimental tools to study the dynamic nature of both the protein and lipid content of LD. Single cell systems in culture are particularly suited to identify and characterize proteins required for LD formation and turnover, using gene</vt:lpwstr>
  </property>
  <property fmtid="{D5CDD505-2E9C-101B-9397-08002B2CF9AE}" pid="644" name="Mendeley_Bookmark_SB4gCGIQDR_13">
    <vt:lpwstr>tic knock-down or gene deletion strategies. Here we describe experimental setups to investigate LD dynamics and turnover in yeast, using various labeling techniques suitable for three-dimensional imaging over time (4D imaging), quantitative microscopy and</vt:lpwstr>
  </property>
  <property fmtid="{D5CDD505-2E9C-101B-9397-08002B2CF9AE}" pid="645" name="Mendeley_Bookmark_SB4gCGIQDR_14">
    <vt:lpwstr> imaging-based screens of mutant libraries. Also, implementation of coherent anti-Stokes Raman scattering (CARS) microscopy as an emerging tool for label-free lipid imaging in living cells will be discussed.", "ISSN": "0091-679X", "id": "ITEM-2", "author"</vt:lpwstr>
  </property>
  <property fmtid="{D5CDD505-2E9C-101B-9397-08002B2CF9AE}" pid="646" name="Mendeley_Bookmark_SB4gCGIQDR_15">
    <vt:lpwstr>: [{"parse-names": false, "family": "Wolinski", "suffix": "", "given": "Heimo", "non-dropping-particle": "", "dropping-particle": ""}, {"parse-names": false, "family": "Bredies", "suffix": "", "given": "Kristian", "non-dropping-particle": "", "dropping-pa</vt:lpwstr>
  </property>
  <property fmtid="{D5CDD505-2E9C-101B-9397-08002B2CF9AE}" pid="647" name="Mendeley_Bookmark_SB4gCGIQDR_16">
    <vt:lpwstr>rticle": ""}, {"parse-names": false, "family": "Kohlwein", "suffix": "", "given": "Sepp D.", "non-dropping-particle": "", "dropping-particle": ""}], "publisher": "Elsevier Inc.", "type": "article-journal", "DOI": "10.1016/B978-0-12-386487-1.00016-X", "vol</vt:lpwstr>
  </property>
  <property fmtid="{D5CDD505-2E9C-101B-9397-08002B2CF9AE}" pid="648" name="Mendeley_Bookmark_SB4gCGIQDR_17">
    <vt:lpwstr>ume": "108", "container-title": "Methods in cell biology", "page": "345-65", "ISBN": "0091-679X", "issued": {"date-parts": [["2012"]]}, "PMID": "22325610"}, "id": "ITEM-2"}, {"uris": ["http://www.mendeley.com/documents/?uuid=bf70689c-e0a5-4648-9fcb-9b47bd</vt:lpwstr>
  </property>
  <property fmtid="{D5CDD505-2E9C-101B-9397-08002B2CF9AE}" pid="649" name="Mendeley_Bookmark_SB4gCGIQDR_18">
    <vt:lpwstr>aadccd"], "itemData": {"title": "High-throughput, nonperturbing quantification of lipid droplets with digital holographic microscopy.", "abstract": "In vitro differentiating adipocytes are sensitive to liquid manipulations and have the tendency to float. </vt:lpwstr>
  </property>
  <property fmtid="{D5CDD505-2E9C-101B-9397-08002B2CF9AE}" pid="650" name="Mendeley_Bookmark_SB4gCGIQDR_19">
    <vt:lpwstr>Assessing adipocyte differentiation using current microscopy techniques involves cell staining and washing, while using flow cytometry involves cell retrieval in suspension. These methods induce biases, are difficult to reproduce, and involve tedious opti</vt:lpwstr>
  </property>
  <property fmtid="{D5CDD505-2E9C-101B-9397-08002B2CF9AE}" pid="651" name="Mendeley_Bookmark_SB4gCGIQDR_2">
    <vt:lpwstr> combination of next generation sequencing (NGS) and automated liquid handling platforms has led to a revolution in single-cell genomic studies. However, many molecules that are critical to understanding the functional roles of cells in a complex tissue o</vt:lpwstr>
  </property>
  <property fmtid="{D5CDD505-2E9C-101B-9397-08002B2CF9AE}" pid="652" name="Mendeley_Bookmark_SB4gCGIQDR_20">
    <vt:lpwstr>mizations. In this study, we present digital holographic microscopy (DHM) as a label-free, nonperturbing means to quantify lipid droplets in differentiating adipocytes in a robust medium- to high-throughput manner. Taking advantage of the high refractive </vt:lpwstr>
  </property>
  <property fmtid="{D5CDD505-2E9C-101B-9397-08002B2CF9AE}" pid="653" name="Mendeley_Bookmark_SB4gCGIQDR_21">
    <vt:lpwstr>index of lipid droplets, DHM can assess the production of intracellular lipid droplets by differences in phase shift in a quantitative manner. Adipocytic differentiation, combined with other morphological features including cell confluence and cell death,</vt:lpwstr>
  </property>
  <property fmtid="{D5CDD505-2E9C-101B-9397-08002B2CF9AE}" pid="654" name="Mendeley_Bookmark_SB4gCGIQDR_22">
    <vt:lpwstr> was tracked over 6 days in live OP9 mesenchymal stromal cells. We compared DHM with other currently available methods of lipid droplet quantification and demonstrated its robustness with modulators of adipocytic differentiation in a dose-responsive manne</vt:lpwstr>
  </property>
  <property fmtid="{D5CDD505-2E9C-101B-9397-08002B2CF9AE}" pid="655" name="Mendeley_Bookmark_SB4gCGIQDR_23">
    <vt:lpwstr>r. This study suggests DHM as a novel marker-free nonperturbing method to study lipid droplet accumulation and may be envisioned for drug screens and mechanistic studies on adipocytic differentiation.", "ISSN": "1539-7262", "id": "ITEM-3", "PMID": "296225</vt:lpwstr>
  </property>
  <property fmtid="{D5CDD505-2E9C-101B-9397-08002B2CF9AE}" pid="656" name="Mendeley_Bookmark_SB4gCGIQDR_24">
    <vt:lpwstr>79", "type": "article-journal", "issue": "7", "DOI": "10.1194/jlr.D085217", "volume": "59", "container-title": "Journal of lipid research", "page": "1301-1310", "issued": {"date-parts": [["2018", "7"]]}, "author": [{"parse-names": false, "family": "Campos</vt:lpwstr>
  </property>
  <property fmtid="{D5CDD505-2E9C-101B-9397-08002B2CF9AE}" pid="657" name="Mendeley_Bookmark_SB4gCGIQDR_25">
    <vt:lpwstr>", "suffix": "", "given": "Vasco", "non-dropping-particle": "", "dropping-particle": ""}, {"parse-names": false, "family": "Rappaz", "suffix": "", "given": "Benjamin", "non-dropping-particle": "", "dropping-particle": ""}, {"parse-names": false, "family":</vt:lpwstr>
  </property>
  <property fmtid="{D5CDD505-2E9C-101B-9397-08002B2CF9AE}" pid="658" name="Mendeley_Bookmark_SB4gCGIQDR_26">
    <vt:lpwstr> "Kuttler", "suffix": "", "given": "Fabien", "non-dropping-particle": "", "dropping-particle": ""}, {"parse-names": false, "family": "Turcatti", "suffix": "", "given": "Gerardo", "non-dropping-particle": "", "dropping-particle": ""}, {"parse-names": false</vt:lpwstr>
  </property>
  <property fmtid="{D5CDD505-2E9C-101B-9397-08002B2CF9AE}" pid="659" name="Mendeley_Bookmark_SB4gCGIQDR_27">
    <vt:lpwstr>, "family": "Naveiras", "suffix": "", "given": "Olaia", "non-dropping-particle": "", "dropping-particle": ""}]}, "id": "ITEM-3"}], "mendeley": {"previouslyFormattedCitation": "&lt;sup&gt;16\u201318&lt;/sup&gt;", "plainTextFormattedCitation": "16\u201318", "formattedC</vt:lpwstr>
  </property>
  <property fmtid="{D5CDD505-2E9C-101B-9397-08002B2CF9AE}" pid="660" name="Mendeley_Bookmark_SB4gCGIQDR_28">
    <vt:lpwstr>itation": "&lt;sup&gt;16\u201318&lt;/sup&gt;"}, "properties": {"noteIndex": 0}, "schema": "https://github.com/citation-style-language/schema/raw/master/csl-citation.json"}</vt:lpwstr>
  </property>
  <property fmtid="{D5CDD505-2E9C-101B-9397-08002B2CF9AE}" pid="661" name="Mendeley_Bookmark_SB4gCGIQDR_3">
    <vt:lpwstr>r organs, are not directly encoded in the genome, and therefore cannot be profiled with NGS. Lipids, for example, play a critical role in many metabolic processes but cannot be detected by sequencing. Recent developments in quantitative imaging, particula</vt:lpwstr>
  </property>
  <property fmtid="{D5CDD505-2E9C-101B-9397-08002B2CF9AE}" pid="662" name="Mendeley_Bookmark_SB4gCGIQDR_4">
    <vt:lpwstr>rly coherent Raman scattering (CRS) techniques, have produced a suite of tools for studying lipid content in single cells. This article reviews CRS imaging and computational image processing techniques for non-destructive profiling of dynamic changes in l</vt:lpwstr>
  </property>
  <property fmtid="{D5CDD505-2E9C-101B-9397-08002B2CF9AE}" pid="663" name="Mendeley_Bookmark_SB4gCGIQDR_5">
    <vt:lpwstr>ipid composition and spatial distribution at the single-cell level. As quantitative CRS imaging progresses synergistically with microfluidic and microscopic platforms for single-cell genomic analysis, we anticipate that these techniques will bring researc</vt:lpwstr>
  </property>
  <property fmtid="{D5CDD505-2E9C-101B-9397-08002B2CF9AE}" pid="664" name="Mendeley_Bookmark_SB4gCGIQDR_6">
    <vt:lpwstr>hers closer towards combined lipidomic and genomic analysis.", "ISSN": "1364-5528", "container-title": "The Analyst", "PMID": "30357117", "type": "article-journal", "issued": {"date-parts": [["2018", "10", "25"]]}, "author": [{"parse-names": false, "famil</vt:lpwstr>
  </property>
  <property fmtid="{D5CDD505-2E9C-101B-9397-08002B2CF9AE}" pid="665" name="Mendeley_Bookmark_SB4gCGIQDR_7">
    <vt:lpwstr>y": "Gupta", "suffix": "", "given": "Anushka", "non-dropping-particle": "", "dropping-particle": ""}, {"parse-names": false, "family": "Dorlhiac", "suffix": "", "given": "Gabriel F", "non-dropping-particle": "", "dropping-particle": ""}, {"parse-names": f</vt:lpwstr>
  </property>
  <property fmtid="{D5CDD505-2E9C-101B-9397-08002B2CF9AE}" pid="666" name="Mendeley_Bookmark_SB4gCGIQDR_8">
    <vt:lpwstr>alse, "family": "Streets", "suffix": "", "given": "Aaron M", "non-dropping-particle": "", "dropping-particle": ""}], "publisher": "Royal Society of Chemistry", "id": "ITEM-1"}, "id": "ITEM-1"}, {"uris": ["http://www.mendeley.com/documents/?uuid=d451a01d-c</vt:lpwstr>
  </property>
  <property fmtid="{D5CDD505-2E9C-101B-9397-08002B2CF9AE}" pid="667" name="Mendeley_Bookmark_SB4gCGIQDR_9">
    <vt:lpwstr>799-4ab3-a547-7d46abad6fde"], "itemData": {"title": "Quantitative imaging of lipid metabolism in yeast: from 4D analysis to high content screens of mutant libraries.", "abstract": "Due to their central role in cellular fat storage and lipid homeostasis, l</vt:lpwstr>
  </property>
  <property fmtid="{D5CDD505-2E9C-101B-9397-08002B2CF9AE}" pid="668" name="Mendeley_Bookmark_SDAgAhVTkC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669" name="Mendeley_Bookmark_SDAgAhVTkC_10">
    <vt:lpwstr>9"]]}, "PMID": "24597968"}, "id": "ITEM-1"}], "mendeley": {"previouslyFormattedCitation": "&lt;sup&gt;1&lt;/sup&gt;", "plainTextFormattedCitation": "1", "formattedCitation": "&lt;sup&gt;1&lt;/sup&gt;"}, "properties": {"noteIndex": 0}, "schema": "https://github.com/citation-style</vt:lpwstr>
  </property>
  <property fmtid="{D5CDD505-2E9C-101B-9397-08002B2CF9AE}" pid="670" name="Mendeley_Bookmark_SDAgAhVTkC_11">
    <vt:lpwstr>-language/schema/raw/master/csl-citation.json"}</vt:lpwstr>
  </property>
  <property fmtid="{D5CDD505-2E9C-101B-9397-08002B2CF9AE}" pid="671" name="Mendeley_Bookmark_SDAgAhVTkC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672" name="Mendeley_Bookmark_SDAgAhVTkC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673" name="Mendeley_Bookmark_SDAgAhVTkC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674" name="Mendeley_Bookmark_SDAgAhVTkC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675" name="Mendeley_Bookmark_SDAgAhVTkC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676" name="Mendeley_Bookmark_SDAgAhVTkC_7">
    <vt:lpwstr>rovides a comprehensive view of nonpolar lipid research in yeast.", "ISSN": "1574-6976", "id": "ITEM-1", "author": [{"parse-names": false, "family": "Koch", "suffix": "", "given": "Barbara", "non-dropping-particle": "", "dropping-particle": ""}, {"parse-n</vt:lpwstr>
  </property>
  <property fmtid="{D5CDD505-2E9C-101B-9397-08002B2CF9AE}" pid="677" name="Mendeley_Bookmark_SDAgAhVTkC_8">
    <vt:lpwstr>ames": false, "family": "Schmidt", "suffix": "", "given": "Claudia", "non-dropping-particle": "", "dropping-particle": ""}, {"parse-names": false, "family": "Daum", "suffix": "", "given": "G\u00fcnther", "non-dropping-particle": "", "dropping-particle": "</vt:lpwstr>
  </property>
  <property fmtid="{D5CDD505-2E9C-101B-9397-08002B2CF9AE}" pid="678" name="Mendeley_Bookmark_SDAgAhVTkC_9">
    <vt:lpwstr>"}], "type": "article-journal", "issue": "5", "DOI": "10.1111/1574-6976.12069", "volume": "38", "container-title": "FEMS microbiology reviews", "page": "892-915", "ISBN": "1574-6976 (Electronic)\\r0168-6445 (Linking)", "issued": {"date-parts": [["2014", "</vt:lpwstr>
  </property>
  <property fmtid="{D5CDD505-2E9C-101B-9397-08002B2CF9AE}" pid="679" name="Mendeley_Bookmark_SIsdpKAFHu_1">
    <vt:lpwstr>ADDIN CSL_CITATION {"citationItems": [{"uris": ["http://www.mendeley.com/documents/?uuid=3595ecce-1add-4599-b9b6-54ff93ff5470"], "itemData": {"title": "The ImageJ ecosystem: An open platform for biomedical image analysis.", "abstract": "Technology in micr</vt:lpwstr>
  </property>
  <property fmtid="{D5CDD505-2E9C-101B-9397-08002B2CF9AE}" pid="680" name="Mendeley_Bookmark_SIsdpKAFHu_10">
    <vt:lpwstr>e": ""}, {"parse-names": false, "family": "Hiner", "suffix": "", "given": "Mark C.", "non-dropping-particle": "", "dropping-particle": ""}, {"parse-names": false, "family": "Eliceiri", "suffix": "", "given": "Kevin W.", "non-dropping-particle": "", "dropp</vt:lpwstr>
  </property>
  <property fmtid="{D5CDD505-2E9C-101B-9397-08002B2CF9AE}" pid="681" name="Mendeley_Bookmark_SIsdpKAFHu_11">
    <vt:lpwstr>ing-particle": ""}], "type": "article-journal", "issue": "7-8", "DOI": "10.1002/mrd.22489", "volume": "82", "container-title": "Molecular reproduction and development", "page": "518-29", "ISBN": "1098-2795", "issued": {"date-parts": [["2015"]]}, "PMID": "</vt:lpwstr>
  </property>
  <property fmtid="{D5CDD505-2E9C-101B-9397-08002B2CF9AE}" pid="682" name="Mendeley_Bookmark_SIsdpKAFHu_12">
    <vt:lpwstr>26153368"}, "id": "ITEM-1"}, {"uris": ["http://www.mendeley.com/documents/?uuid=f61adb07-c202-42e3-814c-380e599f2bcc"], "itemData": {"title": "Fiji: an open-source platform for biological-image analysis.", "abstract": "Fiji is a distribution of the popula</vt:lpwstr>
  </property>
  <property fmtid="{D5CDD505-2E9C-101B-9397-08002B2CF9AE}" pid="683" name="Mendeley_Bookmark_SIsdpKAFHu_13">
    <vt:lpwstr>r open-source software ImageJ focused on biological-image analysis. Fiji uses modern software engineering practices to combine powerful software libraries with a broad range of scripting languages to enable rapid prototyping of image-processing algorithms</vt:lpwstr>
  </property>
  <property fmtid="{D5CDD505-2E9C-101B-9397-08002B2CF9AE}" pid="684" name="Mendeley_Bookmark_SIsdpKAFHu_14">
    <vt:lpwstr>. Fiji facilitates the transformation of new algorithms into ImageJ plugins that can be shared with end users through an integrated update system. We propose Fiji as a platform for productive collaboration between computer science and biology research com</vt:lpwstr>
  </property>
  <property fmtid="{D5CDD505-2E9C-101B-9397-08002B2CF9AE}" pid="685" name="Mendeley_Bookmark_SIsdpKAFHu_15">
    <vt:lpwstr>munities.", "ISSN": "1548-7105", "id": "ITEM-2", "PMID": "22743772", "type": "article-journal", "issue": "7", "DOI": "10.1038/nmeth.2019", "volume": "9", "container-title": "Nature methods", "page": "676-82", "issued": {"date-parts": [["2012", "6", "28"]]</vt:lpwstr>
  </property>
  <property fmtid="{D5CDD505-2E9C-101B-9397-08002B2CF9AE}" pid="686" name="Mendeley_Bookmark_SIsdpKAFHu_16">
    <vt:lpwstr>}, "author": [{"parse-names": false, "family": "Schindelin", "suffix": "", "given": "Johannes", "non-dropping-particle": "", "dropping-particle": ""}, {"parse-names": false, "family": "Arganda-Carreras", "suffix": "", "given": "Ignacio", "non-dropping-par</vt:lpwstr>
  </property>
  <property fmtid="{D5CDD505-2E9C-101B-9397-08002B2CF9AE}" pid="687" name="Mendeley_Bookmark_SIsdpKAFHu_17">
    <vt:lpwstr>ticle": "", "dropping-particle": ""}, {"parse-names": false, "family": "Frise", "suffix": "", "given": "Erwin", "non-dropping-particle": "", "dropping-particle": ""}, {"parse-names": false, "family": "Kaynig", "suffix": "", "given": "Verena", "non-droppin</vt:lpwstr>
  </property>
  <property fmtid="{D5CDD505-2E9C-101B-9397-08002B2CF9AE}" pid="688" name="Mendeley_Bookmark_SIsdpKAFHu_18">
    <vt:lpwstr>g-particle": "", "dropping-particle": ""}, {"parse-names": false, "family": "Longair", "suffix": "", "given": "Mark", "non-dropping-particle": "", "dropping-particle": ""}, {"parse-names": false, "family": "Pietzsch", "suffix": "", "given": "Tobias", "non</vt:lpwstr>
  </property>
  <property fmtid="{D5CDD505-2E9C-101B-9397-08002B2CF9AE}" pid="689" name="Mendeley_Bookmark_SIsdpKAFHu_19">
    <vt:lpwstr>-dropping-particle": "", "dropping-particle": ""}, {"parse-names": false, "family": "Preibisch", "suffix": "", "given": "Stephan", "non-dropping-particle": "", "dropping-particle": ""}, {"parse-names": false, "family": "Rueden", "suffix": "", "given": "Cu</vt:lpwstr>
  </property>
  <property fmtid="{D5CDD505-2E9C-101B-9397-08002B2CF9AE}" pid="690" name="Mendeley_Bookmark_SIsdpKAFHu_2">
    <vt:lpwstr>oscopy advances rapidly, enabling increasingly affordable, faster, and more precise quantitative biomedical imaging, which necessitates correspondingly more-advanced image processing and analysis techniques. A wide range of software is available-from comm</vt:lpwstr>
  </property>
  <property fmtid="{D5CDD505-2E9C-101B-9397-08002B2CF9AE}" pid="691" name="Mendeley_Bookmark_SIsdpKAFHu_20">
    <vt:lpwstr>rtis", "non-dropping-particle": "", "dropping-particle": ""}, {"parse-names": false, "family": "Saalfeld", "suffix": "", "given": "Stephan", "non-dropping-particle": "", "dropping-particle": ""}, {"parse-names": false, "family": "Schmid", "suffix": "", "g</vt:lpwstr>
  </property>
  <property fmtid="{D5CDD505-2E9C-101B-9397-08002B2CF9AE}" pid="692" name="Mendeley_Bookmark_SIsdpKAFHu_21">
    <vt:lpwstr>iven": "Benjamin", "non-dropping-particle": "", "dropping-particle": ""}, {"parse-names": false, "family": "Tinevez", "suffix": "", "given": "Jean-Yves", "non-dropping-particle": "", "dropping-particle": ""}, {"parse-names": false, "family": "White", "suf</vt:lpwstr>
  </property>
  <property fmtid="{D5CDD505-2E9C-101B-9397-08002B2CF9AE}" pid="693" name="Mendeley_Bookmark_SIsdpKAFHu_22">
    <vt:lpwstr>fix": "", "given": "Daniel James", "non-dropping-particle": "", "dropping-particle": ""}, {"parse-names": false, "family": "Hartenstein", "suffix": "", "given": "Volker", "non-dropping-particle": "", "dropping-particle": ""}, {"parse-names": false, "famil</vt:lpwstr>
  </property>
  <property fmtid="{D5CDD505-2E9C-101B-9397-08002B2CF9AE}" pid="694" name="Mendeley_Bookmark_SIsdpKAFHu_23">
    <vt:lpwstr>y": "Eliceiri", "suffix": "", "given": "Kevin", "non-dropping-particle": "", "dropping-particle": ""}, {"parse-names": false, "family": "Tomancak", "suffix": "", "given": "Pavel", "non-dropping-particle": "", "dropping-particle": ""}, {"parse-names": fals</vt:lpwstr>
  </property>
  <property fmtid="{D5CDD505-2E9C-101B-9397-08002B2CF9AE}" pid="695" name="Mendeley_Bookmark_SIsdpKAFHu_24">
    <vt:lpwstr>e, "family": "Cardona", "suffix": "", "given": "Albert", "non-dropping-particle": "", "dropping-particle": ""}]}, "id": "ITEM-2"}], "mendeley": {"previouslyFormattedCitation": "&lt;sup&gt;28, 29&lt;/sup&gt;", "plainTextFormattedCitation": "29, 30", "formattedCitation</vt:lpwstr>
  </property>
  <property fmtid="{D5CDD505-2E9C-101B-9397-08002B2CF9AE}" pid="696" name="Mendeley_Bookmark_SIsdpKAFHu_25">
    <vt:lpwstr>": "&lt;sup&gt;29, 30&lt;/sup&gt;"}, "properties": {"noteIndex": 0}, "schema": "https://github.com/citation-style-language/schema/raw/master/csl-citation.json"}</vt:lpwstr>
  </property>
  <property fmtid="{D5CDD505-2E9C-101B-9397-08002B2CF9AE}" pid="697" name="Mendeley_Bookmark_SIsdpKAFHu_3">
    <vt:lpwstr>ercial to academic, special-purpose to Swiss army knife, small to large-but a key characteristic of software that is suitable for scientific inquiry is its accessibility. Open-source software is ideal for scientific endeavors because it can be freely insp</vt:lpwstr>
  </property>
  <property fmtid="{D5CDD505-2E9C-101B-9397-08002B2CF9AE}" pid="698" name="Mendeley_Bookmark_SIsdpKAFHu_4">
    <vt:lpwstr>ected, modified, and redistributed; in particular, the open-software platform ImageJ has had a huge impact on the life sciences, and continues to do so. From its inception, ImageJ has grown significantly due largely to being freely available and its vibra</vt:lpwstr>
  </property>
  <property fmtid="{D5CDD505-2E9C-101B-9397-08002B2CF9AE}" pid="699" name="Mendeley_Bookmark_SIsdpKAFHu_5">
    <vt:lpwstr>nt and helpful user community. Scientists as diverse as interested hobbyists, technical assistants, students, scientific staff, and advanced biology researchers use ImageJ on a daily basis, and exchange knowledge via its dedicated mailing list. Uses of Im</vt:lpwstr>
  </property>
  <property fmtid="{D5CDD505-2E9C-101B-9397-08002B2CF9AE}" pid="700" name="Mendeley_Bookmark_SIsdpKAFHu_6">
    <vt:lpwstr>ageJ range from data visualization and teaching to advanced image processing and statistical analysis. The software's extensibility continues to attract biologists at all career stages as well as computer scientists who wish to effectively implement speci</vt:lpwstr>
  </property>
  <property fmtid="{D5CDD505-2E9C-101B-9397-08002B2CF9AE}" pid="701" name="Mendeley_Bookmark_SIsdpKAFHu_7">
    <vt:lpwstr>fic image-processing algorithms. In this review, we use the ImageJ project as a case study of how open-source software fosters its suites of software tools, making multitudes of image-analysis technology easily accessible to the scientific community. We s</vt:lpwstr>
  </property>
  <property fmtid="{D5CDD505-2E9C-101B-9397-08002B2CF9AE}" pid="702" name="Mendeley_Bookmark_SIsdpKAFHu_8">
    <vt:lpwstr>pecifically explore what makes ImageJ so popular, how it impacts the life sciences, how it inspires other projects, and how it is self-influenced by coevolving projects within the ImageJ ecosystem.", "ISSN": "1098-2795", "id": "ITEM-1", "author": [{"parse</vt:lpwstr>
  </property>
  <property fmtid="{D5CDD505-2E9C-101B-9397-08002B2CF9AE}" pid="703" name="Mendeley_Bookmark_SIsdpKAFHu_9">
    <vt:lpwstr>-names": false, "family": "Schindelin", "suffix": "", "given": "Johannes", "non-dropping-particle": "", "dropping-particle": ""}, {"parse-names": false, "family": "Rueden", "suffix": "", "given": "Curtis T.", "non-dropping-particle": "", "dropping-particl</vt:lpwstr>
  </property>
  <property fmtid="{D5CDD505-2E9C-101B-9397-08002B2CF9AE}" pid="704" name="Mendeley_Bookmark_SK4Ldff8CH_1">
    <vt:lpwstr>ADDIN CSL_CITATION {"citationItems": [{"uris": ["http://www.mendeley.com/documents/?uuid=7c43edf4-37be-4d06-bf86-118caabab2cf"], "itemData": {"title": "High-content imaging of neutral lipid droplets with 1,6-diphenylhexatriene.", "abstract": "Neutral lipi</vt:lpwstr>
  </property>
  <property fmtid="{D5CDD505-2E9C-101B-9397-08002B2CF9AE}" pid="705" name="Mendeley_Bookmark_SK4Ldff8CH_10">
    <vt:lpwstr>tle": "BioTechniques", "page": "35-6, 38-42", "ISBN": "0736-6205", "issued": {"date-parts": [["2011", "7"]]}, "PMID": "21781051"}, "id": "ITEM-1"}, {"uris": ["http://www.mendeley.com/documents/?uuid=8502c37c-a968-49bb-bf26-e8147cb385f8"], "itemData": {"ti</vt:lpwstr>
  </property>
  <property fmtid="{D5CDD505-2E9C-101B-9397-08002B2CF9AE}" pid="706" name="Mendeley_Bookmark_SK4Ldff8CH_11">
    <vt:lpwstr>tle": "Nile Red Quantifier: a novel and quantitative tool to study lipid accumulation in patient-derived circulating monocytes using confocal microscopy.", "abstract": "The inflammatory profile of circulating monocytes is an important biomarker for athero</vt:lpwstr>
  </property>
  <property fmtid="{D5CDD505-2E9C-101B-9397-08002B2CF9AE}" pid="707" name="Mendeley_Bookmark_SK4Ldff8CH_12">
    <vt:lpwstr>sclerotic plaque vulnerability. Recent research revealed that peripheral lipid uptake by monocytes alters their phenotype toward an inflammatory state and this coincides with an increased lipid droplet (LD) content. Determination of lipid content of circu</vt:lpwstr>
  </property>
  <property fmtid="{D5CDD505-2E9C-101B-9397-08002B2CF9AE}" pid="708" name="Mendeley_Bookmark_SK4Ldff8CH_13">
    <vt:lpwstr>lating monocytes is, however, not very well established. Based on Nile Red (NR) neutral LD imaging, using confocal microscopy and computational analysis, we developed NR Quantifier (NRQ), a novel quantification method to assess LD content in monocytes. Ci</vt:lpwstr>
  </property>
  <property fmtid="{D5CDD505-2E9C-101B-9397-08002B2CF9AE}" pid="709" name="Mendeley_Bookmark_SK4Ldff8CH_14">
    <vt:lpwstr>rculating monocytes were isolated from blood and used for the NR staining procedure. In monocytes stained with NR, we clearly distinguished, based on 3D imaging, phospholipids and exclusively intracellular neutral lipids. Next, we developed and validated </vt:lpwstr>
  </property>
  <property fmtid="{D5CDD505-2E9C-101B-9397-08002B2CF9AE}" pid="710" name="Mendeley_Bookmark_SK4Ldff8CH_15">
    <vt:lpwstr>NRQ, a semi-automated quantification program that detects alterations in lipid accumulation. NRQ was able to detect LD alterations after ex vivo exposure of isolated monocytes to freshly isolated LDL in a time- and dose-dependent fashion. Finally, we vali</vt:lpwstr>
  </property>
  <property fmtid="{D5CDD505-2E9C-101B-9397-08002B2CF9AE}" pid="711" name="Mendeley_Bookmark_SK4Ldff8CH_16">
    <vt:lpwstr>dated NRQ in patients with familial hypercholesterolemia and obese subjects in pre- and postprandial state. In conclusion, NRQ is a suitable tool to detect even small differences in neutral LD content in circulating monocytes using NR staining.", "ISSN": </vt:lpwstr>
  </property>
  <property fmtid="{D5CDD505-2E9C-101B-9397-08002B2CF9AE}" pid="712" name="Mendeley_Bookmark_SK4Ldff8CH_17">
    <vt:lpwstr>"1539-7262", "id": "ITEM-2", "PMID": "28972117", "type": "article-journal", "issue": "11", "DOI": "10.1194/jlr.D073197", "volume": "58", "container-title": "Journal of lipid research", "page": "2210-2219", "issued": {"date-parts": [["2017", "11"]]}, "auth</vt:lpwstr>
  </property>
  <property fmtid="{D5CDD505-2E9C-101B-9397-08002B2CF9AE}" pid="713" name="Mendeley_Bookmark_SK4Ldff8CH_18">
    <vt:lpwstr>or": [{"parse-names": false, "family": "Schnitzler", "suffix": "", "given": "Johan G.", "non-dropping-particle": "", "dropping-particle": ""}, {"parse-names": false, "family": "Bernelot Moens", "suffix": "", "given": "Sophie J.", "non-dropping-particle": </vt:lpwstr>
  </property>
  <property fmtid="{D5CDD505-2E9C-101B-9397-08002B2CF9AE}" pid="714" name="Mendeley_Bookmark_SK4Ldff8CH_19">
    <vt:lpwstr>"", "dropping-particle": ""}, {"parse-names": false, "family": "Tiessens", "suffix": "", "given": "Feiko", "non-dropping-particle": "", "dropping-particle": ""}, {"parse-names": false, "family": "Bakker", "suffix": "", "given": "Guido J.", "non-dropping-p</vt:lpwstr>
  </property>
  <property fmtid="{D5CDD505-2E9C-101B-9397-08002B2CF9AE}" pid="715" name="Mendeley_Bookmark_SK4Ldff8CH_2">
    <vt:lpwstr>d droplets (LDs) are dynamic lipid storage organelles found in all eukaryotic cells from yeast to mammals and higher plants. LDs are important to many physiological processes that include basic cellular maintenance, metabolism, and diverse medical patholo</vt:lpwstr>
  </property>
  <property fmtid="{D5CDD505-2E9C-101B-9397-08002B2CF9AE}" pid="716" name="Mendeley_Bookmark_SK4Ldff8CH_20">
    <vt:lpwstr>article": "", "dropping-particle": ""}, {"parse-names": false, "family": "Dallinga-Thie", "suffix": "", "given": "Geesje M.", "non-dropping-particle": "", "dropping-particle": ""}, {"parse-names": false, "family": "Groen", "suffix": "", "given": "Albert K</vt:lpwstr>
  </property>
  <property fmtid="{D5CDD505-2E9C-101B-9397-08002B2CF9AE}" pid="717" name="Mendeley_Bookmark_SK4Ldff8CH_21">
    <vt:lpwstr>.", "non-dropping-particle": "", "dropping-particle": ""}, {"parse-names": false, "family": "Nieuwdorp", "suffix": "", "given": "Max", "non-dropping-particle": "", "dropping-particle": ""}, {"parse-names": false, "family": "Stroes", "suffix": "", "given":</vt:lpwstr>
  </property>
  <property fmtid="{D5CDD505-2E9C-101B-9397-08002B2CF9AE}" pid="718" name="Mendeley_Bookmark_SK4Ldff8CH_22">
    <vt:lpwstr> "Erik S G", "non-dropping-particle": "", "dropping-particle": ""}, {"parse-names": false, "family": "Kroon", "suffix": "", "given": "Jeffrey", "non-dropping-particle": "", "dropping-particle": ""}]}, "id": "ITEM-2"}, {"uris": ["http://www.mendeley.com/do</vt:lpwstr>
  </property>
  <property fmtid="{D5CDD505-2E9C-101B-9397-08002B2CF9AE}" pid="719" name="Mendeley_Bookmark_SK4Ldff8CH_23">
    <vt:lpwstr>cuments/?uuid=1aaa7a00-07b3-4729-ab0d-ef385b35607f"], "itemData": {"title": "Quantitative high-content/high-throughput microscopy analysis of lipid droplets in subject-specific adipogenesis models.", "abstract": "Neutral lipids packed in lipid droplets (L</vt:lpwstr>
  </property>
  <property fmtid="{D5CDD505-2E9C-101B-9397-08002B2CF9AE}" pid="720" name="Mendeley_Bookmark_SK4Ldff8CH_24">
    <vt:lpwstr>Ds) are essential as a source of fuel for organisms, and specialized storing cells, the adipocytes, provide a buffer for energy variations. Many modern-society-disorders are connected with excess accumulation or deficiency of LDs in adipose tissue. Intrac</vt:lpwstr>
  </property>
  <property fmtid="{D5CDD505-2E9C-101B-9397-08002B2CF9AE}" pid="721" name="Mendeley_Bookmark_SK4Ldff8CH_25">
    <vt:lpwstr>ellular LD number and size distribution reflect the tissue conditions, while the associated mechanisms and genes rs are still poorly understood. Large-scale genetic screens using human in vitro differentiated primary adipocytes require cell samples donate</vt:lpwstr>
  </property>
  <property fmtid="{D5CDD505-2E9C-101B-9397-08002B2CF9AE}" pid="722" name="Mendeley_Bookmark_SK4Ldff8CH_26">
    <vt:lpwstr>d from many patients. The heterogeneity appearing between donors highlighted the need for high-throughput methods robust to individual variations. Previous image analysis algorithms failed to handle individual LDs, but focused on averages, hiding populati</vt:lpwstr>
  </property>
  <property fmtid="{D5CDD505-2E9C-101B-9397-08002B2CF9AE}" pid="723" name="Mendeley_Bookmark_SK4Ldff8CH_27">
    <vt:lpwstr>on heterogeneity. We present a new high-content analysis (HCA) technique for analysis of fat cell metabolism using data from a large-scale RNAi screen including images of more than 500 k in vitro differentiated adipocytes from three donors. The RNAi-based</vt:lpwstr>
  </property>
  <property fmtid="{D5CDD505-2E9C-101B-9397-08002B2CF9AE}" pid="724" name="Mendeley_Bookmark_SK4Ldff8CH_28">
    <vt:lpwstr> suppression of Perilipin 1 (PLIN1), a protein involved in the adipocyte lipid metabolism, served as a positive control, while cells treated with randomized RNA served as negative controls. We validate our segmentation by comparing our results to those of</vt:lpwstr>
  </property>
  <property fmtid="{D5CDD505-2E9C-101B-9397-08002B2CF9AE}" pid="725" name="Mendeley_Bookmark_SK4Ldff8CH_29">
    <vt:lpwstr> previously published methods: We also evaluate the discriminative power of different morphological features describing LD size distribution. Classification of cells as containing few large or many small LDs followed by calculating the percentage of cells</vt:lpwstr>
  </property>
  <property fmtid="{D5CDD505-2E9C-101B-9397-08002B2CF9AE}" pid="726" name="Mendeley_Bookmark_SK4Ldff8CH_3">
    <vt:lpwstr>gies. LD accumulation has been studied extensively by a range of methods, but particularly by microscopy with several fluorescent dyes extensively used for qualitative and quantitative imaging. Here, we compared established LD stains Nile Red and BODIPY 4</vt:lpwstr>
  </property>
  <property fmtid="{D5CDD505-2E9C-101B-9397-08002B2CF9AE}" pid="727" name="Mendeley_Bookmark_SK4Ldff8CH_30">
    <vt:lpwstr> in each class proved to discriminate the positive PLIN1-suppressed phenotype from the untreated negative control with an area under the receiver operating characteristic curve of 0.98. The results suggest that this HCA method offers improved segmentation</vt:lpwstr>
  </property>
  <property fmtid="{D5CDD505-2E9C-101B-9397-08002B2CF9AE}" pid="728" name="Mendeley_Bookmark_SK4Ldff8CH_31">
    <vt:lpwstr> and classification accuracy, and can, thus, be utilized to quantify changes in LD metabolism in response to treatment in many cell models relevant to a variety of diseases. \u00a9 2017 International Society for Advancement of Cytometry.", "ISSN": "1552-4</vt:lpwstr>
  </property>
  <property fmtid="{D5CDD505-2E9C-101B-9397-08002B2CF9AE}" pid="729" name="Mendeley_Bookmark_SK4Ldff8CH_32">
    <vt:lpwstr>930", "id": "ITEM-3", "PMID": "29031005", "type": "article-journal", "issue": "11", "DOI": "10.1002/cyto.a.23265", "volume": "91", "container-title": "Cytometry. Part A : the journal of the International Society for Analytical Cytology", "page": "1068-107</vt:lpwstr>
  </property>
  <property fmtid="{D5CDD505-2E9C-101B-9397-08002B2CF9AE}" pid="730" name="Mendeley_Bookmark_SK4Ldff8CH_33">
    <vt:lpwstr>7", "issued": {"date-parts": [["2017"]]}, "author": [{"parse-names": false, "family": "Bombrun", "suffix": "", "given": "Maxime", "non-dropping-particle": "", "dropping-particle": ""}, {"parse-names": false, "family": "Gao", "suffix": "", "given": "Hui", </vt:lpwstr>
  </property>
  <property fmtid="{D5CDD505-2E9C-101B-9397-08002B2CF9AE}" pid="731" name="Mendeley_Bookmark_SK4Ldff8CH_34">
    <vt:lpwstr>"non-dropping-particle": "", "dropping-particle": ""}, {"parse-names": false, "family": "Ranefall", "suffix": "", "given": "Petter", "non-dropping-particle": "", "dropping-particle": ""}, {"parse-names": false, "family": "Mejhert", "suffix": "", "given": </vt:lpwstr>
  </property>
  <property fmtid="{D5CDD505-2E9C-101B-9397-08002B2CF9AE}" pid="732" name="Mendeley_Bookmark_SK4Ldff8CH_35">
    <vt:lpwstr>"Niklas", "non-dropping-particle": "", "dropping-particle": ""}, {"parse-names": false, "family": "Arner", "suffix": "", "given": "Peter", "non-dropping-particle": "", "dropping-particle": ""}, {"parse-names": false, "family": "W\u00e4hlby", "suffix": "",</vt:lpwstr>
  </property>
  <property fmtid="{D5CDD505-2E9C-101B-9397-08002B2CF9AE}" pid="733" name="Mendeley_Bookmark_SK4Ldff8CH_36">
    <vt:lpwstr> "given": "Carolina", "non-dropping-particle": "", "dropping-particle": ""}]}, "id": "ITEM-3"}], "mendeley": {"previouslyFormattedCitation": "&lt;sup&gt;19\u201321&lt;/sup&gt;", "plainTextFormattedCitation": "19\u201321", "formattedCitation": "&lt;sup&gt;19\u201321&lt;/sup&gt;"}</vt:lpwstr>
  </property>
  <property fmtid="{D5CDD505-2E9C-101B-9397-08002B2CF9AE}" pid="734" name="Mendeley_Bookmark_SK4Ldff8CH_37">
    <vt:lpwstr>, "properties": {"noteIndex": 0}, "schema": "https://github.com/citation-style-language/schema/raw/master/csl-citation.json"}</vt:lpwstr>
  </property>
  <property fmtid="{D5CDD505-2E9C-101B-9397-08002B2CF9AE}" pid="735" name="Mendeley_Bookmark_SK4Ldff8CH_4">
    <vt:lpwstr>93/503 to the 4', 6-diamidino-2-phenylindole (DAPI)-range dye 1,6-diphenyl-1,3,5-hexatriene (DPH; excitation/emission \u03bbmax=350 nm/420 nm) using high-content image analysis. HeLa cells treated with oleic acid or vehicle were used to compare staining p</vt:lpwstr>
  </property>
  <property fmtid="{D5CDD505-2E9C-101B-9397-08002B2CF9AE}" pid="736" name="Mendeley_Bookmark_SK4Ldff8CH_5">
    <vt:lpwstr>atterns between DPH and Nile Red as well as DPH and the LD protein adipophilin. DPH, Nile Red, and BODIPY 493/503 were compared as assay reagents in oleic acid dose-response experiments. Treatment of MCF-7 cells with sodium butyrate was used as a second c</vt:lpwstr>
  </property>
  <property fmtid="{D5CDD505-2E9C-101B-9397-08002B2CF9AE}" pid="737" name="Mendeley_Bookmark_SK4Ldff8CH_6">
    <vt:lpwstr>ellular system for high-content analysis of LD formation. In this experimental context, we demonstrate the compatibility of DPH with GFP, a technical limitation of Nile Red and BODIPY 493/503 dyes. These data show that DPH has comparable sensitivity and s</vt:lpwstr>
  </property>
  <property fmtid="{D5CDD505-2E9C-101B-9397-08002B2CF9AE}" pid="738" name="Mendeley_Bookmark_SK4Ldff8CH_7">
    <vt:lpwstr>pecificity to that of Nile Red. Z'-factor analysis of dose-response experiments indicated that DPH and BODIPY 493/503 are well suited for quantitative analysis of LDs for high-throughput screening (HTS) applications.", "ISSN": "1940-9818", "id": "ITEM-1",</vt:lpwstr>
  </property>
  <property fmtid="{D5CDD505-2E9C-101B-9397-08002B2CF9AE}" pid="739" name="Mendeley_Bookmark_SK4Ldff8CH_8">
    <vt:lpwstr> "author": [{"parse-names": false, "family": "Ranall", "suffix": "", "given": "Max", "non-dropping-particle": "", "dropping-particle": "V."}, {"parse-names": false, "family": "Gabrielli", "suffix": "", "given": "Brian G.", "non-dropping-particle": "", "dr</vt:lpwstr>
  </property>
  <property fmtid="{D5CDD505-2E9C-101B-9397-08002B2CF9AE}" pid="740" name="Mendeley_Bookmark_SK4Ldff8CH_9">
    <vt:lpwstr>opping-particle": ""}, {"parse-names": false, "family": "Gonda", "suffix": "", "given": "Thomas J.", "non-dropping-particle": "", "dropping-particle": ""}], "type": "article-journal", "issue": "1", "DOI": "10.2144/000113702", "volume": "51", "container-ti</vt:lpwstr>
  </property>
  <property fmtid="{D5CDD505-2E9C-101B-9397-08002B2CF9AE}" pid="741" name="Mendeley_Bookmark_T1OXIcNRwn_1">
    <vt:lpwstr>ADDIN CSL_CITATION {"citationItems": [{"uris": ["http://www.mendeley.com/documents/?uuid=1abb1957-741c-4ae8-ac2d-f59ce6f5166b"], "itemData": {"title": "Identification of Nile red as a fluorescent substrate of the Candida albicans ATP-binding cassette tran</vt:lpwstr>
  </property>
  <property fmtid="{D5CDD505-2E9C-101B-9397-08002B2CF9AE}" pid="742" name="Mendeley_Bookmark_T1OXIcNRwn_10">
    <vt:lpwstr>iner-title": "Analytical biochemistry", "page": "87-91", "ISBN": "0003-2697", "issued": {"date-parts": [["2009", "11", "1"]]}, "PMID": "19577533"}, "id": "ITEM-1"}, {"uris": ["http://www.mendeley.com/documents/?uuid=4d81dcfb-4df7-4603-bbaa-b6ddf80ea138"],</vt:lpwstr>
  </property>
  <property fmtid="{D5CDD505-2E9C-101B-9397-08002B2CF9AE}" pid="743" name="Mendeley_Bookmark_T1OXIcNRwn_11">
    <vt:lpwstr> "itemData": {"title": "Microscopic analysis of lipid droplet metabolism and dynamics in yeast.", "abstract": "Lipid-associated disorders are a worldwide health concern and major efforts are directed toward understanding--at the molecular levels--mechanis</vt:lpwstr>
  </property>
  <property fmtid="{D5CDD505-2E9C-101B-9397-08002B2CF9AE}" pid="744" name="Mendeley_Bookmark_T1OXIcNRwn_12">
    <vt:lpwstr>ms of lipid storage and degradation, in healthy and diseased states. Yeast is a widely used model organisms to study such processes at the cellular level because of significant functional and structural conservation of the factors involved in lipid metabo</vt:lpwstr>
  </property>
  <property fmtid="{D5CDD505-2E9C-101B-9397-08002B2CF9AE}" pid="745" name="Mendeley_Bookmark_T1OXIcNRwn_13">
    <vt:lpwstr>lism. The focus of this study is on the microscopic investigation of the turnover of lipid droplets that are the intracellular storage compartments for fat, using a combination of green fluorescent protein-tagging and vital dye-labeling techniques. The ap</vt:lpwstr>
  </property>
  <property fmtid="{D5CDD505-2E9C-101B-9397-08002B2CF9AE}" pid="746" name="Mendeley_Bookmark_T1OXIcNRwn_14">
    <vt:lpwstr>plications and pitfalls of such techniques in understanding lipid storage and degradation are discussed.", "ISSN": "1064-3745", "id": "ITEM-2", "author": [{"parse-names": false, "family": "Wolinski", "suffix": "", "given": "Heimo", "non-dropping-particle"</vt:lpwstr>
  </property>
  <property fmtid="{D5CDD505-2E9C-101B-9397-08002B2CF9AE}" pid="747" name="Mendeley_Bookmark_T1OXIcNRwn_15">
    <vt:lpwstr>: "", "dropping-particle": ""}, {"parse-names": false, "family": "Kohlwein", "suffix": "", "given": "Sepp D", "non-dropping-particle": "", "dropping-particle": ""}], "type": "article-journal", "issue": "1", "DOI": "10.1007/978-1-59745-261-8", "volume": "4</vt:lpwstr>
  </property>
  <property fmtid="{D5CDD505-2E9C-101B-9397-08002B2CF9AE}" pid="748" name="Mendeley_Bookmark_T1OXIcNRwn_16">
    <vt:lpwstr>57", "container-title": "Methods in molecular biology (Clifton, N.J.)", "page": "151-63", "ISBN": "978-1-58829-925-3", "issued": {"date-parts": [["2008"]]}, "PMID": "19066025"}, "id": "ITEM-2"}], "mendeley": {"previouslyFormattedCitation": "&lt;sup&gt;32, 33&lt;/s</vt:lpwstr>
  </property>
  <property fmtid="{D5CDD505-2E9C-101B-9397-08002B2CF9AE}" pid="749" name="Mendeley_Bookmark_T1OXIcNRwn_17">
    <vt:lpwstr>up&gt;", "plainTextFormattedCitation": "33, 34", "formattedCitation": "&lt;sup&gt;33, 34&lt;/sup&gt;"}, "properties": {"noteIndex": 0}, "schema": "https://github.com/citation-style-language/schema/raw/master/csl-citation.json"}</vt:lpwstr>
  </property>
  <property fmtid="{D5CDD505-2E9C-101B-9397-08002B2CF9AE}" pid="750" name="Mendeley_Bookmark_T1OXIcNRwn_2">
    <vt:lpwstr>sporters Cdr1p and Cdr2p and the major facilitator superfamily transporter Mdr1p.", "abstract": "Clinically relevant azole resistance in the fungal pathogen Candida albicans is most often associated with the increased expression of plasma membrane efflux </vt:lpwstr>
  </property>
  <property fmtid="{D5CDD505-2E9C-101B-9397-08002B2CF9AE}" pid="751" name="Mendeley_Bookmark_T1OXIcNRwn_3">
    <vt:lpwstr>pumps, specifically the ATP-binding cassette (ABC) transporters CaCdr1p and CaCdr2p and the major facilitator superfamily (MFS) transporter CaMdr1p. Development of potent pump inhibitors that chemosensitize cells to azoles is a promising approach to overc</vt:lpwstr>
  </property>
  <property fmtid="{D5CDD505-2E9C-101B-9397-08002B2CF9AE}" pid="752" name="Mendeley_Bookmark_T1OXIcNRwn_4">
    <vt:lpwstr>ome antifungal resistance. Here we identify Nile red as a new fluorescent substrate for CaCdr1p, CaCdr2p, and CaMdr1p. Nile red was effluxed efficiently from Saccharomyces cerevisiae cells heterologously expressing these transporters. Enniatin selectively</vt:lpwstr>
  </property>
  <property fmtid="{D5CDD505-2E9C-101B-9397-08002B2CF9AE}" pid="753" name="Mendeley_Bookmark_T1OXIcNRwn_5">
    <vt:lpwstr> inhibited the efflux of Nile red from S. cerevisiae cells expressing CaCdr1p or CaMdr1p but not from cells expressing CaCdr2p. This indicates that Nile red can be used for the identification of inhibitors specific for particular transporters mediating an</vt:lpwstr>
  </property>
  <property fmtid="{D5CDD505-2E9C-101B-9397-08002B2CF9AE}" pid="754" name="Mendeley_Bookmark_T1OXIcNRwn_6">
    <vt:lpwstr>tifungal resistance in pathogenic yeast.", "ISSN": "1096-0309", "id": "ITEM-1", "author": [{"parse-names": false, "family": "Ivnitski-Steele", "suffix": "", "given": "Irena", "non-dropping-particle": "", "dropping-particle": ""}, {"parse-names": false, "f</vt:lpwstr>
  </property>
  <property fmtid="{D5CDD505-2E9C-101B-9397-08002B2CF9AE}" pid="755" name="Mendeley_Bookmark_T1OXIcNRwn_7">
    <vt:lpwstr>amily": "Holmes", "suffix": "", "given": "Ann R.", "non-dropping-particle": "", "dropping-particle": ""}, {"parse-names": false, "family": "Lamping", "suffix": "", "given": "Erwin", "non-dropping-particle": "", "dropping-particle": ""}, {"parse-names": fa</vt:lpwstr>
  </property>
  <property fmtid="{D5CDD505-2E9C-101B-9397-08002B2CF9AE}" pid="756" name="Mendeley_Bookmark_T1OXIcNRwn_8">
    <vt:lpwstr>lse, "family": "Monk", "suffix": "", "given": "Brian C.", "non-dropping-particle": "", "dropping-particle": ""}, {"parse-names": false, "family": "Cannon", "suffix": "", "given": "Richard D.", "non-dropping-particle": "", "dropping-particle": ""}, {"parse</vt:lpwstr>
  </property>
  <property fmtid="{D5CDD505-2E9C-101B-9397-08002B2CF9AE}" pid="757" name="Mendeley_Bookmark_T1OXIcNRwn_9">
    <vt:lpwstr>-names": false, "family": "Sklar", "suffix": "", "given": "Larry A.", "non-dropping-particle": "", "dropping-particle": ""}], "publisher": "Elsevier Inc.", "type": "article-journal", "issue": "1", "DOI": "10.1016/j.ab.2009.07.001", "volume": "394", "conta</vt:lpwstr>
  </property>
  <property fmtid="{D5CDD505-2E9C-101B-9397-08002B2CF9AE}" pid="758" name="Mendeley_Bookmark_TLayvBPvcr_1">
    <vt:lpwstr>ADDIN CSL_CITATION {"properties": {"noteIndex": 0}, "schema": "https://github.com/citation-style-language/schema/raw/master/csl-citation.json", "citationItems": [{"uris": ["http://www.mendeley.com/documents/?uuid=96a41a4a-e937-474a-8b86-775dd80d75a2"], "i</vt:lpwstr>
  </property>
  <property fmtid="{D5CDD505-2E9C-101B-9397-08002B2CF9AE}" pid="759" name="Mendeley_Bookmark_TLayvBPvcr_10">
    <vt:lpwstr>microscopy and multiparametric image analysis, to simultaneously survey the fission yeast genome with respect to three key cellular processes: cell shape, microtubule organization, and cell-cycle progression. We identify, validate, and functionally annota</vt:lpwstr>
  </property>
  <property fmtid="{D5CDD505-2E9C-101B-9397-08002B2CF9AE}" pid="760" name="Mendeley_Bookmark_TLayvBPvcr_11">
    <vt:lpwstr>te 262 genes controlling specific aspects of those processes. Of these, 62% had not been linked to these processes before and 35% are implicated in multiple processes. Importantly, we identify a conserved role for DNA-damage responses in controlling micro</vt:lpwstr>
  </property>
  <property fmtid="{D5CDD505-2E9C-101B-9397-08002B2CF9AE}" pid="761" name="Mendeley_Bookmark_TLayvBPvcr_12">
    <vt:lpwstr>tubule stability. In addition, we investigate how the processes are functionally linked. We show unexpectedly that disruption of cell-cycle progression does not necessarily affect cell size control and that distinct aspects of cell shape regulate microtub</vt:lpwstr>
  </property>
  <property fmtid="{D5CDD505-2E9C-101B-9397-08002B2CF9AE}" pid="762" name="Mendeley_Bookmark_TLayvBPvcr_13">
    <vt:lpwstr>ules and vice versa, identifying important systems-level links across these processes.", "type": "article-journal"}}], "mendeley": {"formattedCitation": "&lt;sup&gt;32&lt;/sup&gt;", "plainTextFormattedCitation": "32", "previouslyFormattedCitation": "&lt;sup&gt;32&lt;/sup&gt;"}}</vt:lpwstr>
  </property>
  <property fmtid="{D5CDD505-2E9C-101B-9397-08002B2CF9AE}" pid="763" name="Mendeley_Bookmark_TLayvBPvcr_2">
    <vt:lpwstr>d": "ITEM-1", "itemData": {"container-title": "Developmental cell", "PMID": "25373780", "DOI": "10.1016/j.devcel.2014.09.005", "volume": "31", "page": "227-239", "id": "ITEM-1", "author": [{"family": "Graml", "suffix": "", "non-dropping-particle": "", "dr</vt:lpwstr>
  </property>
  <property fmtid="{D5CDD505-2E9C-101B-9397-08002B2CF9AE}" pid="764" name="Mendeley_Bookmark_TLayvBPvcr_3">
    <vt:lpwstr>opping-particle": "", "given": "Veronika", "parse-names": false}, {"family": "Studera", "suffix": "", "non-dropping-particle": "", "dropping-particle": "", "given": "Xenia", "parse-names": false}, {"family": "Lawson", "suffix": "", "non-dropping-particle"</vt:lpwstr>
  </property>
  <property fmtid="{D5CDD505-2E9C-101B-9397-08002B2CF9AE}" pid="765" name="Mendeley_Bookmark_TLayvBPvcr_4">
    <vt:lpwstr>: "", "dropping-particle": "", "given": "Jonathan L D", "parse-names": false}, {"family": "Chessel", "suffix": "", "non-dropping-particle": "", "dropping-particle": "", "given": "Anatole", "parse-names": false}, {"family": "Geymonat", "suffix": "", "non-d</vt:lpwstr>
  </property>
  <property fmtid="{D5CDD505-2E9C-101B-9397-08002B2CF9AE}" pid="766" name="Mendeley_Bookmark_TLayvBPvcr_5">
    <vt:lpwstr>ropping-particle": "", "dropping-particle": "", "given": "Marco", "parse-names": false}, {"family": "Bortfeld-Miller", "suffix": "", "non-dropping-particle": "", "dropping-particle": "", "given": "Miriam", "parse-names": false}, {"family": "Walter", "suff</vt:lpwstr>
  </property>
  <property fmtid="{D5CDD505-2E9C-101B-9397-08002B2CF9AE}" pid="767" name="Mendeley_Bookmark_TLayvBPvcr_6">
    <vt:lpwstr>ix": "", "non-dropping-particle": "", "dropping-particle": "", "given": "Thomas", "parse-names": false}, {"family": "Wagstaff", "suffix": "", "non-dropping-particle": "", "dropping-particle": "", "given": "Laura", "parse-names": false}, {"family": "Piddin</vt:lpwstr>
  </property>
  <property fmtid="{D5CDD505-2E9C-101B-9397-08002B2CF9AE}" pid="768" name="Mendeley_Bookmark_TLayvBPvcr_7">
    <vt:lpwstr>i", "suffix": "", "non-dropping-particle": "", "dropping-particle": "", "given": "Eugenia", "parse-names": false}, {"family": "Carazo Salas", "suffix": "", "non-dropping-particle": "", "dropping-particle": "", "given": "Rafael E", "parse-names": false}], </vt:lpwstr>
  </property>
  <property fmtid="{D5CDD505-2E9C-101B-9397-08002B2CF9AE}" pid="769" name="Mendeley_Bookmark_TLayvBPvcr_8">
    <vt:lpwstr>"title": "A genomic Multiprocess survey of machineries that control and link cell shape, microtubule organization, and cell-cycle progression.", "issued": {"date-parts": [["2014", "10", "27"]]}, "issue": "2", "ISSN": "1878-1551", "abstract": "Understandin</vt:lpwstr>
  </property>
  <property fmtid="{D5CDD505-2E9C-101B-9397-08002B2CF9AE}" pid="770" name="Mendeley_Bookmark_TLayvBPvcr_9">
    <vt:lpwstr>g cells as integrated systems requires that we systematically decipher how single genes affect multiple biological processes and how processes are functionally linked. Here, we used multiprocess phenotypic profiling, combining high-resolution 3D confocal </vt:lpwstr>
  </property>
  <property fmtid="{D5CDD505-2E9C-101B-9397-08002B2CF9AE}" pid="771" name="Mendeley_Bookmark_TdZ8HJI2ir_1">
    <vt:lpwstr>ADDIN CSL_CITATION {"citationItems": [{"uris": ["http://www.mendeley.com/documents/?uuid=3cfcc21e-14fc-4f15-a531-64137905da8d"], "itemData": {"title": "Holistic Approaches in Lipid Production by Yarrowia lipolytica.", "abstract": "Concerns about climate c</vt:lpwstr>
  </property>
  <property fmtid="{D5CDD505-2E9C-101B-9397-08002B2CF9AE}" pid="772" name="Mendeley_Bookmark_TdZ8HJI2ir_2">
    <vt:lpwstr>hange have driven research on the production of lipid-derived biofuels as an alternative and renewable liquid fuel source. Using oleaginous yeasts for lipid synthesis creates the potential for cost-effective industrial-scale operations due to their abilit</vt:lpwstr>
  </property>
  <property fmtid="{D5CDD505-2E9C-101B-9397-08002B2CF9AE}" pid="773" name="Mendeley_Bookmark_TdZ8HJI2ir_3">
    <vt:lpwstr>y to reach high lipid titer, yield, and productivity resulting from their unique metabolism. Yarrowia lipolytica is the model oleaginous yeast, with the best-studied lipid metabolism, the greatest number of genetic tools, and a fully sequenced genome. In </vt:lpwstr>
  </property>
  <property fmtid="{D5CDD505-2E9C-101B-9397-08002B2CF9AE}" pid="774" name="Mendeley_Bookmark_TdZ8HJI2ir_4">
    <vt:lpwstr>this review we highlight multiomics studies that elucidate the mechanisms allowing this yeast to achieve lipid overaccumulation and then present several major metabolic engineering efforts that enhanced the production metrics in Y. lipolytica. Recent achi</vt:lpwstr>
  </property>
  <property fmtid="{D5CDD505-2E9C-101B-9397-08002B2CF9AE}" pid="775" name="Mendeley_Bookmark_TdZ8HJI2ir_5">
    <vt:lpwstr>evements that applied novel engineering strategies are emphasized.", "ISSN": "1879-3096", "id": "ITEM-1", "author": [{"parse-names": false, "family": "Lazar", "suffix": "", "given": "Zbigniew", "non-dropping-particle": "", "dropping-particle": ""}, {"pars</vt:lpwstr>
  </property>
  <property fmtid="{D5CDD505-2E9C-101B-9397-08002B2CF9AE}" pid="776" name="Mendeley_Bookmark_TdZ8HJI2ir_6">
    <vt:lpwstr>e-names": false, "family": "Liu", "suffix": "", "given": "Nian", "non-dropping-particle": "", "dropping-particle": ""}, {"parse-names": false, "family": "Stephanopoulos", "suffix": "", "given": "Gregory", "non-dropping-particle": "", "dropping-particle": </vt:lpwstr>
  </property>
  <property fmtid="{D5CDD505-2E9C-101B-9397-08002B2CF9AE}" pid="777" name="Mendeley_Bookmark_TdZ8HJI2ir_7">
    <vt:lpwstr>""}], "publisher": "Elsevier Ltd", "type": "article-journal", "issue": "11", "DOI": "10.1016/j.tibtech.2018.06.007", "volume": "36", "container-title": "Trends in biotechnology", "page": "1157-1170", "ISBN": "0167-7799", "issued": {"date-parts": [["2018",</vt:lpwstr>
  </property>
  <property fmtid="{D5CDD505-2E9C-101B-9397-08002B2CF9AE}" pid="778" name="Mendeley_Bookmark_TdZ8HJI2ir_8">
    <vt:lpwstr> "11"]]}, "PMID": "30006239"}, "id": "ITEM-1"}], "mendeley": {"previouslyFormattedCitation": "&lt;sup&gt;3&lt;/sup&gt;", "plainTextFormattedCitation": "3", "formattedCitation": "&lt;sup&gt;3&lt;/sup&gt;"}, "properties": {"noteIndex": 0}, "schema": "https://github.com/citation-st</vt:lpwstr>
  </property>
  <property fmtid="{D5CDD505-2E9C-101B-9397-08002B2CF9AE}" pid="779" name="Mendeley_Bookmark_TdZ8HJI2ir_9">
    <vt:lpwstr>yle-language/schema/raw/master/csl-citation.json"}</vt:lpwstr>
  </property>
  <property fmtid="{D5CDD505-2E9C-101B-9397-08002B2CF9AE}" pid="780" name="Mendeley_Bookmark_TznN1uxDVm_1">
    <vt:lpwstr>ADDIN Mendeley Bibliography CSL_BIBLIOGRAPHY </vt:lpwstr>
  </property>
  <property fmtid="{D5CDD505-2E9C-101B-9397-08002B2CF9AE}" pid="781" name="Mendeley_Bookmark_UvZBBfEJhm_1">
    <vt:lpwstr>ADDIN CSL_CITATION {"properties": {"noteIndex": 0}, "schema": "https://github.com/citation-style-language/schema/raw/master/csl-citation.json", "citationItems": [{"uris": ["http://www.mendeley.com/documents/?uuid=a1e0e335-78c0-489e-8fbd-7e3ce35c576b"], "i</vt:lpwstr>
  </property>
  <property fmtid="{D5CDD505-2E9C-101B-9397-08002B2CF9AE}" pid="782" name="Mendeley_Bookmark_UvZBBfEJhm_10">
    <vt:lpwstr>nfirmed colocalization of major factors with lipid droplets using live-cell fluorescent microscopy. We also analyzed droplets from each of the three conditions for sterol ester (SE) and triacylglycerol (TAG) content, along with their respective fatty acid</vt:lpwstr>
  </property>
  <property fmtid="{D5CDD505-2E9C-101B-9397-08002B2CF9AE}" pid="783" name="Mendeley_Bookmark_UvZBBfEJhm_11">
    <vt:lpwstr> compositions. We identified a previously undiscovered lipid droplet protein, Vip1p, which affects droplet size distribution. The results provide further insight into the workings of these ubiquitous organelles.", "type": "article-journal"}}, {"uris": ["h</vt:lpwstr>
  </property>
  <property fmtid="{D5CDD505-2E9C-101B-9397-08002B2CF9AE}" pid="784" name="Mendeley_Bookmark_UvZBBfEJhm_12">
    <vt:lpwstr>ttp://www.mendeley.com/documents/?uuid=4712d996-ed71-497c-a4f8-3ae0fb3bd068"], "id": "ITEM-2", "itemData": {"container-title": "Traffic (Copenhagen, Denmark)", "PMID": "26990381", "DOI": "10.1111/tra.12394", "ISBN": "1508856788", "volume": "17", "page": "</vt:lpwstr>
  </property>
  <property fmtid="{D5CDD505-2E9C-101B-9397-08002B2CF9AE}" pid="785" name="Mendeley_Bookmark_UvZBBfEJhm_13">
    <vt:lpwstr>657-69", "id": "ITEM-2", "author": [{"family": "Meyers", "suffix": "", "non-dropping-particle": "", "dropping-particle": "", "given": "Alex", "parse-names": false}, {"family": "Rio", "suffix": "", "non-dropping-particle": "Del", "dropping-particle": "", "</vt:lpwstr>
  </property>
  <property fmtid="{D5CDD505-2E9C-101B-9397-08002B2CF9AE}" pid="786" name="Mendeley_Bookmark_UvZBBfEJhm_14">
    <vt:lpwstr>given": "Zuania Pacheco", "parse-names": false}, {"family": "Beaver", "suffix": "", "non-dropping-particle": "", "dropping-particle": "", "given": "Rachael A", "parse-names": false}, {"family": "Morris", "suffix": "", "non-dropping-particle": "", "droppin</vt:lpwstr>
  </property>
  <property fmtid="{D5CDD505-2E9C-101B-9397-08002B2CF9AE}" pid="787" name="Mendeley_Bookmark_UvZBBfEJhm_15">
    <vt:lpwstr>g-particle": "", "given": "Ryan M", "parse-names": false}, {"family": "Weiskittel", "suffix": "", "non-dropping-particle": "", "dropping-particle": "", "given": "Taylor M", "parse-names": false}, {"family": "Alshibli", "suffix": "", "non-dropping-particle</vt:lpwstr>
  </property>
  <property fmtid="{D5CDD505-2E9C-101B-9397-08002B2CF9AE}" pid="788" name="Mendeley_Bookmark_UvZBBfEJhm_16">
    <vt:lpwstr>": "", "dropping-particle": "", "given": "Amany K", "parse-names": false}, {"family": "Mannik", "suffix": "", "non-dropping-particle": "", "dropping-particle": "", "given": "Jaana", "parse-names": false}, {"family": "Morrell-Falvey", "suffix": "", "non-dr</vt:lpwstr>
  </property>
  <property fmtid="{D5CDD505-2E9C-101B-9397-08002B2CF9AE}" pid="789" name="Mendeley_Bookmark_UvZBBfEJhm_17">
    <vt:lpwstr>opping-particle": "", "dropping-particle": "", "given": "Jennifer", "parse-names": false}, {"family": "Dalhaimer", "suffix": "", "non-dropping-particle": "", "dropping-particle": "", "given": "Paul", "parse-names": false}], "title": "Lipid Droplets Form f</vt:lpwstr>
  </property>
  <property fmtid="{D5CDD505-2E9C-101B-9397-08002B2CF9AE}" pid="790" name="Mendeley_Bookmark_UvZBBfEJhm_18">
    <vt:lpwstr>rom Distinct Regions of the Cell in the Fission Yeast Schizosaccharomyces pombe.", "issued": {"date-parts": [["2016", "6"]]}, "issue": "6", "ISSN": "1600-0854", "abstract": "Eukaryotic cells store cholesterol/sterol esters (SEs) and triacylglycerols (TAGs</vt:lpwstr>
  </property>
  <property fmtid="{D5CDD505-2E9C-101B-9397-08002B2CF9AE}" pid="791" name="Mendeley_Bookmark_UvZBBfEJhm_19">
    <vt:lpwstr>) in lipid droplets, which form from the contiguous endoplasmic reticulum (ER) network. However, it is not known if droplets preferentially form from certain regions of the ER over others. Here, we used fission yeast Schizosaccharomyces pombe cells where </vt:lpwstr>
  </property>
  <property fmtid="{D5CDD505-2E9C-101B-9397-08002B2CF9AE}" pid="792" name="Mendeley_Bookmark_UvZBBfEJhm_2">
    <vt:lpwstr>d": "ITEM-1", "itemData": {"container-title": "Journal of microbiology (Seoul, Korea)", "PMID": "28120187", "DOI": "10.1007/s12275-017-6205-1", "volume": "55", "page": "112-122", "id": "ITEM-1", "author": [{"family": "Meyers", "suffix": "", "non-dropping-</vt:lpwstr>
  </property>
  <property fmtid="{D5CDD505-2E9C-101B-9397-08002B2CF9AE}" pid="793" name="Mendeley_Bookmark_UvZBBfEJhm_20">
    <vt:lpwstr>the nuclear and cortical/peripheral ER domains are distinguishable by light microscopy to show that SE-enriched lipid droplets form away from the nucleus at the cell tips, whereas TAG-enriched lipid droplets form around the nucleus. Sterols localize to th</vt:lpwstr>
  </property>
  <property fmtid="{D5CDD505-2E9C-101B-9397-08002B2CF9AE}" pid="794" name="Mendeley_Bookmark_UvZBBfEJhm_21">
    <vt:lpwstr>e regions of the cells where droplets enriched in SEs are observed. TAG droplet formation around the nucleus appears to be a strong function of diacylglycerol (DAG) homeostasis with Cpt1p, which coverts DAG into phosphatidylcholine and phosphatidylethanol</vt:lpwstr>
  </property>
  <property fmtid="{D5CDD505-2E9C-101B-9397-08002B2CF9AE}" pid="795" name="Mendeley_Bookmark_UvZBBfEJhm_22">
    <vt:lpwstr>amine localized exclusively to the nuclear ER. Also, Dgk1p, which converts DAG into phosphatidic acid localized strongly to the nuclear ER over the cortical/peripheral ER. We also show that TAG more readily translocates from the ER to lipid droplets than </vt:lpwstr>
  </property>
  <property fmtid="{D5CDD505-2E9C-101B-9397-08002B2CF9AE}" pid="796" name="Mendeley_Bookmark_UvZBBfEJhm_23">
    <vt:lpwstr>do SEs. The results augment the standard lipid droplet formation model, which has SEs and TAGs flowing into the same nascent lipid droplet regardless of its biogenesis point in the cell.", "type": "article-journal"}}, {"uris": ["http://www.mendeley.com/do</vt:lpwstr>
  </property>
  <property fmtid="{D5CDD505-2E9C-101B-9397-08002B2CF9AE}" pid="797" name="Mendeley_Bookmark_UvZBBfEJhm_24">
    <vt:lpwstr>cuments/?uuid=78e10fcf-d3d9-405d-8985-21a537d96a68"], "id": "ITEM-3", "itemData": {"container-title": "Traffic (Copenhagen, Denmark)", "PMID": "22300234", "DOI": "10.1111/j.1600-0854.2012.01339.x", "volume": "13", "page": "705-14", "id": "ITEM-3", "author</vt:lpwstr>
  </property>
  <property fmtid="{D5CDD505-2E9C-101B-9397-08002B2CF9AE}" pid="798" name="Mendeley_Bookmark_UvZBBfEJhm_25">
    <vt:lpwstr>": [{"family": "Long", "suffix": "", "non-dropping-particle": "", "dropping-particle": "", "given": "Allan P", "parse-names": false}, {"family": "Manneschmidt", "suffix": "", "non-dropping-particle": "", "dropping-particle": "", "given": "Anna K", "parse-</vt:lpwstr>
  </property>
  <property fmtid="{D5CDD505-2E9C-101B-9397-08002B2CF9AE}" pid="799" name="Mendeley_Bookmark_UvZBBfEJhm_26">
    <vt:lpwstr>names": false}, {"family": "VerBrugge", "suffix": "", "non-dropping-particle": "", "dropping-particle": "", "given": "Bobby", "parse-names": false}, {"family": "Dortch", "suffix": "", "non-dropping-particle": "", "dropping-particle": "", "given": "Mary R"</vt:lpwstr>
  </property>
  <property fmtid="{D5CDD505-2E9C-101B-9397-08002B2CF9AE}" pid="800" name="Mendeley_Bookmark_UvZBBfEJhm_27">
    <vt:lpwstr>, "parse-names": false}, {"family": "Minkin", "suffix": "", "non-dropping-particle": "", "dropping-particle": "", "given": "Steven C", "parse-names": false}, {"family": "Prater", "suffix": "", "non-dropping-particle": "", "dropping-particle": "", "given":</vt:lpwstr>
  </property>
  <property fmtid="{D5CDD505-2E9C-101B-9397-08002B2CF9AE}" pid="801" name="Mendeley_Bookmark_UvZBBfEJhm_28">
    <vt:lpwstr> "Keith E", "parse-names": false}, {"family": "Biggerstaff", "suffix": "", "non-dropping-particle": "", "dropping-particle": "", "given": "John P", "parse-names": false}, {"family": "Dunlap", "suffix": "", "non-dropping-particle": "", "dropping-particle":</vt:lpwstr>
  </property>
  <property fmtid="{D5CDD505-2E9C-101B-9397-08002B2CF9AE}" pid="802" name="Mendeley_Bookmark_UvZBBfEJhm_29">
    <vt:lpwstr> "", "given": "John R", "parse-names": false}, {"family": "Dalhaimer", "suffix": "", "non-dropping-particle": "", "dropping-particle": "", "given": "Paul", "parse-names": false}], "title": "Lipid droplet de novo formation and fission are linked to the cel</vt:lpwstr>
  </property>
  <property fmtid="{D5CDD505-2E9C-101B-9397-08002B2CF9AE}" pid="803" name="Mendeley_Bookmark_UvZBBfEJhm_3">
    <vt:lpwstr>particle": "", "dropping-particle": "", "given": "Alex", "parse-names": false}, {"family": "Chourey", "suffix": "", "non-dropping-particle": "", "dropping-particle": "", "given": "Karuna", "parse-names": false}, {"family": "Weiskittel", "suffix": "", "non</vt:lpwstr>
  </property>
  <property fmtid="{D5CDD505-2E9C-101B-9397-08002B2CF9AE}" pid="804" name="Mendeley_Bookmark_UvZBBfEJhm_30">
    <vt:lpwstr>l cycle in fission yeast.", "issued": {"date-parts": [["2012", "5"]]}, "issue": "5", "ISSN": "1600-0854", "abstract": "Cells sequester neutral lipids in bodies called lipid droplets. Thus, the formation and breakdown of the droplets are important for cell</vt:lpwstr>
  </property>
  <property fmtid="{D5CDD505-2E9C-101B-9397-08002B2CF9AE}" pid="805" name="Mendeley_Bookmark_UvZBBfEJhm_31">
    <vt:lpwstr>ular metabolism; unfortunately, these processes are difficult to quantify. Here, we used time-lapse confocal microscopy to track the formation, movement and size changes of lipid droplets throughout the cell cycle in fission yeast Schizosaccharomyces pomb</vt:lpwstr>
  </property>
  <property fmtid="{D5CDD505-2E9C-101B-9397-08002B2CF9AE}" pid="806" name="Mendeley_Bookmark_UvZBBfEJhm_32">
    <vt:lpwstr>e. In theory, the number of lipid droplets in these cells must increase for daughter cells to have the same number of droplets as the parent at a reference point in the cell cycle. We observed stable droplet formation events in G2 phase that were divided </vt:lpwstr>
  </property>
  <property fmtid="{D5CDD505-2E9C-101B-9397-08002B2CF9AE}" pid="807" name="Mendeley_Bookmark_UvZBBfEJhm_33">
    <vt:lpwstr>evenly between de novo formation of nascent droplets and fission of preexisting droplets. The observations that lipid droplet number is linked to the cell cycle and that droplets can form via fission were both new discoveries. Thus, we scrutinized each fi</vt:lpwstr>
  </property>
  <property fmtid="{D5CDD505-2E9C-101B-9397-08002B2CF9AE}" pid="808" name="Mendeley_Bookmark_UvZBBfEJhm_34">
    <vt:lpwstr>ssion event for multiple signatures to eliminate possible artifacts from our microscopy. We augmented our time-lapse confocal microscopy with electron microscopy, which showed lipid droplet 'intermediates': droplets shaped like dumbbells that are potentia</vt:lpwstr>
  </property>
  <property fmtid="{D5CDD505-2E9C-101B-9397-08002B2CF9AE}" pid="809" name="Mendeley_Bookmark_UvZBBfEJhm_35">
    <vt:lpwstr>lly in transition states between two spherical droplets. Using these complementary microscopy techniques and also dynamic simulations, we show that lipid droplets can form by fission.", "type": "article-journal"}}, {"uris": ["http://www.mendeley.com/docum</vt:lpwstr>
  </property>
  <property fmtid="{D5CDD505-2E9C-101B-9397-08002B2CF9AE}" pid="810" name="Mendeley_Bookmark_UvZBBfEJhm_36">
    <vt:lpwstr>ents/?uuid=9c3ca578-b21f-448e-b28e-a12cbfad94eb"], "id": "ITEM-4", "itemData": {"page": "8-10", "container-title": "Biology open", "PMID": "28011631", "id": "ITEM-4", "author": [{"family": "Yang", "suffix": "", "non-dropping-particle": "", "dropping-parti</vt:lpwstr>
  </property>
  <property fmtid="{D5CDD505-2E9C-101B-9397-08002B2CF9AE}" pid="811" name="Mendeley_Bookmark_UvZBBfEJhm_37">
    <vt:lpwstr>cle": "", "given": "Hui-Ju", "parse-names": false}, {"family": "Osakada", "suffix": "", "non-dropping-particle": "", "dropping-particle": "", "given": "Hiroko", "parse-names": false}, {"family": "Kojidani", "suffix": "", "non-dropping-particle": "", "drop</vt:lpwstr>
  </property>
  <property fmtid="{D5CDD505-2E9C-101B-9397-08002B2CF9AE}" pid="812" name="Mendeley_Bookmark_UvZBBfEJhm_38">
    <vt:lpwstr>ping-particle": "", "given": "Tomoko", "parse-names": false}, {"family": "Haraguchi", "suffix": "", "non-dropping-particle": "", "dropping-particle": "", "given": "Tokuko", "parse-names": false}, {"family": "Hiraoka", "suffix": "", "non-dropping-particle"</vt:lpwstr>
  </property>
  <property fmtid="{D5CDD505-2E9C-101B-9397-08002B2CF9AE}" pid="813" name="Mendeley_Bookmark_UvZBBfEJhm_39">
    <vt:lpwstr>: "", "dropping-particle": "", "given": "Yasushi", "parse-names": false}], "title": "Lipid droplet dynamics during Schizosaccharomyces pombe sporulation and their role in spore survival.", "issued": {"date-parts": [["2016", "12", "23"]]}, "abstract": "Upo</vt:lpwstr>
  </property>
  <property fmtid="{D5CDD505-2E9C-101B-9397-08002B2CF9AE}" pid="814" name="Mendeley_Bookmark_UvZBBfEJhm_4">
    <vt:lpwstr>-dropping-particle": "", "dropping-particle": "", "given": "Taylor M.", "parse-names": false}, {"family": "Pfiffner", "suffix": "", "non-dropping-particle": "", "dropping-particle": "", "given": "Susan", "parse-names": false}, {"family": "Dunlap", "suffix</vt:lpwstr>
  </property>
  <property fmtid="{D5CDD505-2E9C-101B-9397-08002B2CF9AE}" pid="815" name="Mendeley_Bookmark_UvZBBfEJhm_40">
    <vt:lpwstr>n nitrogen starvation, the fission yeast Schizosaccharomyces pombe forms dormant spores; however, the mechanisms by which a spore sustains life without access to exogenous nutrients remain unclear. Lipid droplets are reservoirs of neutral lipids that act </vt:lpwstr>
  </property>
  <property fmtid="{D5CDD505-2E9C-101B-9397-08002B2CF9AE}" pid="816" name="Mendeley_Bookmark_UvZBBfEJhm_41">
    <vt:lpwstr>as important cellular energy resources. By using live-cell imaging analysis, we found that the lipid droplets of mother cells redistribute to their nascent spores. Notably, this process was actin polymerization-dependent and facilitated by the leading edg</vt:lpwstr>
  </property>
  <property fmtid="{D5CDD505-2E9C-101B-9397-08002B2CF9AE}" pid="817" name="Mendeley_Bookmark_UvZBBfEJhm_42">
    <vt:lpwstr>e proteins of the forespore membrane. Spores lacking triacylglycerol synthesis, which is essential for lipid droplet formation, failed to germinate. Our results suggest that the lipid droplets are important for the sustenance of life in spores.", "DOI": "</vt:lpwstr>
  </property>
  <property fmtid="{D5CDD505-2E9C-101B-9397-08002B2CF9AE}" pid="818" name="Mendeley_Bookmark_UvZBBfEJhm_43">
    <vt:lpwstr>10.1242/bio.022384", "ISBN": "9789671342626", "type": "article-journal"}}], "mendeley": {"formattedCitation": "&lt;sup&gt;6\u20139&lt;/sup&gt;", "plainTextFormattedCitation": "6\u20139", "previouslyFormattedCitation": "&lt;sup&gt;6\u20139&lt;/sup&gt;"}}</vt:lpwstr>
  </property>
  <property fmtid="{D5CDD505-2E9C-101B-9397-08002B2CF9AE}" pid="819" name="Mendeley_Bookmark_UvZBBfEJhm_5">
    <vt:lpwstr>": "", "non-dropping-particle": "", "dropping-particle": "", "given": "John R.", "parse-names": false}, {"family": "Hettich", "suffix": "", "non-dropping-particle": "", "dropping-particle": "", "given": "Robert L.", "parse-names": false}, {"family": "Dalh</vt:lpwstr>
  </property>
  <property fmtid="{D5CDD505-2E9C-101B-9397-08002B2CF9AE}" pid="820" name="Mendeley_Bookmark_UvZBBfEJhm_6">
    <vt:lpwstr>aimer", "suffix": "", "non-dropping-particle": "", "dropping-particle": "", "given": "Paul", "parse-names": false}], "title": "The protein and neutral lipid composition of lipid droplets isolated from the fission yeast, Schizosaccharomyces pombe.", "issue</vt:lpwstr>
  </property>
  <property fmtid="{D5CDD505-2E9C-101B-9397-08002B2CF9AE}" pid="821" name="Mendeley_Bookmark_UvZBBfEJhm_7">
    <vt:lpwstr>d": {"date-parts": [["2017", "2"]]}, "issue": "2", "ISSN": "1976-3794", "abstract": "Lipid droplets consist of a core of neutral lipids surrounded by a phospholipid monolayer with bound proteins. Much of the information on lipid droplet function comes fro</vt:lpwstr>
  </property>
  <property fmtid="{D5CDD505-2E9C-101B-9397-08002B2CF9AE}" pid="822" name="Mendeley_Bookmark_UvZBBfEJhm_8">
    <vt:lpwstr>m proteomic and lipodomic studies that identify the components of droplets isolated from organisms throughout the phylogenetic tree. Here, we add to that important inventory by reporting lipid droplet factors from the fission yeast, Schizosaccharomyces po</vt:lpwstr>
  </property>
  <property fmtid="{D5CDD505-2E9C-101B-9397-08002B2CF9AE}" pid="823" name="Mendeley_Bookmark_UvZBBfEJhm_9">
    <vt:lpwstr>mbe. Unique to this study was the fact that cells were cultured in three different environments: 1) late log growth phase in glucose-based media, 2) stationary phase in glucosebased media, and 3) late log growth phase in media containing oleic acid. We co</vt:lpwstr>
  </property>
  <property fmtid="{D5CDD505-2E9C-101B-9397-08002B2CF9AE}" pid="824" name="Mendeley_Bookmark_VFnbhL0yym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825" name="Mendeley_Bookmark_VFnbhL0yym_10">
    <vt:lpwstr>9"]]}, "PMID": "24597968"}, "id": "ITEM-1"}], "mendeley": {"previouslyFormattedCitation": "&lt;sup&gt;1&lt;/sup&gt;", "plainTextFormattedCitation": "1", "formattedCitation": "&lt;sup&gt;1&lt;/sup&gt;"}, "properties": {"noteIndex": 0}, "schema": "https://github.com/citation-style</vt:lpwstr>
  </property>
  <property fmtid="{D5CDD505-2E9C-101B-9397-08002B2CF9AE}" pid="826" name="Mendeley_Bookmark_VFnbhL0yym_11">
    <vt:lpwstr>-language/schema/raw/master/csl-citation.json"}</vt:lpwstr>
  </property>
  <property fmtid="{D5CDD505-2E9C-101B-9397-08002B2CF9AE}" pid="827" name="Mendeley_Bookmark_VFnbhL0yym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828" name="Mendeley_Bookmark_VFnbhL0yym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829" name="Mendeley_Bookmark_VFnbhL0yym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830" name="Mendeley_Bookmark_VFnbhL0yym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831" name="Mendeley_Bookmark_VFnbhL0yym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832" name="Mendeley_Bookmark_VFnbhL0yym_7">
    <vt:lpwstr>rovides a comprehensive view of nonpolar lipid research in yeast.", "ISSN": "1574-6976", "id": "ITEM-1", "author": [{"parse-names": false, "family": "Koch", "suffix": "", "given": "Barbara", "non-dropping-particle": "", "dropping-particle": ""}, {"parse-n</vt:lpwstr>
  </property>
  <property fmtid="{D5CDD505-2E9C-101B-9397-08002B2CF9AE}" pid="833" name="Mendeley_Bookmark_VFnbhL0yym_8">
    <vt:lpwstr>ames": false, "family": "Schmidt", "suffix": "", "given": "Claudia", "non-dropping-particle": "", "dropping-particle": ""}, {"parse-names": false, "family": "Daum", "suffix": "", "given": "G\u00fcnther", "non-dropping-particle": "", "dropping-particle": "</vt:lpwstr>
  </property>
  <property fmtid="{D5CDD505-2E9C-101B-9397-08002B2CF9AE}" pid="834" name="Mendeley_Bookmark_VFnbhL0yym_9">
    <vt:lpwstr>"}], "type": "article-journal", "issue": "5", "DOI": "10.1111/1574-6976.12069", "volume": "38", "container-title": "FEMS microbiology reviews", "page": "892-915", "ISBN": "1574-6976 (Electronic)\\r0168-6445 (Linking)", "issued": {"date-parts": [["2014", "</vt:lpwstr>
  </property>
  <property fmtid="{D5CDD505-2E9C-101B-9397-08002B2CF9AE}" pid="835" name="Mendeley_Bookmark_VKxvSW9I8r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836" name="Mendeley_Bookmark_VKxvSW9I8r_10">
    <vt:lpwstr>9"]]}, "PMID": "24597968"}, "id": "ITEM-1"}], "mendeley": {"previouslyFormattedCitation": "&lt;sup&gt;1&lt;/sup&gt;", "plainTextFormattedCitation": "1", "formattedCitation": "&lt;sup&gt;1&lt;/sup&gt;"}, "properties": {"noteIndex": 0}, "schema": "https://github.com/citation-style</vt:lpwstr>
  </property>
  <property fmtid="{D5CDD505-2E9C-101B-9397-08002B2CF9AE}" pid="837" name="Mendeley_Bookmark_VKxvSW9I8r_11">
    <vt:lpwstr>-language/schema/raw/master/csl-citation.json"}</vt:lpwstr>
  </property>
  <property fmtid="{D5CDD505-2E9C-101B-9397-08002B2CF9AE}" pid="838" name="Mendeley_Bookmark_VKxvSW9I8r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839" name="Mendeley_Bookmark_VKxvSW9I8r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840" name="Mendeley_Bookmark_VKxvSW9I8r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841" name="Mendeley_Bookmark_VKxvSW9I8r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842" name="Mendeley_Bookmark_VKxvSW9I8r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843" name="Mendeley_Bookmark_VKxvSW9I8r_7">
    <vt:lpwstr>rovides a comprehensive view of nonpolar lipid research in yeast.", "ISSN": "1574-6976", "id": "ITEM-1", "author": [{"parse-names": false, "family": "Koch", "suffix": "", "given": "Barbara", "non-dropping-particle": "", "dropping-particle": ""}, {"parse-n</vt:lpwstr>
  </property>
  <property fmtid="{D5CDD505-2E9C-101B-9397-08002B2CF9AE}" pid="844" name="Mendeley_Bookmark_VKxvSW9I8r_8">
    <vt:lpwstr>ames": false, "family": "Schmidt", "suffix": "", "given": "Claudia", "non-dropping-particle": "", "dropping-particle": ""}, {"parse-names": false, "family": "Daum", "suffix": "", "given": "G\u00fcnther", "non-dropping-particle": "", "dropping-particle": "</vt:lpwstr>
  </property>
  <property fmtid="{D5CDD505-2E9C-101B-9397-08002B2CF9AE}" pid="845" name="Mendeley_Bookmark_VKxvSW9I8r_9">
    <vt:lpwstr>"}], "type": "article-journal", "issue": "5", "DOI": "10.1111/1574-6976.12069", "volume": "38", "container-title": "FEMS microbiology reviews", "page": "892-915", "ISBN": "1574-6976 (Electronic)\\r0168-6445 (Linking)", "issued": {"date-parts": [["2014", "</vt:lpwstr>
  </property>
  <property fmtid="{D5CDD505-2E9C-101B-9397-08002B2CF9AE}" pid="846" name="Mendeley_Bookmark_W3aakF6ypr_1">
    <vt:lpwstr>ADDIN CSL_CITATION {"properties": {"noteIndex": 0}, "schema": "https://github.com/citation-style-language/schema/raw/master/csl-citation.json", "citationItems": [{"uris": ["http://www.mendeley.com/documents/?uuid=06f1e172-e0a1-4351-8977-1b571f8a227a"], "i</vt:lpwstr>
  </property>
  <property fmtid="{D5CDD505-2E9C-101B-9397-08002B2CF9AE}" pid="847" name="Mendeley_Bookmark_W3aakF6ypr_10">
    <vt:lpwstr>ls. We show that mitotic defects occur rapidly in \u0394cbf11 cells upon shift from the minimal EMM medium ('cut' suppressing) to the complex YES medium ('cut' promoting). By growing cells in YES medium supplemented with individual EMM components, we iden</vt:lpwstr>
  </property>
  <property fmtid="{D5CDD505-2E9C-101B-9397-08002B2CF9AE}" pid="848" name="Mendeley_Bookmark_W3aakF6ypr_11">
    <vt:lpwstr>tified ammonium chloride, an efficiently utilized nitrogen source, as a specific and potent suppressor of the 'cut' phenotype in both \u0394cbf11 and cut6-621. Furthermore, we found that ammonium chloride boosts lipid droplet formation in wild-type cells.</vt:lpwstr>
  </property>
  <property fmtid="{D5CDD505-2E9C-101B-9397-08002B2CF9AE}" pid="849" name="Mendeley_Bookmark_W3aakF6ypr_12">
    <vt:lpwstr> Our findings suggest a possible involvement of nutrient-responsive signaling in 'cut' suppression.", "type": "article-journal"}}], "mendeley": {"formattedCitation": "&lt;sup&gt;24&lt;/sup&gt;", "plainTextFormattedCitation": "24", "previouslyFormattedCitation": "&lt;sup</vt:lpwstr>
  </property>
  <property fmtid="{D5CDD505-2E9C-101B-9397-08002B2CF9AE}" pid="850" name="Mendeley_Bookmark_W3aakF6ypr_13">
    <vt:lpwstr>&gt;24&lt;/sup&gt;"}}</vt:lpwstr>
  </property>
  <property fmtid="{D5CDD505-2E9C-101B-9397-08002B2CF9AE}" pid="851" name="Mendeley_Bookmark_W3aakF6ypr_2">
    <vt:lpwstr>d": "ITEM-1", "itemData": {"container-title": "FEMS yeast research", "PMID": "29931271", "DOI": "10.1093/femsyr/foy064", "ISBN": "0000000302", "volume": "18", "page": "1-7", "id": "ITEM-1", "author": [{"family": "Zach", "suffix": "", "non-dropping-particl</vt:lpwstr>
  </property>
  <property fmtid="{D5CDD505-2E9C-101B-9397-08002B2CF9AE}" pid="852" name="Mendeley_Bookmark_W3aakF6ypr_3">
    <vt:lpwstr>e": "", "dropping-particle": "", "given": "R\u00f3bert", "parse-names": false}, {"family": "Tvaru\u017ekov\u00e1", "suffix": "", "non-dropping-particle": "", "dropping-particle": "", "given": "Jarmila", "parse-names": false}, {"family": "Sch\u00e4tz", "su</vt:lpwstr>
  </property>
  <property fmtid="{D5CDD505-2E9C-101B-9397-08002B2CF9AE}" pid="853" name="Mendeley_Bookmark_W3aakF6ypr_4">
    <vt:lpwstr>ffix": "", "non-dropping-particle": "", "dropping-particle": "", "given": "Martin", "parse-names": false}, {"family": "Tupa", "suffix": "", "non-dropping-particle": "", "dropping-particle": "", "given": "Ondrej", "parse-names": false}, {"family": "Graller</vt:lpwstr>
  </property>
  <property fmtid="{D5CDD505-2E9C-101B-9397-08002B2CF9AE}" pid="854" name="Mendeley_Bookmark_W3aakF6ypr_5">
    <vt:lpwstr>t", "suffix": "", "non-dropping-particle": "", "dropping-particle": "", "given": "Be\u00e1ta", "parse-names": false}, {"family": "Prevorovsk\u00fd", "suffix": "", "non-dropping-particle": "", "dropping-particle": "", "given": "Martin", "parse-names": fals</vt:lpwstr>
  </property>
  <property fmtid="{D5CDD505-2E9C-101B-9397-08002B2CF9AE}" pid="855" name="Mendeley_Bookmark_W3aakF6ypr_6">
    <vt:lpwstr>e}], "title": "Mitotic defects in fission yeast lipid metabolism 'cut' mutants are suppressed by ammonium chloride.", "issued": {"date-parts": [["2018", "9", "1"]]}, "issue": "6", "ISSN": "1567-1364", "abstract": "Fission yeast 'cut' mutants show defects </vt:lpwstr>
  </property>
  <property fmtid="{D5CDD505-2E9C-101B-9397-08002B2CF9AE}" pid="856" name="Mendeley_Bookmark_W3aakF6ypr_7">
    <vt:lpwstr>in temporal coordination of nuclear division with cytokinesis, resulting in aberrant mitosis and lethality. Among other causes, the 'cut' phenotype can be triggered by genetic or chemical perturbation of lipid metabolism, supposedly resulting in shortage </vt:lpwstr>
  </property>
  <property fmtid="{D5CDD505-2E9C-101B-9397-08002B2CF9AE}" pid="857" name="Mendeley_Bookmark_W3aakF6ypr_8">
    <vt:lpwstr>of membrane phospholipids and insufficient nuclear envelope expansion during anaphase. Interestingly, penetrance of the 'cut' phenotype in mutants of the transcription factor cbf11 and acetyl-coenzyme A carboxylase cut6, both related to lipid metabolism, </vt:lpwstr>
  </property>
  <property fmtid="{D5CDD505-2E9C-101B-9397-08002B2CF9AE}" pid="858" name="Mendeley_Bookmark_W3aakF6ypr_9">
    <vt:lpwstr>is highly dependent on growth media, although the specific nutrient(s) affecting 'cut' occurrence is not known. In this study, we set out to identify the growth media component(s) responsible for 'cut' phenotype suppression in \u0394cbf11 and cut6-621 cel</vt:lpwstr>
  </property>
  <property fmtid="{D5CDD505-2E9C-101B-9397-08002B2CF9AE}" pid="859" name="Mendeley_Bookmark_WVLs3oC2rl_1">
    <vt:lpwstr>ADDIN CSL_CITATION {"citationItems": [{"uris": ["http://www.mendeley.com/documents/?uuid=547f389b-efd3-4fc6-9f40-539ba1726487"], "itemData": {"title": "Analysis of a genome-wide set of gene deletions in the fission yeast Schizosaccharomyces pombe.", "abst</vt:lpwstr>
  </property>
  <property fmtid="{D5CDD505-2E9C-101B-9397-08002B2CF9AE}" pid="860" name="Mendeley_Bookmark_WVLs3oC2rl_10">
    <vt:lpwstr> "Won", "suffix": "", "given": "Misun", "non-dropping-particle": "", "dropping-particle": ""}, {"parse-names": false, "family": "Yoo", "suffix": "", "given": "Hyang-Sook", "non-dropping-particle": "", "dropping-particle": ""}, {"parse-names": false, "fami</vt:lpwstr>
  </property>
  <property fmtid="{D5CDD505-2E9C-101B-9397-08002B2CF9AE}" pid="861" name="Mendeley_Bookmark_WVLs3oC2rl_11">
    <vt:lpwstr>ly": "Duhig", "suffix": "", "given": "Trevor", "non-dropping-particle": "", "dropping-particle": ""}, {"parse-names": false, "family": "Nam", "suffix": "", "given": "Miyoung", "non-dropping-particle": "", "dropping-particle": ""}, {"parse-names": false, "</vt:lpwstr>
  </property>
  <property fmtid="{D5CDD505-2E9C-101B-9397-08002B2CF9AE}" pid="862" name="Mendeley_Bookmark_WVLs3oC2rl_12">
    <vt:lpwstr>family": "Palmer", "suffix": "", "given": "Georgia", "non-dropping-particle": "", "dropping-particle": ""}, {"parse-names": false, "family": "Han", "suffix": "", "given": "Sangjo", "non-dropping-particle": "", "dropping-particle": ""}, {"parse-names": fal</vt:lpwstr>
  </property>
  <property fmtid="{D5CDD505-2E9C-101B-9397-08002B2CF9AE}" pid="863" name="Mendeley_Bookmark_WVLs3oC2rl_13">
    <vt:lpwstr>se, "family": "Jeffery", "suffix": "", "given": "Linda", "non-dropping-particle": "", "dropping-particle": ""}, {"parse-names": false, "family": "Baek", "suffix": "", "given": "Seung-Tae", "non-dropping-particle": "", "dropping-particle": ""}, {"parse-nam</vt:lpwstr>
  </property>
  <property fmtid="{D5CDD505-2E9C-101B-9397-08002B2CF9AE}" pid="864" name="Mendeley_Bookmark_WVLs3oC2rl_14">
    <vt:lpwstr>es": false, "family": "Lee", "suffix": "", "given": "Hyemi", "non-dropping-particle": "", "dropping-particle": ""}, {"parse-names": false, "family": "Shim", "suffix": "", "given": "Young Sam", "non-dropping-particle": "", "dropping-particle": ""}, {"parse</vt:lpwstr>
  </property>
  <property fmtid="{D5CDD505-2E9C-101B-9397-08002B2CF9AE}" pid="865" name="Mendeley_Bookmark_WVLs3oC2rl_15">
    <vt:lpwstr>-names": false, "family": "Lee", "suffix": "", "given": "Minho", "non-dropping-particle": "", "dropping-particle": ""}, {"parse-names": false, "family": "Kim", "suffix": "", "given": "Lila", "non-dropping-particle": "", "dropping-particle": ""}, {"parse-n</vt:lpwstr>
  </property>
  <property fmtid="{D5CDD505-2E9C-101B-9397-08002B2CF9AE}" pid="866" name="Mendeley_Bookmark_WVLs3oC2rl_16">
    <vt:lpwstr>ames": false, "family": "Heo", "suffix": "", "given": "Kyung-Sun", "non-dropping-particle": "", "dropping-particle": ""}, {"parse-names": false, "family": "Noh", "suffix": "", "given": "Eun Joo", "non-dropping-particle": "", "dropping-particle": ""}, {"pa</vt:lpwstr>
  </property>
  <property fmtid="{D5CDD505-2E9C-101B-9397-08002B2CF9AE}" pid="867" name="Mendeley_Bookmark_WVLs3oC2rl_17">
    <vt:lpwstr>rse-names": false, "family": "Lee", "suffix": "", "given": "Ah-Reum", "non-dropping-particle": "", "dropping-particle": ""}, {"parse-names": false, "family": "Jang", "suffix": "", "given": "Young-Joo", "non-dropping-particle": "", "dropping-particle": ""}</vt:lpwstr>
  </property>
  <property fmtid="{D5CDD505-2E9C-101B-9397-08002B2CF9AE}" pid="868" name="Mendeley_Bookmark_WVLs3oC2rl_18">
    <vt:lpwstr>, {"parse-names": false, "family": "Chung", "suffix": "", "given": "Kyung-Sook", "non-dropping-particle": "", "dropping-particle": ""}, {"parse-names": false, "family": "Choi", "suffix": "", "given": "Shin-Jung", "non-dropping-particle": "", "dropping-par</vt:lpwstr>
  </property>
  <property fmtid="{D5CDD505-2E9C-101B-9397-08002B2CF9AE}" pid="869" name="Mendeley_Bookmark_WVLs3oC2rl_19">
    <vt:lpwstr>ticle": ""}, {"parse-names": false, "family": "Park", "suffix": "", "given": "Jo-Young", "non-dropping-particle": "", "dropping-particle": ""}, {"parse-names": false, "family": "Park", "suffix": "", "given": "Youngwoo", "non-dropping-particle": "", "dropp</vt:lpwstr>
  </property>
  <property fmtid="{D5CDD505-2E9C-101B-9397-08002B2CF9AE}" pid="870" name="Mendeley_Bookmark_WVLs3oC2rl_2">
    <vt:lpwstr>ract": "We report the construction and analysis of 4,836 heterozygous diploid deletion mutants covering 98.4% of the fission yeast genome providing a tool for studying eukaryotic biology. Comprehensive gene dispensability comparisons with budding yeast-th</vt:lpwstr>
  </property>
  <property fmtid="{D5CDD505-2E9C-101B-9397-08002B2CF9AE}" pid="871" name="Mendeley_Bookmark_WVLs3oC2rl_20">
    <vt:lpwstr>ing-particle": ""}, {"parse-names": false, "family": "Kim", "suffix": "", "given": "Hwan Mook", "non-dropping-particle": "", "dropping-particle": ""}, {"parse-names": false, "family": "Park", "suffix": "", "given": "Song-Kyu", "non-dropping-particle": "",</vt:lpwstr>
  </property>
  <property fmtid="{D5CDD505-2E9C-101B-9397-08002B2CF9AE}" pid="872" name="Mendeley_Bookmark_WVLs3oC2rl_21">
    <vt:lpwstr> "dropping-particle": ""}, {"parse-names": false, "family": "Park", "suffix": "", "given": "Hae-Joon", "non-dropping-particle": "", "dropping-particle": ""}, {"parse-names": false, "family": "Kang", "suffix": "", "given": "Eun-Jung", "non-dropping-particl</vt:lpwstr>
  </property>
  <property fmtid="{D5CDD505-2E9C-101B-9397-08002B2CF9AE}" pid="873" name="Mendeley_Bookmark_WVLs3oC2rl_22">
    <vt:lpwstr>e": "", "dropping-particle": ""}, {"parse-names": false, "family": "Kim", "suffix": "", "given": "Hyong Bai", "non-dropping-particle": "", "dropping-particle": ""}, {"parse-names": false, "family": "Kang", "suffix": "", "given": "Hyun-Sam", "non-dropping-</vt:lpwstr>
  </property>
  <property fmtid="{D5CDD505-2E9C-101B-9397-08002B2CF9AE}" pid="874" name="Mendeley_Bookmark_WVLs3oC2rl_23">
    <vt:lpwstr>particle": "", "dropping-particle": ""}, {"parse-names": false, "family": "Park", "suffix": "", "given": "Hee-Moon", "non-dropping-particle": "", "dropping-particle": ""}, {"parse-names": false, "family": "Kim", "suffix": "", "given": "Kyunghoon", "non-dr</vt:lpwstr>
  </property>
  <property fmtid="{D5CDD505-2E9C-101B-9397-08002B2CF9AE}" pid="875" name="Mendeley_Bookmark_WVLs3oC2rl_24">
    <vt:lpwstr>opping-particle": "", "dropping-particle": ""}, {"parse-names": false, "family": "Song", "suffix": "", "given": "Kiwon", "non-dropping-particle": "", "dropping-particle": ""}, {"parse-names": false, "family": "Song", "suffix": "", "given": "Kyung", "non-d</vt:lpwstr>
  </property>
  <property fmtid="{D5CDD505-2E9C-101B-9397-08002B2CF9AE}" pid="876" name="Mendeley_Bookmark_WVLs3oC2rl_25">
    <vt:lpwstr>ropping-particle": "", "dropping-particle": "Bin"}, {"parse-names": false, "family": "Nurse", "suffix": "", "given": "Paul", "non-dropping-particle": "", "dropping-particle": ""}, {"parse-names": false, "family": "Hoe", "suffix": "", "given": "Kwang-Lae",</vt:lpwstr>
  </property>
  <property fmtid="{D5CDD505-2E9C-101B-9397-08002B2CF9AE}" pid="877" name="Mendeley_Bookmark_WVLs3oC2rl_26">
    <vt:lpwstr> "non-dropping-particle": "", "dropping-particle": ""}]}, "id": "ITEM-1"}, {"uris": ["http://www.mendeley.com/documents/?uuid=dbcb615b-8a70-427c-8c23-52f5f2fc5349"], "itemData": {"title": "The yeast deletion collection: a decade of functional genomics.", </vt:lpwstr>
  </property>
  <property fmtid="{D5CDD505-2E9C-101B-9397-08002B2CF9AE}" pid="878" name="Mendeley_Bookmark_WVLs3oC2rl_27">
    <vt:lpwstr>"abstract": "The yeast deletion collections comprise &gt;21,000 mutant strains that carry precise start-to-stop deletions of \u223c6000 open reading frames. This collection includes heterozygous and homozygous diploids, and haploids of both MAT A: and MAT\u0</vt:lpwstr>
  </property>
  <property fmtid="{D5CDD505-2E9C-101B-9397-08002B2CF9AE}" pid="879" name="Mendeley_Bookmark_WVLs3oC2rl_28">
    <vt:lpwstr>3b1 mating types. The yeast deletion collection, or yeast knockout (YKO) set, represents the first and only complete, systematically constructed deletion collection available for any organism. Conceived during the Saccharomyces cerevisiae sequencing proje</vt:lpwstr>
  </property>
  <property fmtid="{D5CDD505-2E9C-101B-9397-08002B2CF9AE}" pid="880" name="Mendeley_Bookmark_WVLs3oC2rl_29">
    <vt:lpwstr>ct, work on the project began in 1998 and was completed in 2002. The YKO strains have been used in numerous laboratories in &gt;1000 genome-wide screens. This landmark genome project has inspired development of numerous genome-wide technologies in organisms </vt:lpwstr>
  </property>
  <property fmtid="{D5CDD505-2E9C-101B-9397-08002B2CF9AE}" pid="881" name="Mendeley_Bookmark_WVLs3oC2rl_3">
    <vt:lpwstr>e only other eukaryote for which a comprehensive knockout library exists-revealed that 83% of single-copy orthologs in the two yeasts had conserved dispensability. Gene dispensability differed for certain pathways between the two yeasts, including mitocho</vt:lpwstr>
  </property>
  <property fmtid="{D5CDD505-2E9C-101B-9397-08002B2CF9AE}" pid="882" name="Mendeley_Bookmark_WVLs3oC2rl_30">
    <vt:lpwstr>from yeast to man. Notable spinoff technologies include synthetic genetic array and HIPHOP chemogenomics. In this retrospective, we briefly describe the yeast deletion project and some of its most noteworthy biological contributions and the impact that th</vt:lpwstr>
  </property>
  <property fmtid="{D5CDD505-2E9C-101B-9397-08002B2CF9AE}" pid="883" name="Mendeley_Bookmark_WVLs3oC2rl_31">
    <vt:lpwstr>ese collections have had on the yeast research community and on genomics in general.", "ISSN": "1943-2631", "id": "ITEM-2", "PMID": "24939991", "type": "article-journal", "issue": "2", "DOI": "10.1534/genetics.114.161620", "volume": "197", "container-titl</vt:lpwstr>
  </property>
  <property fmtid="{D5CDD505-2E9C-101B-9397-08002B2CF9AE}" pid="884" name="Mendeley_Bookmark_WVLs3oC2rl_32">
    <vt:lpwstr>e": "Genetics", "page": "451-65", "issued": {"date-parts": [["2014", "6"]]}, "author": [{"parse-names": false, "family": "Giaever", "suffix": "", "given": "Guri", "non-dropping-particle": "", "dropping-particle": ""}, {"parse-names": false, "family": "Nis</vt:lpwstr>
  </property>
  <property fmtid="{D5CDD505-2E9C-101B-9397-08002B2CF9AE}" pid="885" name="Mendeley_Bookmark_WVLs3oC2rl_33">
    <vt:lpwstr>low", "suffix": "", "given": "Corey", "non-dropping-particle": "", "dropping-particle": ""}]}, "id": "ITEM-2"}], "mendeley": {"previouslyFormattedCitation": "&lt;sup&gt;4, 5&lt;/sup&gt;", "plainTextFormattedCitation": "4, 5", "formattedCitation": "&lt;sup&gt;4, 5&lt;/sup&gt;"}, </vt:lpwstr>
  </property>
  <property fmtid="{D5CDD505-2E9C-101B-9397-08002B2CF9AE}" pid="886" name="Mendeley_Bookmark_WVLs3oC2rl_34">
    <vt:lpwstr>"properties": {"noteIndex": 0}, "schema": "https://github.com/citation-style-language/schema/raw/master/csl-citation.json"}</vt:lpwstr>
  </property>
  <property fmtid="{D5CDD505-2E9C-101B-9397-08002B2CF9AE}" pid="887" name="Mendeley_Bookmark_WVLs3oC2rl_4">
    <vt:lpwstr>ndrial translation and cell cycle checkpoint control. We show that fission yeast has more essential genes than budding yeast and that essential genes are more likely than nonessential genes to be present in a single copy, to be broadly conserved and to co</vt:lpwstr>
  </property>
  <property fmtid="{D5CDD505-2E9C-101B-9397-08002B2CF9AE}" pid="888" name="Mendeley_Bookmark_WVLs3oC2rl_5">
    <vt:lpwstr>ntain introns. Growth fitness analyses determined sets of haploinsufficient and haploproficient genes for fission yeast, and comparisons with budding yeast identified specific ribosomal proteins and RNA polymerase subunits, which may act more generally to</vt:lpwstr>
  </property>
  <property fmtid="{D5CDD505-2E9C-101B-9397-08002B2CF9AE}" pid="889" name="Mendeley_Bookmark_WVLs3oC2rl_6">
    <vt:lpwstr> regulate eukaryotic cell growth.", "ISSN": "1546-1696", "id": "ITEM-1", "PMID": "20473289", "publisher": "Nature Publishing Group", "type": "article-journal", "issue": "6", "DOI": "10.1038/nbt.1628", "volume": "28", "container-title": "Nature biotechnolo</vt:lpwstr>
  </property>
  <property fmtid="{D5CDD505-2E9C-101B-9397-08002B2CF9AE}" pid="890" name="Mendeley_Bookmark_WVLs3oC2rl_7">
    <vt:lpwstr>gy", "page": "nbt.1628-9", "issued": {"date-parts": [["2010", "5"]]}, "author": [{"parse-names": false, "family": "Kim", "suffix": "", "given": "Dong-Uk", "non-dropping-particle": "", "dropping-particle": ""}, {"parse-names": false, "family": "Hayles", "s</vt:lpwstr>
  </property>
  <property fmtid="{D5CDD505-2E9C-101B-9397-08002B2CF9AE}" pid="891" name="Mendeley_Bookmark_WVLs3oC2rl_8">
    <vt:lpwstr>uffix": "", "given": "Jacqueline", "non-dropping-particle": "", "dropping-particle": ""}, {"parse-names": false, "family": "Kim", "suffix": "", "given": "Dongsup", "non-dropping-particle": "", "dropping-particle": ""}, {"parse-names": false, "family": "Wo</vt:lpwstr>
  </property>
  <property fmtid="{D5CDD505-2E9C-101B-9397-08002B2CF9AE}" pid="892" name="Mendeley_Bookmark_WVLs3oC2rl_9">
    <vt:lpwstr>od", "suffix": "", "given": "Valerie", "non-dropping-particle": "", "dropping-particle": ""}, {"parse-names": false, "family": "Park", "suffix": "", "given": "Han-Oh", "non-dropping-particle": "", "dropping-particle": ""}, {"parse-names": false, "family":</vt:lpwstr>
  </property>
  <property fmtid="{D5CDD505-2E9C-101B-9397-08002B2CF9AE}" pid="893" name="Mendeley_Bookmark_WfhEWpKIrK_1">
    <vt:lpwstr>ADDIN CSL_CITATION {"citationItems": [{"uris": ["http://www.mendeley.com/documents/?uuid=80347390-71e0-422c-b963-2da22a86d7df"], "itemData": {"title": "Balancing the fat: lipid droplets and human disease.", "abstract": "Lipid droplets (LDs) are dynamic, c</vt:lpwstr>
  </property>
  <property fmtid="{D5CDD505-2E9C-101B-9397-08002B2CF9AE}" pid="894" name="Mendeley_Bookmark_WfhEWpKIrK_2">
    <vt:lpwstr>ytosolic lipid-storage organelles found in nearly all cell types. Too many or too few LDs during excess or deficient fat storage lead to many different human diseases. Recent insights into LD biology and LD protein functions shed new light on mechanisms u</vt:lpwstr>
  </property>
  <property fmtid="{D5CDD505-2E9C-101B-9397-08002B2CF9AE}" pid="895" name="Mendeley_Bookmark_WfhEWpKIrK_3">
    <vt:lpwstr>nderlying those metabolic pathologies. These findings will likely provide opportunities for treatment of diseases associated with too much or too little fat.", "ISSN": "1757-4684", "id": "ITEM-1", "author": [{"parse-names": false, "family": "Krahmer", "su</vt:lpwstr>
  </property>
  <property fmtid="{D5CDD505-2E9C-101B-9397-08002B2CF9AE}" pid="896" name="Mendeley_Bookmark_WfhEWpKIrK_4">
    <vt:lpwstr>ffix": "", "given": "Natalie", "non-dropping-particle": "", "dropping-particle": ""}, {"parse-names": false, "family": "Farese", "suffix": "", "given": "Robert", "non-dropping-particle": "", "dropping-particle": "V."}, {"parse-names": false, "family": "Wa</vt:lpwstr>
  </property>
  <property fmtid="{D5CDD505-2E9C-101B-9397-08002B2CF9AE}" pid="897" name="Mendeley_Bookmark_WfhEWpKIrK_5">
    <vt:lpwstr>lther", "suffix": "", "given": "Tobias C.", "non-dropping-particle": "", "dropping-particle": ""}], "type": "article-journal", "issue": "7", "DOI": "10.1002/emmm.201100671", "volume": "5", "container-title": "EMBO molecular medicine", "page": "973-83", "I</vt:lpwstr>
  </property>
  <property fmtid="{D5CDD505-2E9C-101B-9397-08002B2CF9AE}" pid="898" name="Mendeley_Bookmark_WfhEWpKIrK_6">
    <vt:lpwstr>SBN": "2037372531", "issued": {"date-parts": [["2013", "7"]]}, "PMID": "23740690"}, "id": "ITEM-1"}], "mendeley": {"previouslyFormattedCitation": "&lt;sup&gt;2&lt;/sup&gt;", "plainTextFormattedCitation": "2", "formattedCitation": "&lt;sup&gt;2&lt;/sup&gt;"}, "properties": {"note</vt:lpwstr>
  </property>
  <property fmtid="{D5CDD505-2E9C-101B-9397-08002B2CF9AE}" pid="899" name="Mendeley_Bookmark_WfhEWpKIrK_7">
    <vt:lpwstr>Index": 0}, "schema": "https://github.com/citation-style-language/schema/raw/master/csl-citation.json"}</vt:lpwstr>
  </property>
  <property fmtid="{D5CDD505-2E9C-101B-9397-08002B2CF9AE}" pid="900" name="Mendeley_Bookmark_X8EJ02GCKO_1">
    <vt:lpwstr>ADDIN CSL_CITATION {"properties": {"noteIndex": 0}, "schema": "https://github.com/citation-style-language/schema/raw/master/csl-citation.json", "citationItems": [{"uris": ["http://www.mendeley.com/documents/?uuid=a1e0e335-78c0-489e-8fbd-7e3ce35c576b"], "i</vt:lpwstr>
  </property>
  <property fmtid="{D5CDD505-2E9C-101B-9397-08002B2CF9AE}" pid="901" name="Mendeley_Bookmark_X8EJ02GCKO_10">
    <vt:lpwstr>nfirmed colocalization of major factors with lipid droplets using live-cell fluorescent microscopy. We also analyzed droplets from each of the three conditions for sterol ester (SE) and triacylglycerol (TAG) content, along with their respective fatty acid</vt:lpwstr>
  </property>
  <property fmtid="{D5CDD505-2E9C-101B-9397-08002B2CF9AE}" pid="902" name="Mendeley_Bookmark_X8EJ02GCKO_11">
    <vt:lpwstr> compositions. We identified a previously undiscovered lipid droplet protein, Vip1p, which affects droplet size distribution. The results provide further insight into the workings of these ubiquitous organelles.", "type": "article-journal"}}, {"uris": ["h</vt:lpwstr>
  </property>
  <property fmtid="{D5CDD505-2E9C-101B-9397-08002B2CF9AE}" pid="903" name="Mendeley_Bookmark_X8EJ02GCKO_12">
    <vt:lpwstr>ttp://www.mendeley.com/documents/?uuid=4712d996-ed71-497c-a4f8-3ae0fb3bd068"], "id": "ITEM-2", "itemData": {"container-title": "Traffic (Copenhagen, Denmark)", "PMID": "26990381", "DOI": "10.1111/tra.12394", "ISBN": "1508856788", "volume": "17", "page": "</vt:lpwstr>
  </property>
  <property fmtid="{D5CDD505-2E9C-101B-9397-08002B2CF9AE}" pid="904" name="Mendeley_Bookmark_X8EJ02GCKO_13">
    <vt:lpwstr>657-69", "id": "ITEM-2", "author": [{"family": "Meyers", "suffix": "", "non-dropping-particle": "", "dropping-particle": "", "given": "Alex", "parse-names": false}, {"family": "Rio", "suffix": "", "non-dropping-particle": "Del", "dropping-particle": "", "</vt:lpwstr>
  </property>
  <property fmtid="{D5CDD505-2E9C-101B-9397-08002B2CF9AE}" pid="905" name="Mendeley_Bookmark_X8EJ02GCKO_14">
    <vt:lpwstr>given": "Zuania Pacheco", "parse-names": false}, {"family": "Beaver", "suffix": "", "non-dropping-particle": "", "dropping-particle": "", "given": "Rachael A", "parse-names": false}, {"family": "Morris", "suffix": "", "non-dropping-particle": "", "droppin</vt:lpwstr>
  </property>
  <property fmtid="{D5CDD505-2E9C-101B-9397-08002B2CF9AE}" pid="906" name="Mendeley_Bookmark_X8EJ02GCKO_15">
    <vt:lpwstr>g-particle": "", "given": "Ryan M", "parse-names": false}, {"family": "Weiskittel", "suffix": "", "non-dropping-particle": "", "dropping-particle": "", "given": "Taylor M", "parse-names": false}, {"family": "Alshibli", "suffix": "", "non-dropping-particle</vt:lpwstr>
  </property>
  <property fmtid="{D5CDD505-2E9C-101B-9397-08002B2CF9AE}" pid="907" name="Mendeley_Bookmark_X8EJ02GCKO_16">
    <vt:lpwstr>": "", "dropping-particle": "", "given": "Amany K", "parse-names": false}, {"family": "Mannik", "suffix": "", "non-dropping-particle": "", "dropping-particle": "", "given": "Jaana", "parse-names": false}, {"family": "Morrell-Falvey", "suffix": "", "non-dr</vt:lpwstr>
  </property>
  <property fmtid="{D5CDD505-2E9C-101B-9397-08002B2CF9AE}" pid="908" name="Mendeley_Bookmark_X8EJ02GCKO_17">
    <vt:lpwstr>opping-particle": "", "dropping-particle": "", "given": "Jennifer", "parse-names": false}, {"family": "Dalhaimer", "suffix": "", "non-dropping-particle": "", "dropping-particle": "", "given": "Paul", "parse-names": false}], "title": "Lipid Droplets Form f</vt:lpwstr>
  </property>
  <property fmtid="{D5CDD505-2E9C-101B-9397-08002B2CF9AE}" pid="909" name="Mendeley_Bookmark_X8EJ02GCKO_18">
    <vt:lpwstr>rom Distinct Regions of the Cell in the Fission Yeast Schizosaccharomyces pombe.", "issued": {"date-parts": [["2016", "6"]]}, "issue": "6", "ISSN": "1600-0854", "abstract": "Eukaryotic cells store cholesterol/sterol esters (SEs) and triacylglycerols (TAGs</vt:lpwstr>
  </property>
  <property fmtid="{D5CDD505-2E9C-101B-9397-08002B2CF9AE}" pid="910" name="Mendeley_Bookmark_X8EJ02GCKO_19">
    <vt:lpwstr>) in lipid droplets, which form from the contiguous endoplasmic reticulum (ER) network. However, it is not known if droplets preferentially form from certain regions of the ER over others. Here, we used fission yeast Schizosaccharomyces pombe cells where </vt:lpwstr>
  </property>
  <property fmtid="{D5CDD505-2E9C-101B-9397-08002B2CF9AE}" pid="911" name="Mendeley_Bookmark_X8EJ02GCKO_2">
    <vt:lpwstr>d": "ITEM-1", "itemData": {"container-title": "Journal of microbiology (Seoul, Korea)", "PMID": "28120187", "DOI": "10.1007/s12275-017-6205-1", "volume": "55", "page": "112-122", "id": "ITEM-1", "author": [{"family": "Meyers", "suffix": "", "non-dropping-</vt:lpwstr>
  </property>
  <property fmtid="{D5CDD505-2E9C-101B-9397-08002B2CF9AE}" pid="912" name="Mendeley_Bookmark_X8EJ02GCKO_20">
    <vt:lpwstr>the nuclear and cortical/peripheral ER domains are distinguishable by light microscopy to show that SE-enriched lipid droplets form away from the nucleus at the cell tips, whereas TAG-enriched lipid droplets form around the nucleus. Sterols localize to th</vt:lpwstr>
  </property>
  <property fmtid="{D5CDD505-2E9C-101B-9397-08002B2CF9AE}" pid="913" name="Mendeley_Bookmark_X8EJ02GCKO_21">
    <vt:lpwstr>e regions of the cells where droplets enriched in SEs are observed. TAG droplet formation around the nucleus appears to be a strong function of diacylglycerol (DAG) homeostasis with Cpt1p, which coverts DAG into phosphatidylcholine and phosphatidylethanol</vt:lpwstr>
  </property>
  <property fmtid="{D5CDD505-2E9C-101B-9397-08002B2CF9AE}" pid="914" name="Mendeley_Bookmark_X8EJ02GCKO_22">
    <vt:lpwstr>amine localized exclusively to the nuclear ER. Also, Dgk1p, which converts DAG into phosphatidic acid localized strongly to the nuclear ER over the cortical/peripheral ER. We also show that TAG more readily translocates from the ER to lipid droplets than </vt:lpwstr>
  </property>
  <property fmtid="{D5CDD505-2E9C-101B-9397-08002B2CF9AE}" pid="915" name="Mendeley_Bookmark_X8EJ02GCKO_23">
    <vt:lpwstr>do SEs. The results augment the standard lipid droplet formation model, which has SEs and TAGs flowing into the same nascent lipid droplet regardless of its biogenesis point in the cell.", "type": "article-journal"}}, {"uris": ["http://www.mendeley.com/do</vt:lpwstr>
  </property>
  <property fmtid="{D5CDD505-2E9C-101B-9397-08002B2CF9AE}" pid="916" name="Mendeley_Bookmark_X8EJ02GCKO_24">
    <vt:lpwstr>cuments/?uuid=78e10fcf-d3d9-405d-8985-21a537d96a68"], "id": "ITEM-3", "itemData": {"container-title": "Traffic (Copenhagen, Denmark)", "PMID": "22300234", "DOI": "10.1111/j.1600-0854.2012.01339.x", "volume": "13", "page": "705-14", "id": "ITEM-3", "author</vt:lpwstr>
  </property>
  <property fmtid="{D5CDD505-2E9C-101B-9397-08002B2CF9AE}" pid="917" name="Mendeley_Bookmark_X8EJ02GCKO_25">
    <vt:lpwstr>": [{"family": "Long", "suffix": "", "non-dropping-particle": "", "dropping-particle": "", "given": "Allan P", "parse-names": false}, {"family": "Manneschmidt", "suffix": "", "non-dropping-particle": "", "dropping-particle": "", "given": "Anna K", "parse-</vt:lpwstr>
  </property>
  <property fmtid="{D5CDD505-2E9C-101B-9397-08002B2CF9AE}" pid="918" name="Mendeley_Bookmark_X8EJ02GCKO_26">
    <vt:lpwstr>names": false}, {"family": "VerBrugge", "suffix": "", "non-dropping-particle": "", "dropping-particle": "", "given": "Bobby", "parse-names": false}, {"family": "Dortch", "suffix": "", "non-dropping-particle": "", "dropping-particle": "", "given": "Mary R"</vt:lpwstr>
  </property>
  <property fmtid="{D5CDD505-2E9C-101B-9397-08002B2CF9AE}" pid="919" name="Mendeley_Bookmark_X8EJ02GCKO_27">
    <vt:lpwstr>, "parse-names": false}, {"family": "Minkin", "suffix": "", "non-dropping-particle": "", "dropping-particle": "", "given": "Steven C", "parse-names": false}, {"family": "Prater", "suffix": "", "non-dropping-particle": "", "dropping-particle": "", "given":</vt:lpwstr>
  </property>
  <property fmtid="{D5CDD505-2E9C-101B-9397-08002B2CF9AE}" pid="920" name="Mendeley_Bookmark_X8EJ02GCKO_28">
    <vt:lpwstr> "Keith E", "parse-names": false}, {"family": "Biggerstaff", "suffix": "", "non-dropping-particle": "", "dropping-particle": "", "given": "John P", "parse-names": false}, {"family": "Dunlap", "suffix": "", "non-dropping-particle": "", "dropping-particle":</vt:lpwstr>
  </property>
  <property fmtid="{D5CDD505-2E9C-101B-9397-08002B2CF9AE}" pid="921" name="Mendeley_Bookmark_X8EJ02GCKO_29">
    <vt:lpwstr> "", "given": "John R", "parse-names": false}, {"family": "Dalhaimer", "suffix": "", "non-dropping-particle": "", "dropping-particle": "", "given": "Paul", "parse-names": false}], "title": "Lipid droplet de novo formation and fission are linked to the cel</vt:lpwstr>
  </property>
  <property fmtid="{D5CDD505-2E9C-101B-9397-08002B2CF9AE}" pid="922" name="Mendeley_Bookmark_X8EJ02GCKO_3">
    <vt:lpwstr>particle": "", "dropping-particle": "", "given": "Alex", "parse-names": false}, {"family": "Chourey", "suffix": "", "non-dropping-particle": "", "dropping-particle": "", "given": "Karuna", "parse-names": false}, {"family": "Weiskittel", "suffix": "", "non</vt:lpwstr>
  </property>
  <property fmtid="{D5CDD505-2E9C-101B-9397-08002B2CF9AE}" pid="923" name="Mendeley_Bookmark_X8EJ02GCKO_30">
    <vt:lpwstr>l cycle in fission yeast.", "issued": {"date-parts": [["2012", "5"]]}, "issue": "5", "ISSN": "1600-0854", "abstract": "Cells sequester neutral lipids in bodies called lipid droplets. Thus, the formation and breakdown of the droplets are important for cell</vt:lpwstr>
  </property>
  <property fmtid="{D5CDD505-2E9C-101B-9397-08002B2CF9AE}" pid="924" name="Mendeley_Bookmark_X8EJ02GCKO_31">
    <vt:lpwstr>ular metabolism; unfortunately, these processes are difficult to quantify. Here, we used time-lapse confocal microscopy to track the formation, movement and size changes of lipid droplets throughout the cell cycle in fission yeast Schizosaccharomyces pomb</vt:lpwstr>
  </property>
  <property fmtid="{D5CDD505-2E9C-101B-9397-08002B2CF9AE}" pid="925" name="Mendeley_Bookmark_X8EJ02GCKO_32">
    <vt:lpwstr>e. In theory, the number of lipid droplets in these cells must increase for daughter cells to have the same number of droplets as the parent at a reference point in the cell cycle. We observed stable droplet formation events in G2 phase that were divided </vt:lpwstr>
  </property>
  <property fmtid="{D5CDD505-2E9C-101B-9397-08002B2CF9AE}" pid="926" name="Mendeley_Bookmark_X8EJ02GCKO_33">
    <vt:lpwstr>evenly between de novo formation of nascent droplets and fission of preexisting droplets. The observations that lipid droplet number is linked to the cell cycle and that droplets can form via fission were both new discoveries. Thus, we scrutinized each fi</vt:lpwstr>
  </property>
  <property fmtid="{D5CDD505-2E9C-101B-9397-08002B2CF9AE}" pid="927" name="Mendeley_Bookmark_X8EJ02GCKO_34">
    <vt:lpwstr>ssion event for multiple signatures to eliminate possible artifacts from our microscopy. We augmented our time-lapse confocal microscopy with electron microscopy, which showed lipid droplet 'intermediates': droplets shaped like dumbbells that are potentia</vt:lpwstr>
  </property>
  <property fmtid="{D5CDD505-2E9C-101B-9397-08002B2CF9AE}" pid="928" name="Mendeley_Bookmark_X8EJ02GCKO_35">
    <vt:lpwstr>lly in transition states between two spherical droplets. Using these complementary microscopy techniques and also dynamic simulations, we show that lipid droplets can form by fission.", "type": "article-journal"}}, {"uris": ["http://www.mendeley.com/docum</vt:lpwstr>
  </property>
  <property fmtid="{D5CDD505-2E9C-101B-9397-08002B2CF9AE}" pid="929" name="Mendeley_Bookmark_X8EJ02GCKO_36">
    <vt:lpwstr>ents/?uuid=9c3ca578-b21f-448e-b28e-a12cbfad94eb"], "id": "ITEM-4", "itemData": {"page": "8-10", "container-title": "Biology open", "PMID": "28011631", "id": "ITEM-4", "author": [{"family": "Yang", "suffix": "", "non-dropping-particle": "", "dropping-parti</vt:lpwstr>
  </property>
  <property fmtid="{D5CDD505-2E9C-101B-9397-08002B2CF9AE}" pid="930" name="Mendeley_Bookmark_X8EJ02GCKO_37">
    <vt:lpwstr>cle": "", "given": "Hui-Ju", "parse-names": false}, {"family": "Osakada", "suffix": "", "non-dropping-particle": "", "dropping-particle": "", "given": "Hiroko", "parse-names": false}, {"family": "Kojidani", "suffix": "", "non-dropping-particle": "", "drop</vt:lpwstr>
  </property>
  <property fmtid="{D5CDD505-2E9C-101B-9397-08002B2CF9AE}" pid="931" name="Mendeley_Bookmark_X8EJ02GCKO_38">
    <vt:lpwstr>ping-particle": "", "given": "Tomoko", "parse-names": false}, {"family": "Haraguchi", "suffix": "", "non-dropping-particle": "", "dropping-particle": "", "given": "Tokuko", "parse-names": false}, {"family": "Hiraoka", "suffix": "", "non-dropping-particle"</vt:lpwstr>
  </property>
  <property fmtid="{D5CDD505-2E9C-101B-9397-08002B2CF9AE}" pid="932" name="Mendeley_Bookmark_X8EJ02GCKO_39">
    <vt:lpwstr>: "", "dropping-particle": "", "given": "Yasushi", "parse-names": false}], "title": "Lipid droplet dynamics during Schizosaccharomyces pombe sporulation and their role in spore survival.", "issued": {"date-parts": [["2016", "12", "23"]]}, "abstract": "Upo</vt:lpwstr>
  </property>
  <property fmtid="{D5CDD505-2E9C-101B-9397-08002B2CF9AE}" pid="933" name="Mendeley_Bookmark_X8EJ02GCKO_4">
    <vt:lpwstr>-dropping-particle": "", "dropping-particle": "", "given": "Taylor M.", "parse-names": false}, {"family": "Pfiffner", "suffix": "", "non-dropping-particle": "", "dropping-particle": "", "given": "Susan", "parse-names": false}, {"family": "Dunlap", "suffix</vt:lpwstr>
  </property>
  <property fmtid="{D5CDD505-2E9C-101B-9397-08002B2CF9AE}" pid="934" name="Mendeley_Bookmark_X8EJ02GCKO_40">
    <vt:lpwstr>n nitrogen starvation, the fission yeast Schizosaccharomyces pombe forms dormant spores; however, the mechanisms by which a spore sustains life without access to exogenous nutrients remain unclear. Lipid droplets are reservoirs of neutral lipids that act </vt:lpwstr>
  </property>
  <property fmtid="{D5CDD505-2E9C-101B-9397-08002B2CF9AE}" pid="935" name="Mendeley_Bookmark_X8EJ02GCKO_41">
    <vt:lpwstr>as important cellular energy resources. By using live-cell imaging analysis, we found that the lipid droplets of mother cells redistribute to their nascent spores. Notably, this process was actin polymerization-dependent and facilitated by the leading edg</vt:lpwstr>
  </property>
  <property fmtid="{D5CDD505-2E9C-101B-9397-08002B2CF9AE}" pid="936" name="Mendeley_Bookmark_X8EJ02GCKO_42">
    <vt:lpwstr>e proteins of the forespore membrane. Spores lacking triacylglycerol synthesis, which is essential for lipid droplet formation, failed to germinate. Our results suggest that the lipid droplets are important for the sustenance of life in spores.", "DOI": "</vt:lpwstr>
  </property>
  <property fmtid="{D5CDD505-2E9C-101B-9397-08002B2CF9AE}" pid="937" name="Mendeley_Bookmark_X8EJ02GCKO_43">
    <vt:lpwstr>10.1242/bio.022384", "ISBN": "9789671342626", "type": "article-journal"}}], "mendeley": {"formattedCitation": "&lt;sup&gt;6\u20139&lt;/sup&gt;", "plainTextFormattedCitation": "6\u20139", "previouslyFormattedCitation": "&lt;sup&gt;6\u20139&lt;/sup&gt;"}}</vt:lpwstr>
  </property>
  <property fmtid="{D5CDD505-2E9C-101B-9397-08002B2CF9AE}" pid="938" name="Mendeley_Bookmark_X8EJ02GCKO_5">
    <vt:lpwstr>": "", "non-dropping-particle": "", "dropping-particle": "", "given": "John R.", "parse-names": false}, {"family": "Hettich", "suffix": "", "non-dropping-particle": "", "dropping-particle": "", "given": "Robert L.", "parse-names": false}, {"family": "Dalh</vt:lpwstr>
  </property>
  <property fmtid="{D5CDD505-2E9C-101B-9397-08002B2CF9AE}" pid="939" name="Mendeley_Bookmark_X8EJ02GCKO_6">
    <vt:lpwstr>aimer", "suffix": "", "non-dropping-particle": "", "dropping-particle": "", "given": "Paul", "parse-names": false}], "title": "The protein and neutral lipid composition of lipid droplets isolated from the fission yeast, Schizosaccharomyces pombe.", "issue</vt:lpwstr>
  </property>
  <property fmtid="{D5CDD505-2E9C-101B-9397-08002B2CF9AE}" pid="940" name="Mendeley_Bookmark_X8EJ02GCKO_7">
    <vt:lpwstr>d": {"date-parts": [["2017", "2"]]}, "issue": "2", "ISSN": "1976-3794", "abstract": "Lipid droplets consist of a core of neutral lipids surrounded by a phospholipid monolayer with bound proteins. Much of the information on lipid droplet function comes fro</vt:lpwstr>
  </property>
  <property fmtid="{D5CDD505-2E9C-101B-9397-08002B2CF9AE}" pid="941" name="Mendeley_Bookmark_X8EJ02GCKO_8">
    <vt:lpwstr>m proteomic and lipodomic studies that identify the components of droplets isolated from organisms throughout the phylogenetic tree. Here, we add to that important inventory by reporting lipid droplet factors from the fission yeast, Schizosaccharomyces po</vt:lpwstr>
  </property>
  <property fmtid="{D5CDD505-2E9C-101B-9397-08002B2CF9AE}" pid="942" name="Mendeley_Bookmark_X8EJ02GCKO_9">
    <vt:lpwstr>mbe. Unique to this study was the fact that cells were cultured in three different environments: 1) late log growth phase in glucose-based media, 2) stationary phase in glucosebased media, and 3) late log growth phase in media containing oleic acid. We co</vt:lpwstr>
  </property>
  <property fmtid="{D5CDD505-2E9C-101B-9397-08002B2CF9AE}" pid="943" name="Mendeley_Bookmark_XDjimmd2qv_1">
    <vt:lpwstr>ADDIN CSL_CITATION {"citationItems": [{"uris": ["http://www.mendeley.com/documents/?uuid=547f389b-efd3-4fc6-9f40-539ba1726487"], "itemData": {"title": "Analysis of a genome-wide set of gene deletions in the fission yeast Schizosaccharomyces pombe.", "abst</vt:lpwstr>
  </property>
  <property fmtid="{D5CDD505-2E9C-101B-9397-08002B2CF9AE}" pid="944" name="Mendeley_Bookmark_XDjimmd2qv_10">
    <vt:lpwstr> "Won", "suffix": "", "given": "Misun", "non-dropping-particle": "", "dropping-particle": ""}, {"parse-names": false, "family": "Yoo", "suffix": "", "given": "Hyang-Sook", "non-dropping-particle": "", "dropping-particle": ""}, {"parse-names": false, "fami</vt:lpwstr>
  </property>
  <property fmtid="{D5CDD505-2E9C-101B-9397-08002B2CF9AE}" pid="945" name="Mendeley_Bookmark_XDjimmd2qv_11">
    <vt:lpwstr>ly": "Duhig", "suffix": "", "given": "Trevor", "non-dropping-particle": "", "dropping-particle": ""}, {"parse-names": false, "family": "Nam", "suffix": "", "given": "Miyoung", "non-dropping-particle": "", "dropping-particle": ""}, {"parse-names": false, "</vt:lpwstr>
  </property>
  <property fmtid="{D5CDD505-2E9C-101B-9397-08002B2CF9AE}" pid="946" name="Mendeley_Bookmark_XDjimmd2qv_12">
    <vt:lpwstr>family": "Palmer", "suffix": "", "given": "Georgia", "non-dropping-particle": "", "dropping-particle": ""}, {"parse-names": false, "family": "Han", "suffix": "", "given": "Sangjo", "non-dropping-particle": "", "dropping-particle": ""}, {"parse-names": fal</vt:lpwstr>
  </property>
  <property fmtid="{D5CDD505-2E9C-101B-9397-08002B2CF9AE}" pid="947" name="Mendeley_Bookmark_XDjimmd2qv_13">
    <vt:lpwstr>se, "family": "Jeffery", "suffix": "", "given": "Linda", "non-dropping-particle": "", "dropping-particle": ""}, {"parse-names": false, "family": "Baek", "suffix": "", "given": "Seung-Tae", "non-dropping-particle": "", "dropping-particle": ""}, {"parse-nam</vt:lpwstr>
  </property>
  <property fmtid="{D5CDD505-2E9C-101B-9397-08002B2CF9AE}" pid="948" name="Mendeley_Bookmark_XDjimmd2qv_14">
    <vt:lpwstr>es": false, "family": "Lee", "suffix": "", "given": "Hyemi", "non-dropping-particle": "", "dropping-particle": ""}, {"parse-names": false, "family": "Shim", "suffix": "", "given": "Young Sam", "non-dropping-particle": "", "dropping-particle": ""}, {"parse</vt:lpwstr>
  </property>
  <property fmtid="{D5CDD505-2E9C-101B-9397-08002B2CF9AE}" pid="949" name="Mendeley_Bookmark_XDjimmd2qv_15">
    <vt:lpwstr>-names": false, "family": "Lee", "suffix": "", "given": "Minho", "non-dropping-particle": "", "dropping-particle": ""}, {"parse-names": false, "family": "Kim", "suffix": "", "given": "Lila", "non-dropping-particle": "", "dropping-particle": ""}, {"parse-n</vt:lpwstr>
  </property>
  <property fmtid="{D5CDD505-2E9C-101B-9397-08002B2CF9AE}" pid="950" name="Mendeley_Bookmark_XDjimmd2qv_16">
    <vt:lpwstr>ames": false, "family": "Heo", "suffix": "", "given": "Kyung-Sun", "non-dropping-particle": "", "dropping-particle": ""}, {"parse-names": false, "family": "Noh", "suffix": "", "given": "Eun Joo", "non-dropping-particle": "", "dropping-particle": ""}, {"pa</vt:lpwstr>
  </property>
  <property fmtid="{D5CDD505-2E9C-101B-9397-08002B2CF9AE}" pid="951" name="Mendeley_Bookmark_XDjimmd2qv_17">
    <vt:lpwstr>rse-names": false, "family": "Lee", "suffix": "", "given": "Ah-Reum", "non-dropping-particle": "", "dropping-particle": ""}, {"parse-names": false, "family": "Jang", "suffix": "", "given": "Young-Joo", "non-dropping-particle": "", "dropping-particle": ""}</vt:lpwstr>
  </property>
  <property fmtid="{D5CDD505-2E9C-101B-9397-08002B2CF9AE}" pid="952" name="Mendeley_Bookmark_XDjimmd2qv_18">
    <vt:lpwstr>, {"parse-names": false, "family": "Chung", "suffix": "", "given": "Kyung-Sook", "non-dropping-particle": "", "dropping-particle": ""}, {"parse-names": false, "family": "Choi", "suffix": "", "given": "Shin-Jung", "non-dropping-particle": "", "dropping-par</vt:lpwstr>
  </property>
  <property fmtid="{D5CDD505-2E9C-101B-9397-08002B2CF9AE}" pid="953" name="Mendeley_Bookmark_XDjimmd2qv_19">
    <vt:lpwstr>ticle": ""}, {"parse-names": false, "family": "Park", "suffix": "", "given": "Jo-Young", "non-dropping-particle": "", "dropping-particle": ""}, {"parse-names": false, "family": "Park", "suffix": "", "given": "Youngwoo", "non-dropping-particle": "", "dropp</vt:lpwstr>
  </property>
  <property fmtid="{D5CDD505-2E9C-101B-9397-08002B2CF9AE}" pid="954" name="Mendeley_Bookmark_XDjimmd2qv_2">
    <vt:lpwstr>ract": "We report the construction and analysis of 4,836 heterozygous diploid deletion mutants covering 98.4% of the fission yeast genome providing a tool for studying eukaryotic biology. Comprehensive gene dispensability comparisons with budding yeast-th</vt:lpwstr>
  </property>
  <property fmtid="{D5CDD505-2E9C-101B-9397-08002B2CF9AE}" pid="955" name="Mendeley_Bookmark_XDjimmd2qv_20">
    <vt:lpwstr>ing-particle": ""}, {"parse-names": false, "family": "Kim", "suffix": "", "given": "Hwan Mook", "non-dropping-particle": "", "dropping-particle": ""}, {"parse-names": false, "family": "Park", "suffix": "", "given": "Song-Kyu", "non-dropping-particle": "",</vt:lpwstr>
  </property>
  <property fmtid="{D5CDD505-2E9C-101B-9397-08002B2CF9AE}" pid="956" name="Mendeley_Bookmark_XDjimmd2qv_21">
    <vt:lpwstr> "dropping-particle": ""}, {"parse-names": false, "family": "Park", "suffix": "", "given": "Hae-Joon", "non-dropping-particle": "", "dropping-particle": ""}, {"parse-names": false, "family": "Kang", "suffix": "", "given": "Eun-Jung", "non-dropping-particl</vt:lpwstr>
  </property>
  <property fmtid="{D5CDD505-2E9C-101B-9397-08002B2CF9AE}" pid="957" name="Mendeley_Bookmark_XDjimmd2qv_22">
    <vt:lpwstr>e": "", "dropping-particle": ""}, {"parse-names": false, "family": "Kim", "suffix": "", "given": "Hyong Bai", "non-dropping-particle": "", "dropping-particle": ""}, {"parse-names": false, "family": "Kang", "suffix": "", "given": "Hyun-Sam", "non-dropping-</vt:lpwstr>
  </property>
  <property fmtid="{D5CDD505-2E9C-101B-9397-08002B2CF9AE}" pid="958" name="Mendeley_Bookmark_XDjimmd2qv_23">
    <vt:lpwstr>particle": "", "dropping-particle": ""}, {"parse-names": false, "family": "Park", "suffix": "", "given": "Hee-Moon", "non-dropping-particle": "", "dropping-particle": ""}, {"parse-names": false, "family": "Kim", "suffix": "", "given": "Kyunghoon", "non-dr</vt:lpwstr>
  </property>
  <property fmtid="{D5CDD505-2E9C-101B-9397-08002B2CF9AE}" pid="959" name="Mendeley_Bookmark_XDjimmd2qv_24">
    <vt:lpwstr>opping-particle": "", "dropping-particle": ""}, {"parse-names": false, "family": "Song", "suffix": "", "given": "Kiwon", "non-dropping-particle": "", "dropping-particle": ""}, {"parse-names": false, "family": "Song", "suffix": "", "given": "Kyung", "non-d</vt:lpwstr>
  </property>
  <property fmtid="{D5CDD505-2E9C-101B-9397-08002B2CF9AE}" pid="960" name="Mendeley_Bookmark_XDjimmd2qv_25">
    <vt:lpwstr>ropping-particle": "", "dropping-particle": "Bin"}, {"parse-names": false, "family": "Nurse", "suffix": "", "given": "Paul", "non-dropping-particle": "", "dropping-particle": ""}, {"parse-names": false, "family": "Hoe", "suffix": "", "given": "Kwang-Lae",</vt:lpwstr>
  </property>
  <property fmtid="{D5CDD505-2E9C-101B-9397-08002B2CF9AE}" pid="961" name="Mendeley_Bookmark_XDjimmd2qv_26">
    <vt:lpwstr> "non-dropping-particle": "", "dropping-particle": ""}]}, "id": "ITEM-1"}, {"uris": ["http://www.mendeley.com/documents/?uuid=dbcb615b-8a70-427c-8c23-52f5f2fc5349"], "itemData": {"title": "The yeast deletion collection: a decade of functional genomics.", </vt:lpwstr>
  </property>
  <property fmtid="{D5CDD505-2E9C-101B-9397-08002B2CF9AE}" pid="962" name="Mendeley_Bookmark_XDjimmd2qv_27">
    <vt:lpwstr>"abstract": "The yeast deletion collections comprise &gt;21,000 mutant strains that carry precise start-to-stop deletions of \u223c6000 open reading frames. This collection includes heterozygous and homozygous diploids, and haploids of both MAT A: and MAT\u0</vt:lpwstr>
  </property>
  <property fmtid="{D5CDD505-2E9C-101B-9397-08002B2CF9AE}" pid="963" name="Mendeley_Bookmark_XDjimmd2qv_28">
    <vt:lpwstr>3b1 mating types. The yeast deletion collection, or yeast knockout (YKO) set, represents the first and only complete, systematically constructed deletion collection available for any organism. Conceived during the Saccharomyces cerevisiae sequencing proje</vt:lpwstr>
  </property>
  <property fmtid="{D5CDD505-2E9C-101B-9397-08002B2CF9AE}" pid="964" name="Mendeley_Bookmark_XDjimmd2qv_29">
    <vt:lpwstr>ct, work on the project began in 1998 and was completed in 2002. The YKO strains have been used in numerous laboratories in &gt;1000 genome-wide screens. This landmark genome project has inspired development of numerous genome-wide technologies in organisms </vt:lpwstr>
  </property>
  <property fmtid="{D5CDD505-2E9C-101B-9397-08002B2CF9AE}" pid="965" name="Mendeley_Bookmark_XDjimmd2qv_3">
    <vt:lpwstr>e only other eukaryote for which a comprehensive knockout library exists-revealed that 83% of single-copy orthologs in the two yeasts had conserved dispensability. Gene dispensability differed for certain pathways between the two yeasts, including mitocho</vt:lpwstr>
  </property>
  <property fmtid="{D5CDD505-2E9C-101B-9397-08002B2CF9AE}" pid="966" name="Mendeley_Bookmark_XDjimmd2qv_30">
    <vt:lpwstr>from yeast to man. Notable spinoff technologies include synthetic genetic array and HIPHOP chemogenomics. In this retrospective, we briefly describe the yeast deletion project and some of its most noteworthy biological contributions and the impact that th</vt:lpwstr>
  </property>
  <property fmtid="{D5CDD505-2E9C-101B-9397-08002B2CF9AE}" pid="967" name="Mendeley_Bookmark_XDjimmd2qv_31">
    <vt:lpwstr>ese collections have had on the yeast research community and on genomics in general.", "ISSN": "1943-2631", "id": "ITEM-2", "PMID": "24939991", "type": "article-journal", "issue": "2", "DOI": "10.1534/genetics.114.161620", "volume": "197", "container-titl</vt:lpwstr>
  </property>
  <property fmtid="{D5CDD505-2E9C-101B-9397-08002B2CF9AE}" pid="968" name="Mendeley_Bookmark_XDjimmd2qv_32">
    <vt:lpwstr>e": "Genetics", "page": "451-65", "issued": {"date-parts": [["2014", "6"]]}, "author": [{"parse-names": false, "family": "Giaever", "suffix": "", "given": "Guri", "non-dropping-particle": "", "dropping-particle": ""}, {"parse-names": false, "family": "Nis</vt:lpwstr>
  </property>
  <property fmtid="{D5CDD505-2E9C-101B-9397-08002B2CF9AE}" pid="969" name="Mendeley_Bookmark_XDjimmd2qv_33">
    <vt:lpwstr>low", "suffix": "", "given": "Corey", "non-dropping-particle": "", "dropping-particle": ""}]}, "id": "ITEM-2"}], "mendeley": {"previouslyFormattedCitation": "&lt;sup&gt;4, 5&lt;/sup&gt;", "plainTextFormattedCitation": "4, 5", "formattedCitation": "&lt;sup&gt;4, 5&lt;/sup&gt;"}, </vt:lpwstr>
  </property>
  <property fmtid="{D5CDD505-2E9C-101B-9397-08002B2CF9AE}" pid="970" name="Mendeley_Bookmark_XDjimmd2qv_34">
    <vt:lpwstr>"properties": {"noteIndex": 0}, "schema": "https://github.com/citation-style-language/schema/raw/master/csl-citation.json"}</vt:lpwstr>
  </property>
  <property fmtid="{D5CDD505-2E9C-101B-9397-08002B2CF9AE}" pid="971" name="Mendeley_Bookmark_XDjimmd2qv_4">
    <vt:lpwstr>ndrial translation and cell cycle checkpoint control. We show that fission yeast has more essential genes than budding yeast and that essential genes are more likely than nonessential genes to be present in a single copy, to be broadly conserved and to co</vt:lpwstr>
  </property>
  <property fmtid="{D5CDD505-2E9C-101B-9397-08002B2CF9AE}" pid="972" name="Mendeley_Bookmark_XDjimmd2qv_5">
    <vt:lpwstr>ntain introns. Growth fitness analyses determined sets of haploinsufficient and haploproficient genes for fission yeast, and comparisons with budding yeast identified specific ribosomal proteins and RNA polymerase subunits, which may act more generally to</vt:lpwstr>
  </property>
  <property fmtid="{D5CDD505-2E9C-101B-9397-08002B2CF9AE}" pid="973" name="Mendeley_Bookmark_XDjimmd2qv_6">
    <vt:lpwstr> regulate eukaryotic cell growth.", "ISSN": "1546-1696", "id": "ITEM-1", "PMID": "20473289", "publisher": "Nature Publishing Group", "type": "article-journal", "issue": "6", "DOI": "10.1038/nbt.1628", "volume": "28", "container-title": "Nature biotechnolo</vt:lpwstr>
  </property>
  <property fmtid="{D5CDD505-2E9C-101B-9397-08002B2CF9AE}" pid="974" name="Mendeley_Bookmark_XDjimmd2qv_7">
    <vt:lpwstr>gy", "page": "nbt.1628-9", "issued": {"date-parts": [["2010", "5"]]}, "author": [{"parse-names": false, "family": "Kim", "suffix": "", "given": "Dong-Uk", "non-dropping-particle": "", "dropping-particle": ""}, {"parse-names": false, "family": "Hayles", "s</vt:lpwstr>
  </property>
  <property fmtid="{D5CDD505-2E9C-101B-9397-08002B2CF9AE}" pid="975" name="Mendeley_Bookmark_XDjimmd2qv_8">
    <vt:lpwstr>uffix": "", "given": "Jacqueline", "non-dropping-particle": "", "dropping-particle": ""}, {"parse-names": false, "family": "Kim", "suffix": "", "given": "Dongsup", "non-dropping-particle": "", "dropping-particle": ""}, {"parse-names": false, "family": "Wo</vt:lpwstr>
  </property>
  <property fmtid="{D5CDD505-2E9C-101B-9397-08002B2CF9AE}" pid="976" name="Mendeley_Bookmark_XDjimmd2qv_9">
    <vt:lpwstr>od", "suffix": "", "given": "Valerie", "non-dropping-particle": "", "dropping-particle": ""}, {"parse-names": false, "family": "Park", "suffix": "", "given": "Han-Oh", "non-dropping-particle": "", "dropping-particle": ""}, {"parse-names": false, "family":</vt:lpwstr>
  </property>
  <property fmtid="{D5CDD505-2E9C-101B-9397-08002B2CF9AE}" pid="977" name="Mendeley_Bookmark_XxbJIvhmQn_1">
    <vt:lpwstr>ADDIN CSL_CITATION {"properties": {"noteIndex": 0}, "schema": "https://github.com/citation-style-language/schema/raw/master/csl-citation.json", "citationItems": [{"uris": ["http://www.mendeley.com/documents/?uuid=0f5dc3b2-d2d4-4375-bce3-38e3111207d3"], "i</vt:lpwstr>
  </property>
  <property fmtid="{D5CDD505-2E9C-101B-9397-08002B2CF9AE}" pid="978" name="Mendeley_Bookmark_XxbJIvhmQn_10">
    <vt:lpwstr>tants. Furthermore, the defective semi-open mitosis observed in an apc2 mutant was restored by mutated oar2+. Based on these findings, we propose that APC/C regulates the dynamics of the nuclear envelope through degradation of Oar2 dependent on APC/C duri</vt:lpwstr>
  </property>
  <property fmtid="{D5CDD505-2E9C-101B-9397-08002B2CF9AE}" pid="979" name="Mendeley_Bookmark_XxbJIvhmQn_11">
    <vt:lpwstr>ng the metaphase-to-anaphase transition of semi-open mitosis in Sz. japonicus.", "type": "article-journal"}}], "mendeley": {"formattedCitation": "&lt;sup&gt;10&lt;/sup&gt;", "plainTextFormattedCitation": "10", "previouslyFormattedCitation": "&lt;sup&gt;10&lt;/sup&gt;"}}</vt:lpwstr>
  </property>
  <property fmtid="{D5CDD505-2E9C-101B-9397-08002B2CF9AE}" pid="980" name="Mendeley_Bookmark_XxbJIvhmQn_2">
    <vt:lpwstr>d": "ITEM-1", "itemData": {"container-title": "Genes to cells : devoted to molecular &amp; cellular mechanisms", "PMID": "23786411", "DOI": "10.1111/gtc.12072", "volume": "18", "page": "733-52", "id": "ITEM-1", "author": [{"family": "Aoki", "suffix": "", "non</vt:lpwstr>
  </property>
  <property fmtid="{D5CDD505-2E9C-101B-9397-08002B2CF9AE}" pid="981" name="Mendeley_Bookmark_XxbJIvhmQn_3">
    <vt:lpwstr>-dropping-particle": "", "dropping-particle": "", "given": "Keita", "parse-names": false}, {"family": "Shiwa", "suffix": "", "non-dropping-particle": "", "dropping-particle": "", "given": "Yuh", "parse-names": false}, {"family": "Takada", "suffix": "", "n</vt:lpwstr>
  </property>
  <property fmtid="{D5CDD505-2E9C-101B-9397-08002B2CF9AE}" pid="982" name="Mendeley_Bookmark_XxbJIvhmQn_4">
    <vt:lpwstr>on-dropping-particle": "", "dropping-particle": "", "given": "Hiraku", "parse-names": false}, {"family": "Yoshikawa", "suffix": "", "non-dropping-particle": "", "dropping-particle": "", "given": "Hirofumi", "parse-names": false}, {"family": "Niki", "suffi</vt:lpwstr>
  </property>
  <property fmtid="{D5CDD505-2E9C-101B-9397-08002B2CF9AE}" pid="983" name="Mendeley_Bookmark_XxbJIvhmQn_5">
    <vt:lpwstr>x": "", "non-dropping-particle": "", "dropping-particle": "", "given": "Hironori", "parse-names": false}], "title": "Regulation of nuclear envelope dynamics via APC/C is necessary for the progression of semi-open mitosis in Schizosaccharomyces japonicus."</vt:lpwstr>
  </property>
  <property fmtid="{D5CDD505-2E9C-101B-9397-08002B2CF9AE}" pid="984" name="Mendeley_Bookmark_XxbJIvhmQn_6">
    <vt:lpwstr>, "issued": {"date-parts": [["2013", "9"]]}, "issue": "9", "ISSN": "1365-2443", "abstract": "Three types of mitosis, which are open, closed or semi-open mitosis, function in eukaryotic cells, respectively. The open mitosis involves breakage of the nuclear</vt:lpwstr>
  </property>
  <property fmtid="{D5CDD505-2E9C-101B-9397-08002B2CF9AE}" pid="985" name="Mendeley_Bookmark_XxbJIvhmQn_7">
    <vt:lpwstr> envelope before nuclear division, whereas the closed mitosis proceeds with an intact nuclear envelope. To understand the mechanism and significance of three types of mitotic division in eukaryotes, we investigated the process of semi-open mitosis, in whi</vt:lpwstr>
  </property>
  <property fmtid="{D5CDD505-2E9C-101B-9397-08002B2CF9AE}" pid="986" name="Mendeley_Bookmark_XxbJIvhmQn_8">
    <vt:lpwstr>ch the nuclear envelope is only partially broken, in the fission yeast Schizosaccharomyces japonicus. In anaphase-promoting complex/cyclosome (APC/C) mutants of Sz. japonicus, the nuclear envelope remained relatively intact during anaphase, resulting in i</vt:lpwstr>
  </property>
  <property fmtid="{D5CDD505-2E9C-101B-9397-08002B2CF9AE}" pid="987" name="Mendeley_Bookmark_XxbJIvhmQn_9">
    <vt:lpwstr>mpaired semi-open mitosis. As a suppressor of apc2 mutant, a mutation of Oar2, which was a 3-oxoacyl-[acyl carrier protein] reductase, was obtained. The level of the Oar2, which had two destruction-box motifs recognized by APC/C, was increased in APC/C mu</vt:lpwstr>
  </property>
  <property fmtid="{D5CDD505-2E9C-101B-9397-08002B2CF9AE}" pid="988" name="Mendeley_Bookmark_Yu5H9qe7qs_1">
    <vt:lpwstr>ADDIN CSL_CITATION {"citationItems": [{"uris": ["http://www.mendeley.com/documents/?uuid=5434e091-60b2-4706-a60f-3bad4ee0cdbe"], "itemData": {"title": "Fluorescence and Absorption Spectroscopic Properties of Dipyrrometheneboron Difluoride (BODIPY) Derivat</vt:lpwstr>
  </property>
  <property fmtid="{D5CDD505-2E9C-101B-9397-08002B2CF9AE}" pid="989" name="Mendeley_Bookmark_Yu5H9qe7qs_10">
    <vt:lpwstr> here, a Cys replaces the reactive center Ser 344 of the wildtype PAI-1. From the fluorescence anisotropy we conclude that the rotational correlation function of BODIPY in PAI-1 contains rapid motions (unresolved on the sub-ns time scales) and (at least) </vt:lpwstr>
  </property>
  <property fmtid="{D5CDD505-2E9C-101B-9397-08002B2CF9AE}" pid="990" name="Mendeley_Bookmark_Yu5H9qe7qs_11">
    <vt:lpwstr>two rotational correlation times of about 3 and 50 ns. The longest correlation time is compatible with the tumbling motion of the protein molecule in water. Furthermore, it appears that the local rotational mobility of the BODIPY moiety in the reactive ce</vt:lpwstr>
  </property>
  <property fmtid="{D5CDD505-2E9C-101B-9397-08002B2CF9AE}" pid="991" name="Mendeley_Bookmark_Yu5H9qe7qs_12">
    <vt:lpwstr>nter of P\u2026", "ISSN": "15205126", "id": "ITEM-1", "author": [{"parse-names": false, "family": "Karolin", "suffix": "", "given": "Jan", "non-dropping-particle": "", "dropping-particle": ""}, {"parse-names": false, "family": "Johansson", "suffix": "", "</vt:lpwstr>
  </property>
  <property fmtid="{D5CDD505-2E9C-101B-9397-08002B2CF9AE}" pid="992" name="Mendeley_Bookmark_Yu5H9qe7qs_13">
    <vt:lpwstr>given": "Lennart B.A.", "non-dropping-particle": "", "dropping-particle": ""}, {"parse-names": false, "family": "Strandberg", "suffix": "", "given": "Leif", "non-dropping-particle": "", "dropping-particle": ""}, {"parse-names": false, "family": "Ny", "suf</vt:lpwstr>
  </property>
  <property fmtid="{D5CDD505-2E9C-101B-9397-08002B2CF9AE}" pid="993" name="Mendeley_Bookmark_Yu5H9qe7qs_14">
    <vt:lpwstr>fix": "", "given": "Tor", "non-dropping-particle": "", "dropping-particle": ""}], "type": "article-journal", "issue": "17", "DOI": "10.1021/ja00096a042", "volume": "116", "container-title": "Journal of the American Chemical Society", "page": "7801-7806", </vt:lpwstr>
  </property>
  <property fmtid="{D5CDD505-2E9C-101B-9397-08002B2CF9AE}" pid="994" name="Mendeley_Bookmark_Yu5H9qe7qs_15">
    <vt:lpwstr>"ISBN": "0002-7863", "issued": {"date-parts": [["1994"]]}}, "id": "ITEM-1"}], "mendeley": {"previouslyFormattedCitation": "&lt;sup&gt;11&lt;/sup&gt;", "plainTextFormattedCitation": "11", "formattedCitation": "&lt;sup&gt;11&lt;/sup&gt;"}, "properties": {"noteIndex": 0}, "schema":</vt:lpwstr>
  </property>
  <property fmtid="{D5CDD505-2E9C-101B-9397-08002B2CF9AE}" pid="995" name="Mendeley_Bookmark_Yu5H9qe7qs_16">
    <vt:lpwstr> "https://github.com/citation-style-language/schema/raw/master/csl-citation.json"}</vt:lpwstr>
  </property>
  <property fmtid="{D5CDD505-2E9C-101B-9397-08002B2CF9AE}" pid="996" name="Mendeley_Bookmark_Yu5H9qe7qs_2">
    <vt:lpwstr>ives in Liquids, Lipid Membranes, and Proteins", "abstract": "Light spectroscopic properties of a recently developed fluorophore, 4,4-difluoro-4-borata-3a-azonia-4a-aza-s-indacene (BODIPY) and its derivatives, have been studied in different solvents, lipi</vt:lpwstr>
  </property>
  <property fmtid="{D5CDD505-2E9C-101B-9397-08002B2CF9AE}" pid="997" name="Mendeley_Bookmark_Yu5H9qe7qs_3">
    <vt:lpwstr>d membranes (modeled by lyotropic lamellar and cubic liquid crystals) as well as a protein. The absorption spectrum shows a strong {epsilon approximate to 90 000 M(-1) cm(-1)} S-0 --&gt; S-1 transition at about 500 nm and a higher S-0 --&gt; S-2 transition at a</vt:lpwstr>
  </property>
  <property fmtid="{D5CDD505-2E9C-101B-9397-08002B2CF9AE}" pid="998" name="Mendeley_Bookmark_Yu5H9qe7qs_4">
    <vt:lpwstr>bout 375 nm, which is 20 times weaker. The electronic dipole of the S-0 --&gt; S-1 transition is polarized along the long axis of the chromophore, as shown by linear dichroism spectroscopy (LD). The S-0 --&gt; S-2 band contains a mixture of, presumably, in-plan</vt:lpwstr>
  </property>
  <property fmtid="{D5CDD505-2E9C-101B-9397-08002B2CF9AE}" pid="999" name="Mendeley_Bookmark_Yu5H9qe7qs_5">
    <vt:lpwstr>e-polarized transitions. For the S-0 --&gt; S-1 transitions, the limiting fluorescence anisotropy, r(0) = 0.37. The fluorescence quantum yields are typically higher than 0.8. The calculated radiative lifetime of tau(0) = 5.6 ns in methanol is in reasonable a</vt:lpwstr>
  </property>
  <property fmtid="{D5CDD505-2E9C-101B-9397-08002B2CF9AE}" pid="1000" name="Mendeley_Bookmark_Yu5H9qe7qs_6">
    <vt:lpwstr>greement with the experimental value of tau(0) 5.9 +/- 0.2 ns. An efficient overlapping between the strong S-0 &lt;-&gt; S-1 transitions yields a Forster radius of R(0) = 57 +/- 1 Angstrom. The fluorescence lifetime and spectra are pH independent and change lit</vt:lpwstr>
  </property>
  <property fmtid="{D5CDD505-2E9C-101B-9397-08002B2CF9AE}" pid="1001" name="Mendeley_Bookmark_Yu5H9qe7qs_7">
    <vt:lpwstr>tle with solvent polarity. The influence of oxygen quenching is typically less than 5% in liquids. The fluorescence of BODIPY is quenched by Trp (K = 15 M(-1)) and Tyr (K = 14 M(-1)). The quenching by Phe is less efficient, at least by one order of magnit</vt:lpwstr>
  </property>
  <property fmtid="{D5CDD505-2E9C-101B-9397-08002B2CF9AE}" pid="1002" name="Mendeley_Bookmark_Yu5H9qe7qs_8">
    <vt:lpwstr>ude. The fluorescence relaxation of BODIPY is monoexponential when solubilized in lipid vesicles of 1,2-dioleoyl-sn-glycero-3-phosphocholine (DOPC) and a cubic liquid-crystalline phase of monoolein. The fluorescence decay of BODIPY, when covalently bound </vt:lpwstr>
  </property>
  <property fmtid="{D5CDD505-2E9C-101B-9397-08002B2CF9AE}" pid="1003" name="Mendeley_Bookmark_Yu5H9qe7qs_9">
    <vt:lpwstr>to the cystein residue of a mutant form of the plasminogen activator inhibitor 1 (PAI-1) is very well described by a sum of two exponential functions. The major component contributes with ca. 95% to the total intensity. In one of the PAI-1 mutants studied</vt:lpwstr>
  </property>
  <property fmtid="{D5CDD505-2E9C-101B-9397-08002B2CF9AE}" pid="1004" name="Mendeley_Bookmark_ZIoo0WEHmX_1">
    <vt:lpwstr>ADDIN CSL_CITATION {"citationItems": [{"uris": ["http://www.mendeley.com/documents/?uuid=2562b20e-253c-48b6-a25b-0832cb46042b"], "itemData": {"title": "Schizosaccharomyces japonicus: A Distinct Dimorphic Yeast among the Fission Yeasts.", "abstract": "Geno</vt:lpwstr>
  </property>
  <property fmtid="{D5CDD505-2E9C-101B-9397-08002B2CF9AE}" pid="1005" name="Mendeley_Bookmark_ZIoo0WEHmX_10">
    <vt:lpwstr>ithub.com/citation-style-language/schema/raw/master/csl-citation.json"}</vt:lpwstr>
  </property>
  <property fmtid="{D5CDD505-2E9C-101B-9397-08002B2CF9AE}" pid="1006" name="Mendeley_Bookmark_ZIoo0WEHmX_2">
    <vt:lpwstr>mic sequencing data and morphological properties demonstrate evolutionary relationships among groups of the fission yeast, Schizosaccharomyces Phylogenetically, S. japonicus is the furthest removed from other species of fission yeast. The basic characteri</vt:lpwstr>
  </property>
  <property fmtid="{D5CDD505-2E9C-101B-9397-08002B2CF9AE}" pid="1007" name="Mendeley_Bookmark_ZIoo0WEHmX_3">
    <vt:lpwstr>stics of cell proliferation are shared among all fission yeast, including the process of binary fission during vegetative growth, conjugation and karyogamy with horsetail movement, mating-type switching, and sporulation. However, S. japonicus also exhibit</vt:lpwstr>
  </property>
  <property fmtid="{D5CDD505-2E9C-101B-9397-08002B2CF9AE}" pid="1008" name="Mendeley_Bookmark_ZIoo0WEHmX_4">
    <vt:lpwstr>s characteristics that are unique to filamentous fungi. S. japonicus is a nonpathogenic yeast that exhibits dimorphism. Depending on the environmental conditions, S. japonicus transforms from yeast cells into filamentous cells (hyphae), and blue light tri</vt:lpwstr>
  </property>
  <property fmtid="{D5CDD505-2E9C-101B-9397-08002B2CF9AE}" pid="1009" name="Mendeley_Bookmark_ZIoo0WEHmX_5">
    <vt:lpwstr>ggers synchronous septation of hyphal cells. A rough version of the whole-genome sequence is now available, facilitating genetic manipulation of S. japonicus. Furthermore, the extensive genetic knowledge available for S. pombe is aiding the development of</vt:lpwstr>
  </property>
  <property fmtid="{D5CDD505-2E9C-101B-9397-08002B2CF9AE}" pid="1010" name="Mendeley_Bookmark_ZIoo0WEHmX_6">
    <vt:lpwstr> genetic tools for analyzing S. japonicus. S. japonicus will help shed light on the evolutionary relationships among the fission yeast.", "ISSN": "1559-6095", "id": "ITEM-1", "PMID": "28733412", "type": "article-journal", "issue": "12", "DOI": "10.1101/pd</vt:lpwstr>
  </property>
  <property fmtid="{D5CDD505-2E9C-101B-9397-08002B2CF9AE}" pid="1011" name="Mendeley_Bookmark_ZIoo0WEHmX_7">
    <vt:lpwstr>b.top082651", "volume": "2017", "container-title": "Cold Spring Harbor protocols", "page": "pdb.top082651", "issued": {"date-parts": [["2017", "12", "1"]]}, "author": [{"parse-names": false, "family": "Aoki", "suffix": "", "given": "Keita", "non-dropping-</vt:lpwstr>
  </property>
  <property fmtid="{D5CDD505-2E9C-101B-9397-08002B2CF9AE}" pid="1012" name="Mendeley_Bookmark_ZIoo0WEHmX_8">
    <vt:lpwstr>particle": "", "dropping-particle": ""}, {"parse-names": false, "family": "Furuya", "suffix": "", "given": "Kanji", "non-dropping-particle": "", "dropping-particle": ""}, {"parse-names": false, "family": "Niki", "suffix": "", "given": "Hironori", "non-dro</vt:lpwstr>
  </property>
  <property fmtid="{D5CDD505-2E9C-101B-9397-08002B2CF9AE}" pid="1013" name="Mendeley_Bookmark_ZIoo0WEHmX_9">
    <vt:lpwstr>pping-particle": "", "dropping-particle": ""}]}, "id": "ITEM-1"}], "mendeley": {"previouslyFormattedCitation": "&lt;sup&gt;26&lt;/sup&gt;", "plainTextFormattedCitation": "26", "formattedCitation": "&lt;sup&gt;26&lt;/sup&gt;"}, "properties": {"noteIndex": 0}, "schema": "https://g</vt:lpwstr>
  </property>
  <property fmtid="{D5CDD505-2E9C-101B-9397-08002B2CF9AE}" pid="1014" name="Mendeley_Bookmark_Zn5hs00iKy_1">
    <vt:lpwstr>ADDIN CSL_CITATION {"citationItems": [{"uris": ["http://www.mendeley.com/documents/?uuid=96a41a4a-e937-474a-8b86-775dd80d75a2"], "itemData": {"title": "A genomic Multiprocess survey of machineries that control and link cell shape, microtubule organization</vt:lpwstr>
  </property>
  <property fmtid="{D5CDD505-2E9C-101B-9397-08002B2CF9AE}" pid="1015" name="Mendeley_Bookmark_Zn5hs00iKy_10">
    <vt:lpwstr> "Marco", "non-dropping-particle": "", "dropping-particle": ""}, {"parse-names": false, "family": "Bortfeld-Miller", "suffix": "", "given": "Miriam", "non-dropping-particle": "", "dropping-particle": ""}, {"parse-names": false, "family": "Walter", "suffix</vt:lpwstr>
  </property>
  <property fmtid="{D5CDD505-2E9C-101B-9397-08002B2CF9AE}" pid="1016" name="Mendeley_Bookmark_Zn5hs00iKy_11">
    <vt:lpwstr>": "", "given": "Thomas", "non-dropping-particle": "", "dropping-particle": ""}, {"parse-names": false, "family": "Wagstaff", "suffix": "", "given": "Laura", "non-dropping-particle": "", "dropping-particle": ""}, {"parse-names": false, "family": "Piddini"</vt:lpwstr>
  </property>
  <property fmtid="{D5CDD505-2E9C-101B-9397-08002B2CF9AE}" pid="1017" name="Mendeley_Bookmark_Zn5hs00iKy_12">
    <vt:lpwstr>, "suffix": "", "given": "Eugenia", "non-dropping-particle": "", "dropping-particle": ""}, {"parse-names": false, "family": "Carazo Salas", "suffix": "", "given": "Rafael E", "non-dropping-particle": "", "dropping-particle": ""}]}, "id": "ITEM-1"}], "mend</vt:lpwstr>
  </property>
  <property fmtid="{D5CDD505-2E9C-101B-9397-08002B2CF9AE}" pid="1018" name="Mendeley_Bookmark_Zn5hs00iKy_13">
    <vt:lpwstr>eley": {"previouslyFormattedCitation": "&lt;sup&gt;34&lt;/sup&gt;", "plainTextFormattedCitation": "35", "formattedCitation": "&lt;sup&gt;35&lt;/sup&gt;"}, "properties": {"noteIndex": 0}, "schema": "https://github.com/citation-style-language/schema/raw/master/csl-citation.json"}</vt:lpwstr>
  </property>
  <property fmtid="{D5CDD505-2E9C-101B-9397-08002B2CF9AE}" pid="1019" name="Mendeley_Bookmark_Zn5hs00iKy_2">
    <vt:lpwstr>, and cell-cycle progression.", "abstract": "Understanding cells as integrated systems requires that we systematically decipher how single genes affect multiple biological processes and how processes are functionally linked. Here, we used multiprocess phe</vt:lpwstr>
  </property>
  <property fmtid="{D5CDD505-2E9C-101B-9397-08002B2CF9AE}" pid="1020" name="Mendeley_Bookmark_Zn5hs00iKy_3">
    <vt:lpwstr>notypic profiling, combining high-resolution 3D confocal microscopy and multiparametric image analysis, to simultaneously survey the fission yeast genome with respect to three key cellular processes: cell shape, microtubule organization, and cell-cycle pr</vt:lpwstr>
  </property>
  <property fmtid="{D5CDD505-2E9C-101B-9397-08002B2CF9AE}" pid="1021" name="Mendeley_Bookmark_Zn5hs00iKy_4">
    <vt:lpwstr>ogression. We identify, validate, and functionally annotate 262 genes controlling specific aspects of those processes. Of these, 62% had not been linked to these processes before and 35% are implicated in multiple processes. Importantly, we identify a con</vt:lpwstr>
  </property>
  <property fmtid="{D5CDD505-2E9C-101B-9397-08002B2CF9AE}" pid="1022" name="Mendeley_Bookmark_Zn5hs00iKy_5">
    <vt:lpwstr>served role for DNA-damage responses in controlling microtubule stability. In addition, we investigate how the processes are functionally linked. We show unexpectedly that disruption of cell-cycle progression does not necessarily affect cell size control </vt:lpwstr>
  </property>
  <property fmtid="{D5CDD505-2E9C-101B-9397-08002B2CF9AE}" pid="1023" name="Mendeley_Bookmark_Zn5hs00iKy_6">
    <vt:lpwstr>and that distinct aspects of cell shape regulate microtubules and vice versa, identifying important systems-level links across these processes.", "ISSN": "1878-1551", "id": "ITEM-1", "PMID": "25373780", "type": "article-journal", "issue": "2", "DOI": "10.</vt:lpwstr>
  </property>
  <property fmtid="{D5CDD505-2E9C-101B-9397-08002B2CF9AE}" pid="1024" name="Mendeley_Bookmark_Zn5hs00iKy_7">
    <vt:lpwstr>1016/j.devcel.2014.09.005", "volume": "31", "container-title": "Developmental cell", "page": "227-239", "issued": {"date-parts": [["2014", "10", "27"]]}, "author": [{"parse-names": false, "family": "Graml", "suffix": "", "given": "Veronika", "non-dropping</vt:lpwstr>
  </property>
  <property fmtid="{D5CDD505-2E9C-101B-9397-08002B2CF9AE}" pid="1025" name="Mendeley_Bookmark_Zn5hs00iKy_8">
    <vt:lpwstr>-particle": "", "dropping-particle": ""}, {"parse-names": false, "family": "Studera", "suffix": "", "given": "Xenia", "non-dropping-particle": "", "dropping-particle": ""}, {"parse-names": false, "family": "Lawson", "suffix": "", "given": "Jonathan L D", </vt:lpwstr>
  </property>
  <property fmtid="{D5CDD505-2E9C-101B-9397-08002B2CF9AE}" pid="1026" name="Mendeley_Bookmark_Zn5hs00iKy_9">
    <vt:lpwstr>"non-dropping-particle": "", "dropping-particle": ""}, {"parse-names": false, "family": "Chessel", "suffix": "", "given": "Anatole", "non-dropping-particle": "", "dropping-particle": ""}, {"parse-names": false, "family": "Geymonat", "suffix": "", "given":</vt:lpwstr>
  </property>
  <property fmtid="{D5CDD505-2E9C-101B-9397-08002B2CF9AE}" pid="1027" name="Mendeley_Bookmark_aWwkmjpmpH_1">
    <vt:lpwstr>ADDIN CSL_CITATION {"properties": {"noteIndex": 0}, "schema": "https://github.com/citation-style-language/schema/raw/master/csl-citation.json", "citationItems": [{"uris": ["http://www.mendeley.com/documents/?uuid=ec888e44-0260-4251-b459-b80e76513f54"], "i</vt:lpwstr>
  </property>
  <property fmtid="{D5CDD505-2E9C-101B-9397-08002B2CF9AE}" pid="1028" name="Mendeley_Bookmark_aWwkmjpmpH_2">
    <vt:lpwstr>d": "ITEM-1", "itemData": {"container-title": "Cold Spring Harbor protocols", "PMID": "26933253", "DOI": "10.1101/pdb.top079764", "volume": "2016", "page": "pdb.top079764", "id": "ITEM-1", "author": [{"family": "Petersen", "suffix": "", "non-dropping-part</vt:lpwstr>
  </property>
  <property fmtid="{D5CDD505-2E9C-101B-9397-08002B2CF9AE}" pid="1029" name="Mendeley_Bookmark_aWwkmjpmpH_3">
    <vt:lpwstr>icle": "", "dropping-particle": "", "given": "Janni", "parse-names": false}, {"family": "Russell", "suffix": "", "non-dropping-particle": "", "dropping-particle": "", "given": "Paul", "parse-names": false}], "title": "Growth and the Environment of Schizos</vt:lpwstr>
  </property>
  <property fmtid="{D5CDD505-2E9C-101B-9397-08002B2CF9AE}" pid="1030" name="Mendeley_Bookmark_aWwkmjpmpH_4">
    <vt:lpwstr>accharomyces pombe.", "issued": {"date-parts": [["2016", "3", "1"]]}, "issue": "3", "ISSN": "1559-6095", "abstract": "Here, we summarize the composition and uses of Schizosaccharomyces pombe media and discuss key issues for consideration in the generation</vt:lpwstr>
  </property>
  <property fmtid="{D5CDD505-2E9C-101B-9397-08002B2CF9AE}" pid="1031" name="Mendeley_Bookmark_aWwkmjpmpH_5">
    <vt:lpwstr> of S. pombe cultures. We discuss the concept of \"culture memory,\" in which the growth state and stress experienced by a strain during storage, propagation, and starter culture preparation can alter experimental outcomes at later stages. We also describ</vt:lpwstr>
  </property>
  <property fmtid="{D5CDD505-2E9C-101B-9397-08002B2CF9AE}" pid="1032" name="Mendeley_Bookmark_aWwkmjpmpH_6">
    <vt:lpwstr>e the triggers that are widely used to manipulate signaling through the environment sensing pathways.", "type": "article-journal"}}], "mendeley": {"formattedCitation": "&lt;sup&gt;25&lt;/sup&gt;", "plainTextFormattedCitation": "25", "previouslyFormattedCitation": "&lt;s</vt:lpwstr>
  </property>
  <property fmtid="{D5CDD505-2E9C-101B-9397-08002B2CF9AE}" pid="1033" name="Mendeley_Bookmark_aWwkmjpmpH_7">
    <vt:lpwstr>up&gt;25&lt;/sup&gt;"}}</vt:lpwstr>
  </property>
  <property fmtid="{D5CDD505-2E9C-101B-9397-08002B2CF9AE}" pid="1034" name="Mendeley_Bookmark_aZo5mZQWtw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1035" name="Mendeley_Bookmark_aZo5mZQWtw_10">
    <vt:lpwstr>9"]]}, "PMID": "24597968"}, "id": "ITEM-1"}], "mendeley": {"previouslyFormattedCitation": "&lt;sup&gt;1&lt;/sup&gt;", "plainTextFormattedCitation": "1", "formattedCitation": "&lt;sup&gt;1&lt;/sup&gt;"}, "properties": {"noteIndex": 0}, "schema": "https://github.com/citation-style</vt:lpwstr>
  </property>
  <property fmtid="{D5CDD505-2E9C-101B-9397-08002B2CF9AE}" pid="1036" name="Mendeley_Bookmark_aZo5mZQWtw_11">
    <vt:lpwstr>-language/schema/raw/master/csl-citation.json"}</vt:lpwstr>
  </property>
  <property fmtid="{D5CDD505-2E9C-101B-9397-08002B2CF9AE}" pid="1037" name="Mendeley_Bookmark_aZo5mZQWtw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1038" name="Mendeley_Bookmark_aZo5mZQWtw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1039" name="Mendeley_Bookmark_aZo5mZQWtw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1040" name="Mendeley_Bookmark_aZo5mZQWtw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1041" name="Mendeley_Bookmark_aZo5mZQWtw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1042" name="Mendeley_Bookmark_aZo5mZQWtw_7">
    <vt:lpwstr>rovides a comprehensive view of nonpolar lipid research in yeast.", "ISSN": "1574-6976", "id": "ITEM-1", "author": [{"parse-names": false, "family": "Koch", "suffix": "", "given": "Barbara", "non-dropping-particle": "", "dropping-particle": ""}, {"parse-n</vt:lpwstr>
  </property>
  <property fmtid="{D5CDD505-2E9C-101B-9397-08002B2CF9AE}" pid="1043" name="Mendeley_Bookmark_aZo5mZQWtw_8">
    <vt:lpwstr>ames": false, "family": "Schmidt", "suffix": "", "given": "Claudia", "non-dropping-particle": "", "dropping-particle": ""}, {"parse-names": false, "family": "Daum", "suffix": "", "given": "G\u00fcnther", "non-dropping-particle": "", "dropping-particle": "</vt:lpwstr>
  </property>
  <property fmtid="{D5CDD505-2E9C-101B-9397-08002B2CF9AE}" pid="1044" name="Mendeley_Bookmark_aZo5mZQWtw_9">
    <vt:lpwstr>"}], "type": "article-journal", "issue": "5", "DOI": "10.1111/1574-6976.12069", "volume": "38", "container-title": "FEMS microbiology reviews", "page": "892-915", "ISBN": "1574-6976 (Electronic)\\r0168-6445 (Linking)", "issued": {"date-parts": [["2014", "</vt:lpwstr>
  </property>
  <property fmtid="{D5CDD505-2E9C-101B-9397-08002B2CF9AE}" pid="1045" name="Mendeley_Bookmark_ccrKQtRlOL_1">
    <vt:lpwstr>ADDIN CSL_CITATION {"citationItems": [{"uris": ["http://www.mendeley.com/documents/?uuid=3cfcc21e-14fc-4f15-a531-64137905da8d"], "itemData": {"title": "Holistic Approaches in Lipid Production by Yarrowia lipolytica.", "abstract": "Concerns about climate c</vt:lpwstr>
  </property>
  <property fmtid="{D5CDD505-2E9C-101B-9397-08002B2CF9AE}" pid="1046" name="Mendeley_Bookmark_ccrKQtRlOL_2">
    <vt:lpwstr>hange have driven research on the production of lipid-derived biofuels as an alternative and renewable liquid fuel source. Using oleaginous yeasts for lipid synthesis creates the potential for cost-effective industrial-scale operations due to their abilit</vt:lpwstr>
  </property>
  <property fmtid="{D5CDD505-2E9C-101B-9397-08002B2CF9AE}" pid="1047" name="Mendeley_Bookmark_ccrKQtRlOL_3">
    <vt:lpwstr>y to reach high lipid titer, yield, and productivity resulting from their unique metabolism. Yarrowia lipolytica is the model oleaginous yeast, with the best-studied lipid metabolism, the greatest number of genetic tools, and a fully sequenced genome. In </vt:lpwstr>
  </property>
  <property fmtid="{D5CDD505-2E9C-101B-9397-08002B2CF9AE}" pid="1048" name="Mendeley_Bookmark_ccrKQtRlOL_4">
    <vt:lpwstr>this review we highlight multiomics studies that elucidate the mechanisms allowing this yeast to achieve lipid overaccumulation and then present several major metabolic engineering efforts that enhanced the production metrics in Y. lipolytica. Recent achi</vt:lpwstr>
  </property>
  <property fmtid="{D5CDD505-2E9C-101B-9397-08002B2CF9AE}" pid="1049" name="Mendeley_Bookmark_ccrKQtRlOL_5">
    <vt:lpwstr>evements that applied novel engineering strategies are emphasized.", "ISSN": "1879-3096", "id": "ITEM-1", "author": [{"parse-names": false, "family": "Lazar", "suffix": "", "given": "Zbigniew", "non-dropping-particle": "", "dropping-particle": ""}, {"pars</vt:lpwstr>
  </property>
  <property fmtid="{D5CDD505-2E9C-101B-9397-08002B2CF9AE}" pid="1050" name="Mendeley_Bookmark_ccrKQtRlOL_6">
    <vt:lpwstr>e-names": false, "family": "Liu", "suffix": "", "given": "Nian", "non-dropping-particle": "", "dropping-particle": ""}, {"parse-names": false, "family": "Stephanopoulos", "suffix": "", "given": "Gregory", "non-dropping-particle": "", "dropping-particle": </vt:lpwstr>
  </property>
  <property fmtid="{D5CDD505-2E9C-101B-9397-08002B2CF9AE}" pid="1051" name="Mendeley_Bookmark_ccrKQtRlOL_7">
    <vt:lpwstr>""}], "publisher": "Elsevier Ltd", "type": "article-journal", "issue": "11", "DOI": "10.1016/j.tibtech.2018.06.007", "volume": "36", "container-title": "Trends in biotechnology", "page": "1157-1170", "ISBN": "0167-7799", "issued": {"date-parts": [["2018",</vt:lpwstr>
  </property>
  <property fmtid="{D5CDD505-2E9C-101B-9397-08002B2CF9AE}" pid="1052" name="Mendeley_Bookmark_ccrKQtRlOL_8">
    <vt:lpwstr> "11"]]}, "PMID": "30006239"}, "id": "ITEM-1"}], "mendeley": {"previouslyFormattedCitation": "&lt;sup&gt;3&lt;/sup&gt;", "plainTextFormattedCitation": "3", "formattedCitation": "&lt;sup&gt;3&lt;/sup&gt;"}, "properties": {"noteIndex": 0}, "schema": "https://github.com/citation-st</vt:lpwstr>
  </property>
  <property fmtid="{D5CDD505-2E9C-101B-9397-08002B2CF9AE}" pid="1053" name="Mendeley_Bookmark_ccrKQtRlOL_9">
    <vt:lpwstr>yle-language/schema/raw/master/csl-citation.json"}</vt:lpwstr>
  </property>
  <property fmtid="{D5CDD505-2E9C-101B-9397-08002B2CF9AE}" pid="1054" name="Mendeley_Bookmark_ce0gBt1pKo_1">
    <vt:lpwstr>ADDIN CSL_CITATION {"citationItems": [{"uris": ["http://www.mendeley.com/documents/?uuid=3c454836-98d6-44fa-bb79-f05fba0c9fe2"], "itemData": {"title": "A new fluorescence-based method identifies protein phosphatases regulating lipid droplet metabolism.", </vt:lpwstr>
  </property>
  <property fmtid="{D5CDD505-2E9C-101B-9397-08002B2CF9AE}" pid="1055" name="Mendeley_Bookmark_ce0gBt1pKo_10">
    <vt:lpwstr>r": [{"parse-names": false, "family": "Bozaquel-Morais", "suffix": "", "given": "Bruno L.", "non-dropping-particle": "", "dropping-particle": ""}, {"parse-names": false, "family": "Madeira", "suffix": "", "given": "Juliana B.", "non-dropping-particle": ""</vt:lpwstr>
  </property>
  <property fmtid="{D5CDD505-2E9C-101B-9397-08002B2CF9AE}" pid="1056" name="Mendeley_Bookmark_ce0gBt1pKo_11">
    <vt:lpwstr>, "dropping-particle": ""}, {"parse-names": false, "family": "Maya-Monteiro", "suffix": "", "given": "Clarissa M.", "non-dropping-particle": "", "dropping-particle": ""}, {"parse-names": false, "family": "Masuda", "suffix": "", "given": "Claudio A.", "non</vt:lpwstr>
  </property>
  <property fmtid="{D5CDD505-2E9C-101B-9397-08002B2CF9AE}" pid="1057" name="Mendeley_Bookmark_ce0gBt1pKo_12">
    <vt:lpwstr>-dropping-particle": "", "dropping-particle": ""}, {"parse-names": false, "family": "Montero-Lomeli", "suffix": "", "given": "M\u00f3nica", "non-dropping-particle": "", "dropping-particle": ""}], "type": "article-journal", "issue": "10", "DOI": "10.1371/j</vt:lpwstr>
  </property>
  <property fmtid="{D5CDD505-2E9C-101B-9397-08002B2CF9AE}" pid="1058" name="Mendeley_Bookmark_ce0gBt1pKo_13">
    <vt:lpwstr>ournal.pone.0013692", "volume": "5", "container-title": "PloS one", "page": "e13692", "ISBN": "1932-6203 (Electronic)\\r1932-6203 (Linking)", "issued": {"date-parts": [["2010", "10", "28"]]}, "PMID": "21060891"}, "id": "ITEM-1"}, {"uris": ["http://www.men</vt:lpwstr>
  </property>
  <property fmtid="{D5CDD505-2E9C-101B-9397-08002B2CF9AE}" pid="1059" name="Mendeley_Bookmark_ce0gBt1pKo_14">
    <vt:lpwstr>deley.com/documents/?uuid=613a1872-0ceb-47a4-a414-23729bc9f850"], "itemData": {"title": "An improved high-throughput Nile red fluorescence assay for estimating intracellular lipids in a variety of yeast species.", "abstract": "A rapid and inexpensive meth</vt:lpwstr>
  </property>
  <property fmtid="{D5CDD505-2E9C-101B-9397-08002B2CF9AE}" pid="1060" name="Mendeley_Bookmark_ce0gBt1pKo_15">
    <vt:lpwstr>od for estimating lipid content of yeasts is needed for screening large numbers of yeasts samples. Nile red is a fluorescent lipophilic dye used for detection and quantification of intracellular lipid droplets in various biological system including algae,</vt:lpwstr>
  </property>
  <property fmtid="{D5CDD505-2E9C-101B-9397-08002B2CF9AE}" pid="1061" name="Mendeley_Bookmark_ce0gBt1pKo_16">
    <vt:lpwstr> yeasts and filamentous fungi. However, a published assay for yeast is affected by variable diffusion across the cell membrane, and variation in the time required to reach maximal fluorescence emission. In this study, parameters that may influence the emi</vt:lpwstr>
  </property>
  <property fmtid="{D5CDD505-2E9C-101B-9397-08002B2CF9AE}" pid="1062" name="Mendeley_Bookmark_ce0gBt1pKo_17">
    <vt:lpwstr>ssion were varied to determine optimal assay conditions. An improved assay with a high-throughput capability was developed that includes the addition of dimethyl sulfoxide (DMSO) solvent to improve cell permeability, elimination of the washing step, the r</vt:lpwstr>
  </property>
  <property fmtid="{D5CDD505-2E9C-101B-9397-08002B2CF9AE}" pid="1063" name="Mendeley_Bookmark_ce0gBt1pKo_18">
    <vt:lpwstr>eduction of Nile red concentration, kinetic readings rather than single time-point reading, and utilization of a black 96-well microplate. The improved method was validated by comparison to gravimetric determination of lipid content of a broad variety of </vt:lpwstr>
  </property>
  <property fmtid="{D5CDD505-2E9C-101B-9397-08002B2CF9AE}" pid="1064" name="Mendeley_Bookmark_ce0gBt1pKo_19">
    <vt:lpwstr>ascomycete and basidiomycete yeast species.", "ISSN": "1872-8359", "id": "ITEM-2", "PMID": "22985718", "publisher": "Elsevier B.V.", "type": "article-journal", "issue": "2", "DOI": "10.1016/j.mimet.2012.09.001", "volume": "91", "container-title": "Journal</vt:lpwstr>
  </property>
  <property fmtid="{D5CDD505-2E9C-101B-9397-08002B2CF9AE}" pid="1065" name="Mendeley_Bookmark_ce0gBt1pKo_2">
    <vt:lpwstr>"abstract": "In virtually every cell, neutral lipids are stored in cytoplasmic structures called lipid droplets (LDs) and also referred to as lipid bodies or lipid particles. We developed a rapid high-throughput assay based on the recovery of quenched BOD</vt:lpwstr>
  </property>
  <property fmtid="{D5CDD505-2E9C-101B-9397-08002B2CF9AE}" pid="1066" name="Mendeley_Bookmark_ce0gBt1pKo_20">
    <vt:lpwstr> of microbiological methods", "page": "321-8", "issued": {"date-parts": [["2012", "11"]]}, "author": [{"parse-names": false, "family": "Sitepu", "suffix": "", "given": "I R", "non-dropping-particle": "", "dropping-particle": ""}, {"parse-names": false, "f</vt:lpwstr>
  </property>
  <property fmtid="{D5CDD505-2E9C-101B-9397-08002B2CF9AE}" pid="1067" name="Mendeley_Bookmark_ce0gBt1pKo_21">
    <vt:lpwstr>amily": "Ignatia", "suffix": "", "given": "L", "non-dropping-particle": "", "dropping-particle": ""}, {"parse-names": false, "family": "Franz", "suffix": "", "given": "a K", "non-dropping-particle": "", "dropping-particle": ""}, {"parse-names": false, "fa</vt:lpwstr>
  </property>
  <property fmtid="{D5CDD505-2E9C-101B-9397-08002B2CF9AE}" pid="1068" name="Mendeley_Bookmark_ce0gBt1pKo_22">
    <vt:lpwstr>mily": "Wong", "suffix": "", "given": "D M", "non-dropping-particle": "", "dropping-particle": ""}, {"parse-names": false, "family": "Faulina", "suffix": "", "given": "S a", "non-dropping-particle": "", "dropping-particle": ""}, {"parse-names": false, "fa</vt:lpwstr>
  </property>
  <property fmtid="{D5CDD505-2E9C-101B-9397-08002B2CF9AE}" pid="1069" name="Mendeley_Bookmark_ce0gBt1pKo_23">
    <vt:lpwstr>mily": "Tsui", "suffix": "", "given": "M", "non-dropping-particle": "", "dropping-particle": ""}, {"parse-names": false, "family": "Kanti", "suffix": "", "given": "A", "non-dropping-particle": "", "dropping-particle": ""}, {"parse-names": false, "family":</vt:lpwstr>
  </property>
  <property fmtid="{D5CDD505-2E9C-101B-9397-08002B2CF9AE}" pid="1070" name="Mendeley_Bookmark_ce0gBt1pKo_24">
    <vt:lpwstr> "Boundy-Mills", "suffix": "", "given": "K", "non-dropping-particle": "", "dropping-particle": ""}]}, "id": "ITEM-2"}, {"uris": ["http://www.mendeley.com/documents/?uuid=703ef346-bcb8-41bf-a8fc-746514eb8f26"], "itemData": {"title": "Nile Red Staining of N</vt:lpwstr>
  </property>
  <property fmtid="{D5CDD505-2E9C-101B-9397-08002B2CF9AE}" pid="1071" name="Mendeley_Bookmark_ce0gBt1pKo_25">
    <vt:lpwstr>eutral Lipids in Yeast.", "abstract": "Determination of cellular neutral lipid levels in yeast is important for both the biotechnology industry and biomedical research. However, many of the currently available methods are labor intensive and time consumin</vt:lpwstr>
  </property>
  <property fmtid="{D5CDD505-2E9C-101B-9397-08002B2CF9AE}" pid="1072" name="Mendeley_Bookmark_ce0gBt1pKo_26">
    <vt:lpwstr>g. Here we describe a rapid and repeatable method for the detection of neutral lipids, which can be utilized in both oleaginous and non-oleaginous yeast species. The method utilizes the fluorescent dye, Nile red, which enables neutral lipid levels to eith</vt:lpwstr>
  </property>
  <property fmtid="{D5CDD505-2E9C-101B-9397-08002B2CF9AE}" pid="1073" name="Mendeley_Bookmark_ce0gBt1pKo_27">
    <vt:lpwstr>er be visualized via microscopy or quantified using a 96-well plate assay.", "ISSN": "1940-6029", "id": "ITEM-3", "author": [{"parse-names": false, "family": "Rostron", "suffix": "", "given": "Kerry Ann", "non-dropping-particle": "", "dropping-particle": </vt:lpwstr>
  </property>
  <property fmtid="{D5CDD505-2E9C-101B-9397-08002B2CF9AE}" pid="1074" name="Mendeley_Bookmark_ce0gBt1pKo_28">
    <vt:lpwstr>""}, {"parse-names": false, "family": "Lawrence", "suffix": "", "given": "Clare Louise", "non-dropping-particle": "", "dropping-particle": ""}], "type": "article-journal", "DOI": "10.1007/978-1-4939-6788-9_16", "volume": "1560", "container-title": "Method</vt:lpwstr>
  </property>
  <property fmtid="{D5CDD505-2E9C-101B-9397-08002B2CF9AE}" pid="1075" name="Mendeley_Bookmark_ce0gBt1pKo_29">
    <vt:lpwstr>s in molecular biology (Clifton, N.J.)", "page": "219-229", "ISBN": "978-1-4939-6787-2", "issued": {"date-parts": [["2017"]]}, "PMID": "28155157"}, "id": "ITEM-3"}, {"uris": ["http://www.mendeley.com/documents/?uuid=8071d700-ac9e-4ca8-b84a-32d133bc5f72"],</vt:lpwstr>
  </property>
  <property fmtid="{D5CDD505-2E9C-101B-9397-08002B2CF9AE}" pid="1076" name="Mendeley_Bookmark_ce0gBt1pKo_3">
    <vt:lpwstr>IPY-fluorescence that allows to quantify lipid droplets. The method was validated by monitoring lipid droplet turnover during growth of a yeast culture and by screening a group of strains deleted in genes known to be involved in lipid metabolism. In both </vt:lpwstr>
  </property>
  <property fmtid="{D5CDD505-2E9C-101B-9397-08002B2CF9AE}" pid="1077" name="Mendeley_Bookmark_ce0gBt1pKo_30">
    <vt:lpwstr> "itemData": {"title": "Lipid Index Determination by Liquid Fluorescence Recovery in the Fungal Pathogen Ustilago Maydis.", "abstract": "The article shows how to implement the LD index assay, which is a sensitive microplate assay to determine the accumula</vt:lpwstr>
  </property>
  <property fmtid="{D5CDD505-2E9C-101B-9397-08002B2CF9AE}" pid="1078" name="Mendeley_Bookmark_ce0gBt1pKo_31">
    <vt:lpwstr>tion of triacylglycerols (TAGs) in lipid droplets (LDs). LD index is obtained without lipid extraction. It allows measuring the LDs content in high-throughput experiments under different conditions such as growth in rich or nitrogen depleted media. Albeit</vt:lpwstr>
  </property>
  <property fmtid="{D5CDD505-2E9C-101B-9397-08002B2CF9AE}" pid="1079" name="Mendeley_Bookmark_ce0gBt1pKo_32">
    <vt:lpwstr> the method was described for the first time to study the lipid droplet metabolism in Saccharomyces cerevisiae, it was successfully applied to the basidiomycete Ustilago maydis. Interestingly, and because LDs are organelles phylogenetically conserved in e</vt:lpwstr>
  </property>
  <property fmtid="{D5CDD505-2E9C-101B-9397-08002B2CF9AE}" pid="1080" name="Mendeley_Bookmark_ce0gBt1pKo_33">
    <vt:lpwstr>ukaryotic cells, the method can be applied to a large variety of cells, from yeast to mammalian cells. The LD index is based on the liquid fluorescence recovery assay (LFR) of the BODIPY 493/503 under quenching conditions, by the addition of cells fixed w</vt:lpwstr>
  </property>
  <property fmtid="{D5CDD505-2E9C-101B-9397-08002B2CF9AE}" pid="1081" name="Mendeley_Bookmark_ce0gBt1pKo_34">
    <vt:lpwstr>ith formaldehyde. Potassium iodine is used as a fluorescence quencher. The ratio between the fluorescence and the optical density slopes is named LD index. Slopes are calculated from the straight lines obtained when BODIPY fluorescence and optical density</vt:lpwstr>
  </property>
  <property fmtid="{D5CDD505-2E9C-101B-9397-08002B2CF9AE}" pid="1082" name="Mendeley_Bookmark_ce0gBt1pKo_35">
    <vt:lpwstr> at 600 nm (OD600) are plotted against sample addition. Optimal data quality is reflected by correlation coefficients equal or above 0.9 (r \u2265 0.9). Multiple samples can be read simultaneously as it can be implemented in a microplate. Since BODIPY 493</vt:lpwstr>
  </property>
  <property fmtid="{D5CDD505-2E9C-101B-9397-08002B2CF9AE}" pid="1083" name="Mendeley_Bookmark_ce0gBt1pKo_36">
    <vt:lpwstr>/503 is a lipophilic fluorescent dye that partitions into the lipid droplets, it can be used in many types of cells that accumulate LDs.", "ISSN": "1940-087X", "id": "ITEM-4", "PMID": "29683447", "type": "article-journal", "issue": "134", "DOI": "10.3791/</vt:lpwstr>
  </property>
  <property fmtid="{D5CDD505-2E9C-101B-9397-08002B2CF9AE}" pid="1084" name="Mendeley_Bookmark_ce0gBt1pKo_37">
    <vt:lpwstr>57279", "container-title": "Journal of visualized experiments : JoVE", "page": "1-6", "issued": {"date-parts": [["2018"]]}, "author": [{"parse-names": false, "family": "Romero-Aguilar", "suffix": "", "given": "Lucero", "non-dropping-particle": "", "droppi</vt:lpwstr>
  </property>
  <property fmtid="{D5CDD505-2E9C-101B-9397-08002B2CF9AE}" pid="1085" name="Mendeley_Bookmark_ce0gBt1pKo_38">
    <vt:lpwstr>ng-particle": ""}, {"parse-names": false, "family": "Montero-Lomeli", "suffix": "", "given": "M\u00f3nica", "non-dropping-particle": "", "dropping-particle": ""}, {"parse-names": false, "family": "Pardo", "suffix": "", "given": "Juan Pablo", "non-dropping</vt:lpwstr>
  </property>
  <property fmtid="{D5CDD505-2E9C-101B-9397-08002B2CF9AE}" pid="1086" name="Mendeley_Bookmark_ce0gBt1pKo_39">
    <vt:lpwstr>-particle": "", "dropping-particle": ""}, {"parse-names": false, "family": "Guerra-S\u00e1nchez", "suffix": "", "given": "Guadalupe", "non-dropping-particle": "", "dropping-particle": ""}]}, "id": "ITEM-4"}], "mendeley": {"previouslyFormattedCitation": "&lt;</vt:lpwstr>
  </property>
  <property fmtid="{D5CDD505-2E9C-101B-9397-08002B2CF9AE}" pid="1087" name="Mendeley_Bookmark_ce0gBt1pKo_4">
    <vt:lpwstr>tests, the fluorimetric assay showed high sensitivity and good agreement with previously reported data using microscopy. We used this method for high-throughput identification of protein phosphatases involved in lipid droplet metabolism. From 65 yeast kno</vt:lpwstr>
  </property>
  <property fmtid="{D5CDD505-2E9C-101B-9397-08002B2CF9AE}" pid="1088" name="Mendeley_Bookmark_ce0gBt1pKo_40">
    <vt:lpwstr>sup&gt;12\u201315&lt;/sup&gt;", "plainTextFormattedCitation": "12\u201315", "formattedCitation": "&lt;sup&gt;12\u201315&lt;/sup&gt;"}, "properties": {"noteIndex": 0}, "schema": "https://github.com/citation-style-language/schema/raw/master/csl-citation.json"}</vt:lpwstr>
  </property>
  <property fmtid="{D5CDD505-2E9C-101B-9397-08002B2CF9AE}" pid="1089" name="Mendeley_Bookmark_ce0gBt1pKo_5">
    <vt:lpwstr>ckout strains encoding protein phosphatases and its regulatory subunits, 13 strains revealed to have abnormal levels of lipid droplets, 10 of them having high lipid droplet content. Strains deleted for type I protein phosphatases and related regulators (p</vt:lpwstr>
  </property>
  <property fmtid="{D5CDD505-2E9C-101B-9397-08002B2CF9AE}" pid="1090" name="Mendeley_Bookmark_ce0gBt1pKo_6">
    <vt:lpwstr>pz2, gac1, bni4), type 2A phosphatase and its related regulator (pph21 and sap185), type 2C protein phosphatases (ptc1, ptc4, ptc7) and dual phosphatases (pps1, msg5) were catalogued as high-lipid droplet content strains. Only reg1, a targeting subunit of</vt:lpwstr>
  </property>
  <property fmtid="{D5CDD505-2E9C-101B-9397-08002B2CF9AE}" pid="1091" name="Mendeley_Bookmark_ce0gBt1pKo_7">
    <vt:lpwstr> the type 1 phosphatase Glc7p, and members of the nutrient-sensitive TOR pathway (sit4 and the regulatory subunit sap190) were catalogued as low-lipid droplet content strains, which were studied further. We show that Snf1, the homologue of the mammalian A</vt:lpwstr>
  </property>
  <property fmtid="{D5CDD505-2E9C-101B-9397-08002B2CF9AE}" pid="1092" name="Mendeley_Bookmark_ce0gBt1pKo_8">
    <vt:lpwstr>MP-activated kinase, is constitutively phosphorylated (hyperactive) in sit4 and sap190 strains leading to a reduction of acetyl-CoA carboxylase activity. In conclusion, our fast and highly sensitive method permitted us to catalogue protein phosphatases in</vt:lpwstr>
  </property>
  <property fmtid="{D5CDD505-2E9C-101B-9397-08002B2CF9AE}" pid="1093" name="Mendeley_Bookmark_ce0gBt1pKo_9">
    <vt:lpwstr>volved in the regulation of LD metabolism and present evidence indicating that the TOR pathway and the SNF1/AMPK pathway are connected through the Sit4p-Sap190p pair in the control of lipid droplet biogenesis.", "ISSN": "1932-6203", "id": "ITEM-1", "autho</vt:lpwstr>
  </property>
  <property fmtid="{D5CDD505-2E9C-101B-9397-08002B2CF9AE}" pid="1094" name="Mendeley_Bookmark_ddcoqvCNXp_1">
    <vt:lpwstr>ADDIN CSL_CITATION {"properties": {"noteIndex": 0}, "schema": "https://github.com/citation-style-language/schema/raw/master/csl-citation.json", "citationItems": [{"uris": ["http://www.mendeley.com/documents/?uuid=3c454836-98d6-44fa-bb79-f05fba0c9fe2"], "i</vt:lpwstr>
  </property>
  <property fmtid="{D5CDD505-2E9C-101B-9397-08002B2CF9AE}" pid="1095" name="Mendeley_Bookmark_ddcoqvCNXp_10">
    <vt:lpwstr>them having high lipid droplet content. Strains deleted for type I protein phosphatases and related regulators (ppz2, gac1, bni4), type 2A phosphatase and its related regulator (pph21 and sap185), type 2C protein phosphatases (ptc1, ptc4, ptc7) and dual p</vt:lpwstr>
  </property>
  <property fmtid="{D5CDD505-2E9C-101B-9397-08002B2CF9AE}" pid="1096" name="Mendeley_Bookmark_ddcoqvCNXp_11">
    <vt:lpwstr>hosphatases (pps1, msg5) were catalogued as high-lipid droplet content strains. Only reg1, a targeting subunit of the type 1 phosphatase Glc7p, and members of the nutrient-sensitive TOR pathway (sit4 and the regulatory subunit sap190) were catalogued as l</vt:lpwstr>
  </property>
  <property fmtid="{D5CDD505-2E9C-101B-9397-08002B2CF9AE}" pid="1097" name="Mendeley_Bookmark_ddcoqvCNXp_12">
    <vt:lpwstr>ow-lipid droplet content strains, which were studied further. We show that Snf1, the homologue of the mammalian AMP-activated kinase, is constitutively phosphorylated (hyperactive) in sit4 and sap190 strains leading to a reduction of acetyl-CoA carboxylas</vt:lpwstr>
  </property>
  <property fmtid="{D5CDD505-2E9C-101B-9397-08002B2CF9AE}" pid="1098" name="Mendeley_Bookmark_ddcoqvCNXp_13">
    <vt:lpwstr>e activity. In conclusion, our fast and highly sensitive method permitted us to catalogue protein phosphatases involved in the regulation of LD metabolism and present evidence indicating that the TOR pathway and the SNF1/AMPK pathway are connected through</vt:lpwstr>
  </property>
  <property fmtid="{D5CDD505-2E9C-101B-9397-08002B2CF9AE}" pid="1099" name="Mendeley_Bookmark_ddcoqvCNXp_14">
    <vt:lpwstr> the Sit4p-Sap190p pair in the control of lipid droplet biogenesis.", "type": "article-journal"}}, {"uris": ["http://www.mendeley.com/documents/?uuid=613a1872-0ceb-47a4-a414-23729bc9f850"], "id": "ITEM-2", "itemData": {"container-title": "Journal of micro</vt:lpwstr>
  </property>
  <property fmtid="{D5CDD505-2E9C-101B-9397-08002B2CF9AE}" pid="1100" name="Mendeley_Bookmark_ddcoqvCNXp_15">
    <vt:lpwstr>biological methods", "PMID": "22985718", "DOI": "10.1016/j.mimet.2012.09.001", "volume": "91", "publisher": "Elsevier B.V.", "page": "321-8", "id": "ITEM-2", "author": [{"family": "Sitepu", "suffix": "", "non-dropping-particle": "", "dropping-particle": "</vt:lpwstr>
  </property>
  <property fmtid="{D5CDD505-2E9C-101B-9397-08002B2CF9AE}" pid="1101" name="Mendeley_Bookmark_ddcoqvCNXp_16">
    <vt:lpwstr>", "given": "I R", "parse-names": false}, {"family": "Ignatia", "suffix": "", "non-dropping-particle": "", "dropping-particle": "", "given": "L", "parse-names": false}, {"family": "Franz", "suffix": "", "non-dropping-particle": "", "dropping-particle": ""</vt:lpwstr>
  </property>
  <property fmtid="{D5CDD505-2E9C-101B-9397-08002B2CF9AE}" pid="1102" name="Mendeley_Bookmark_ddcoqvCNXp_17">
    <vt:lpwstr>, "given": "a K", "parse-names": false}, {"family": "Wong", "suffix": "", "non-dropping-particle": "", "dropping-particle": "", "given": "D M", "parse-names": false}, {"family": "Faulina", "suffix": "", "non-dropping-particle": "", "dropping-particle": ""</vt:lpwstr>
  </property>
  <property fmtid="{D5CDD505-2E9C-101B-9397-08002B2CF9AE}" pid="1103" name="Mendeley_Bookmark_ddcoqvCNXp_18">
    <vt:lpwstr>, "given": "S a", "parse-names": false}, {"family": "Tsui", "suffix": "", "non-dropping-particle": "", "dropping-particle": "", "given": "M", "parse-names": false}, {"family": "Kanti", "suffix": "", "non-dropping-particle": "", "dropping-particle": "", "g</vt:lpwstr>
  </property>
  <property fmtid="{D5CDD505-2E9C-101B-9397-08002B2CF9AE}" pid="1104" name="Mendeley_Bookmark_ddcoqvCNXp_19">
    <vt:lpwstr>iven": "A", "parse-names": false}, {"family": "Boundy-Mills", "suffix": "", "non-dropping-particle": "", "dropping-particle": "", "given": "K", "parse-names": false}], "title": "An improved high-throughput Nile red fluorescence assay for estimating intrac</vt:lpwstr>
  </property>
  <property fmtid="{D5CDD505-2E9C-101B-9397-08002B2CF9AE}" pid="1105" name="Mendeley_Bookmark_ddcoqvCNXp_2">
    <vt:lpwstr>d": "ITEM-1", "itemData": {"container-title": "PloS one", "PMID": "21060891", "DOI": "10.1371/journal.pone.0013692", "ISBN": "1932-6203 (Electronic)\\r1932-6203 (Linking)", "volume": "5", "page": "e13692", "id": "ITEM-1", "author": [{"family": "Bozaquel-M</vt:lpwstr>
  </property>
  <property fmtid="{D5CDD505-2E9C-101B-9397-08002B2CF9AE}" pid="1106" name="Mendeley_Bookmark_ddcoqvCNXp_20">
    <vt:lpwstr>ellular lipids in a variety of yeast species.", "issued": {"date-parts": [["2012", "11"]]}, "issue": "2", "ISSN": "1872-8359", "abstract": "A rapid and inexpensive method for estimating lipid content of yeasts is needed for screening large numbers of yeas</vt:lpwstr>
  </property>
  <property fmtid="{D5CDD505-2E9C-101B-9397-08002B2CF9AE}" pid="1107" name="Mendeley_Bookmark_ddcoqvCNXp_21">
    <vt:lpwstr>ts samples. Nile red is a fluorescent lipophilic dye used for detection and quantification of intracellular lipid droplets in various biological system including algae, yeasts and filamentous fungi. However, a published assay for yeast is affected by vari</vt:lpwstr>
  </property>
  <property fmtid="{D5CDD505-2E9C-101B-9397-08002B2CF9AE}" pid="1108" name="Mendeley_Bookmark_ddcoqvCNXp_22">
    <vt:lpwstr>able diffusion across the cell membrane, and variation in the time required to reach maximal fluorescence emission. In this study, parameters that may influence the emission were varied to determine optimal assay conditions. An improved assay with a high-</vt:lpwstr>
  </property>
  <property fmtid="{D5CDD505-2E9C-101B-9397-08002B2CF9AE}" pid="1109" name="Mendeley_Bookmark_ddcoqvCNXp_23">
    <vt:lpwstr>throughput capability was developed that includes the addition of dimethyl sulfoxide (DMSO) solvent to improve cell permeability, elimination of the washing step, the reduction of Nile red concentration, kinetic readings rather than single time-point read</vt:lpwstr>
  </property>
  <property fmtid="{D5CDD505-2E9C-101B-9397-08002B2CF9AE}" pid="1110" name="Mendeley_Bookmark_ddcoqvCNXp_24">
    <vt:lpwstr>ing, and utilization of a black 96-well microplate. The improved method was validated by comparison to gravimetric determination of lipid content of a broad variety of ascomycete and basidiomycete yeast species.", "type": "article-journal"}}, {"uris": ["h</vt:lpwstr>
  </property>
  <property fmtid="{D5CDD505-2E9C-101B-9397-08002B2CF9AE}" pid="1111" name="Mendeley_Bookmark_ddcoqvCNXp_25">
    <vt:lpwstr>ttp://www.mendeley.com/documents/?uuid=703ef346-bcb8-41bf-a8fc-746514eb8f26"], "id": "ITEM-3", "itemData": {"container-title": "Methods in molecular biology (Clifton, N.J.)", "PMID": "28155157", "DOI": "10.1007/978-1-4939-6788-9_16", "ISBN": "978-1-4939-6</vt:lpwstr>
  </property>
  <property fmtid="{D5CDD505-2E9C-101B-9397-08002B2CF9AE}" pid="1112" name="Mendeley_Bookmark_ddcoqvCNXp_26">
    <vt:lpwstr>787-2", "volume": "1560", "page": "219-229", "id": "ITEM-3", "author": [{"family": "Rostron", "suffix": "", "non-dropping-particle": "", "dropping-particle": "", "given": "Kerry Ann", "parse-names": false}, {"family": "Lawrence", "suffix": "", "non-droppi</vt:lpwstr>
  </property>
  <property fmtid="{D5CDD505-2E9C-101B-9397-08002B2CF9AE}" pid="1113" name="Mendeley_Bookmark_ddcoqvCNXp_27">
    <vt:lpwstr>ng-particle": "", "dropping-particle": "", "given": "Clare Louise", "parse-names": false}], "title": "Nile Red Staining of Neutral Lipids in Yeast.", "issued": {"date-parts": [["2017"]]}, "ISSN": "1940-6029", "abstract": "Determination of cellular neutral</vt:lpwstr>
  </property>
  <property fmtid="{D5CDD505-2E9C-101B-9397-08002B2CF9AE}" pid="1114" name="Mendeley_Bookmark_ddcoqvCNXp_28">
    <vt:lpwstr> lipid levels in yeast is important for both the biotechnology industry and biomedical research. However, many of the currently available methods are labor intensive and time consuming. Here we describe a rapid and repeatable method for the detection of n</vt:lpwstr>
  </property>
  <property fmtid="{D5CDD505-2E9C-101B-9397-08002B2CF9AE}" pid="1115" name="Mendeley_Bookmark_ddcoqvCNXp_29">
    <vt:lpwstr>eutral lipids, which can be utilized in both oleaginous and non-oleaginous yeast species. The method utilizes the fluorescent dye, Nile red, which enables neutral lipid levels to either be visualized via microscopy or quantified using a 96-well plate assa</vt:lpwstr>
  </property>
  <property fmtid="{D5CDD505-2E9C-101B-9397-08002B2CF9AE}" pid="1116" name="Mendeley_Bookmark_ddcoqvCNXp_3">
    <vt:lpwstr>orais", "suffix": "", "non-dropping-particle": "", "dropping-particle": "", "given": "Bruno L.", "parse-names": false}, {"family": "Madeira", "suffix": "", "non-dropping-particle": "", "dropping-particle": "", "given": "Juliana B.", "parse-names": false},</vt:lpwstr>
  </property>
  <property fmtid="{D5CDD505-2E9C-101B-9397-08002B2CF9AE}" pid="1117" name="Mendeley_Bookmark_ddcoqvCNXp_30">
    <vt:lpwstr>y.", "type": "article-journal"}}, {"uris": ["http://www.mendeley.com/documents/?uuid=8071d700-ac9e-4ca8-b84a-32d133bc5f72"], "id": "ITEM-4", "itemData": {"container-title": "Journal of visualized experiments : JoVE", "PMID": "29683447", "DOI": "10.3791/57</vt:lpwstr>
  </property>
  <property fmtid="{D5CDD505-2E9C-101B-9397-08002B2CF9AE}" pid="1118" name="Mendeley_Bookmark_ddcoqvCNXp_31">
    <vt:lpwstr>279", "page": "1-6", "id": "ITEM-4", "author": [{"family": "Romero-Aguilar", "suffix": "", "non-dropping-particle": "", "dropping-particle": "", "given": "Lucero", "parse-names": false}, {"family": "Montero-Lomeli", "suffix": "", "non-dropping-particle": </vt:lpwstr>
  </property>
  <property fmtid="{D5CDD505-2E9C-101B-9397-08002B2CF9AE}" pid="1119" name="Mendeley_Bookmark_ddcoqvCNXp_32">
    <vt:lpwstr>"", "dropping-particle": "", "given": "M\u00f3nica", "parse-names": false}, {"family": "Pardo", "suffix": "", "non-dropping-particle": "", "dropping-particle": "", "given": "Juan Pablo", "parse-names": false}, {"family": "Guerra-S\u00e1nchez", "suffix": "</vt:lpwstr>
  </property>
  <property fmtid="{D5CDD505-2E9C-101B-9397-08002B2CF9AE}" pid="1120" name="Mendeley_Bookmark_ddcoqvCNXp_33">
    <vt:lpwstr>", "non-dropping-particle": "", "dropping-particle": "", "given": "Guadalupe", "parse-names": false}], "title": "Lipid Index Determination by Liquid Fluorescence Recovery in the Fungal Pathogen Ustilago Maydis.", "issued": {"date-parts": [["2018"]]}, "iss</vt:lpwstr>
  </property>
  <property fmtid="{D5CDD505-2E9C-101B-9397-08002B2CF9AE}" pid="1121" name="Mendeley_Bookmark_ddcoqvCNXp_34">
    <vt:lpwstr>ue": "134", "ISSN": "1940-087X", "abstract": "The article shows how to implement the LD index assay, which is a sensitive microplate assay to determine the accumulation of triacylglycerols (TAGs) in lipid droplets (LDs). LD index is obtained without lipid</vt:lpwstr>
  </property>
  <property fmtid="{D5CDD505-2E9C-101B-9397-08002B2CF9AE}" pid="1122" name="Mendeley_Bookmark_ddcoqvCNXp_35">
    <vt:lpwstr> extraction. It allows measuring the LDs content in high-throughput experiments under different conditions such as growth in rich or nitrogen depleted media. Albeit the method was described for the first time to study the lipid droplet metabolism in Sacch</vt:lpwstr>
  </property>
  <property fmtid="{D5CDD505-2E9C-101B-9397-08002B2CF9AE}" pid="1123" name="Mendeley_Bookmark_ddcoqvCNXp_36">
    <vt:lpwstr>aromyces cerevisiae, it was successfully applied to the basidiomycete Ustilago maydis. Interestingly, and because LDs are organelles phylogenetically conserved in eukaryotic cells, the method can be applied to a large variety of cells, from yeast to mamma</vt:lpwstr>
  </property>
  <property fmtid="{D5CDD505-2E9C-101B-9397-08002B2CF9AE}" pid="1124" name="Mendeley_Bookmark_ddcoqvCNXp_37">
    <vt:lpwstr>lian cells. The LD index is based on the liquid fluorescence recovery assay (LFR) of the BODIPY 493/503 under quenching conditions, by the addition of cells fixed with formaldehyde. Potassium iodine is used as a fluorescence quencher. The ratio between th</vt:lpwstr>
  </property>
  <property fmtid="{D5CDD505-2E9C-101B-9397-08002B2CF9AE}" pid="1125" name="Mendeley_Bookmark_ddcoqvCNXp_38">
    <vt:lpwstr>e fluorescence and the optical density slopes is named LD index. Slopes are calculated from the straight lines obtained when BODIPY fluorescence and optical density at 600 nm (OD600) are plotted against sample addition. Optimal data quality is reflected b</vt:lpwstr>
  </property>
  <property fmtid="{D5CDD505-2E9C-101B-9397-08002B2CF9AE}" pid="1126" name="Mendeley_Bookmark_ddcoqvCNXp_39">
    <vt:lpwstr>y correlation coefficients equal or above 0.9 (r \u2265 0.9). Multiple samples can be read simultaneously as it can be implemented in a microplate. Since BODIPY 493/503 is a lipophilic fluorescent dye that partitions into the lipid droplets, it can be use</vt:lpwstr>
  </property>
  <property fmtid="{D5CDD505-2E9C-101B-9397-08002B2CF9AE}" pid="1127" name="Mendeley_Bookmark_ddcoqvCNXp_4">
    <vt:lpwstr> {"family": "Maya-Monteiro", "suffix": "", "non-dropping-particle": "", "dropping-particle": "", "given": "Clarissa M.", "parse-names": false}, {"family": "Masuda", "suffix": "", "non-dropping-particle": "", "dropping-particle": "", "given": "Claudio A.",</vt:lpwstr>
  </property>
  <property fmtid="{D5CDD505-2E9C-101B-9397-08002B2CF9AE}" pid="1128" name="Mendeley_Bookmark_ddcoqvCNXp_40">
    <vt:lpwstr>d in many types of cells that accumulate LDs.", "type": "article-journal"}}], "mendeley": {"formattedCitation": "&lt;sup&gt;12\u201315&lt;/sup&gt;", "plainTextFormattedCitation": "12\u201315", "previouslyFormattedCitation": "&lt;sup&gt;12\u201315&lt;/sup&gt;"}}</vt:lpwstr>
  </property>
  <property fmtid="{D5CDD505-2E9C-101B-9397-08002B2CF9AE}" pid="1129" name="Mendeley_Bookmark_ddcoqvCNXp_5">
    <vt:lpwstr> "parse-names": false}, {"family": "Montero-Lomeli", "suffix": "", "non-dropping-particle": "", "dropping-particle": "", "given": "M\u00f3nica", "parse-names": false}], "title": "A new fluorescence-based method identifies protein phosphatases regulating l</vt:lpwstr>
  </property>
  <property fmtid="{D5CDD505-2E9C-101B-9397-08002B2CF9AE}" pid="1130" name="Mendeley_Bookmark_ddcoqvCNXp_6">
    <vt:lpwstr>ipid droplet metabolism.", "issued": {"date-parts": [["2010", "10", "28"]]}, "issue": "10", "ISSN": "1932-6203", "abstract": "In virtually every cell, neutral lipids are stored in cytoplasmic structures called lipid droplets (LDs) and also referred to as </vt:lpwstr>
  </property>
  <property fmtid="{D5CDD505-2E9C-101B-9397-08002B2CF9AE}" pid="1131" name="Mendeley_Bookmark_ddcoqvCNXp_7">
    <vt:lpwstr>lipid bodies or lipid particles. We developed a rapid high-throughput assay based on the recovery of quenched BODIPY-fluorescence that allows to quantify lipid droplets. The method was validated by monitoring lipid droplet turnover during growth of a yeas</vt:lpwstr>
  </property>
  <property fmtid="{D5CDD505-2E9C-101B-9397-08002B2CF9AE}" pid="1132" name="Mendeley_Bookmark_ddcoqvCNXp_8">
    <vt:lpwstr>t culture and by screening a group of strains deleted in genes known to be involved in lipid metabolism. In both tests, the fluorimetric assay showed high sensitivity and good agreement with previously reported data using microscopy. We used this method f</vt:lpwstr>
  </property>
  <property fmtid="{D5CDD505-2E9C-101B-9397-08002B2CF9AE}" pid="1133" name="Mendeley_Bookmark_ddcoqvCNXp_9">
    <vt:lpwstr>or high-throughput identification of protein phosphatases involved in lipid droplet metabolism. From 65 yeast knockout strains encoding protein phosphatases and its regulatory subunits, 13 strains revealed to have abnormal levels of lipid droplets, 10 of </vt:lpwstr>
  </property>
  <property fmtid="{D5CDD505-2E9C-101B-9397-08002B2CF9AE}" pid="1134" name="Mendeley_Bookmark_dutzZQn8vo_1">
    <vt:lpwstr>ADDIN CSL_CITATION {"properties": {"noteIndex": 0}, "schema": "https://github.com/citation-style-language/schema/raw/master/csl-citation.json", "citationItems": [{"uris": ["http://www.mendeley.com/documents/?uuid=fb485556-183b-4c10-9310-f7bbc1c05577"], "i</vt:lpwstr>
  </property>
  <property fmtid="{D5CDD505-2E9C-101B-9397-08002B2CF9AE}" pid="1135" name="Mendeley_Bookmark_dutzZQn8vo_10">
    <vt:lpwstr>rrowia lipolytica and Pichia pastoris. Altogether, this review article provides a comprehensive view of nonpolar lipid research in yeast.", "type": "article-journal"}}], "mendeley": {"formattedCitation": "&lt;sup&gt;1&lt;/sup&gt;", "plainTextFormattedCitation": "1", </vt:lpwstr>
  </property>
  <property fmtid="{D5CDD505-2E9C-101B-9397-08002B2CF9AE}" pid="1136" name="Mendeley_Bookmark_dutzZQn8vo_11">
    <vt:lpwstr>"previouslyFormattedCitation": "&lt;sup&gt;1&lt;/sup&gt;"}}</vt:lpwstr>
  </property>
  <property fmtid="{D5CDD505-2E9C-101B-9397-08002B2CF9AE}" pid="1137" name="Mendeley_Bookmark_dutzZQn8vo_2">
    <vt:lpwstr>d": "ITEM-1", "itemData": {"container-title": "FEMS microbiology reviews", "PMID": "24597968", "DOI": "10.1111/1574-6976.12069", "ISBN": "1574-6976 (Electronic)\\r0168-6445 (Linking)", "volume": "38", "page": "892-915", "id": "ITEM-1", "author": [{"family</vt:lpwstr>
  </property>
  <property fmtid="{D5CDD505-2E9C-101B-9397-08002B2CF9AE}" pid="1138" name="Mendeley_Bookmark_dutzZQn8vo_3">
    <vt:lpwstr>": "Koch", "suffix": "", "non-dropping-particle": "", "dropping-particle": "", "given": "Barbara", "parse-names": false}, {"family": "Schmidt", "suffix": "", "non-dropping-particle": "", "dropping-particle": "", "given": "Claudia", "parse-names": false}, </vt:lpwstr>
  </property>
  <property fmtid="{D5CDD505-2E9C-101B-9397-08002B2CF9AE}" pid="1139" name="Mendeley_Bookmark_dutzZQn8vo_4">
    <vt:lpwstr>{"family": "Daum", "suffix": "", "non-dropping-particle": "", "dropping-particle": "", "given": "G\u00fcnther", "parse-names": false}], "title": "Storage lipids of yeasts: a survey of nonpolar lipid metabolism in Saccharomyces cerevisiae, Pichia pastoris,</vt:lpwstr>
  </property>
  <property fmtid="{D5CDD505-2E9C-101B-9397-08002B2CF9AE}" pid="1140" name="Mendeley_Bookmark_dutzZQn8vo_5">
    <vt:lpwstr> and Yarrowia lipolytica.", "issued": {"date-parts": [["2014", "9"]]}, "issue": "5", "ISSN": "1574-6976", "abstract": "Biosynthesis and storage of nonpolar lipids, such as triacylglycerols (TG) and steryl esters (SE), have gained much interest during the </vt:lpwstr>
  </property>
  <property fmtid="{D5CDD505-2E9C-101B-9397-08002B2CF9AE}" pid="1141" name="Mendeley_Bookmark_dutzZQn8vo_6">
    <vt:lpwstr>last decades because defects in these processes are related to severe human diseases. The baker's yeast Saccharomyces cerevisiae has become a valuable tool to study eukaryotic lipid metabolism because this single-cell microorganism harbors many enzymes an</vt:lpwstr>
  </property>
  <property fmtid="{D5CDD505-2E9C-101B-9397-08002B2CF9AE}" pid="1142" name="Mendeley_Bookmark_dutzZQn8vo_7">
    <vt:lpwstr>d pathways with counterparts in mammalian cells. In this article, we will review aspects of TG and SE metabolism and turnover in the yeast that have been known for a long time and combine them with new perceptions of nonpolar lipid research. We will provi</vt:lpwstr>
  </property>
  <property fmtid="{D5CDD505-2E9C-101B-9397-08002B2CF9AE}" pid="1143" name="Mendeley_Bookmark_dutzZQn8vo_8">
    <vt:lpwstr>de a detailed insight into the mechanisms of nonpolar lipid synthesis, storage, mobilization, and degradation in the yeast S. cerevisiae. The central role of lipid droplets (LD) in these processes will be addressed with emphasis on the prevailing view tha</vt:lpwstr>
  </property>
  <property fmtid="{D5CDD505-2E9C-101B-9397-08002B2CF9AE}" pid="1144" name="Mendeley_Bookmark_dutzZQn8vo_9">
    <vt:lpwstr>t this compartment is more than only a depot for TG and SE. Dynamic and interactive aspects of LD with other organelles will be discussed. Results obtained with S. cerevisiae will be complemented by recent investigations of nonpolar lipid research with Ya</vt:lpwstr>
  </property>
  <property fmtid="{D5CDD505-2E9C-101B-9397-08002B2CF9AE}" pid="1145" name="Mendeley_Bookmark_eP0G5ylTLD_1">
    <vt:lpwstr>ADDIN CSL_CITATION {"properties": {"noteIndex": 0}, "schema": "https://github.com/citation-style-language/schema/raw/master/csl-citation.json", "citationItems": [{"uris": ["http://www.mendeley.com/documents/?uuid=3cfcc21e-14fc-4f15-a531-64137905da8d"], "i</vt:lpwstr>
  </property>
  <property fmtid="{D5CDD505-2E9C-101B-9397-08002B2CF9AE}" pid="1146" name="Mendeley_Bookmark_eP0G5ylTLD_2">
    <vt:lpwstr>d": "ITEM-1", "itemData": {"container-title": "Trends in biotechnology", "PMID": "30006239", "DOI": "10.1016/j.tibtech.2018.06.007", "ISBN": "0167-7799", "volume": "36", "publisher": "Elsevier Ltd", "page": "1157-1170", "id": "ITEM-1", "author": [{"family</vt:lpwstr>
  </property>
  <property fmtid="{D5CDD505-2E9C-101B-9397-08002B2CF9AE}" pid="1147" name="Mendeley_Bookmark_eP0G5ylTLD_3">
    <vt:lpwstr>": "Lazar", "suffix": "", "non-dropping-particle": "", "dropping-particle": "", "given": "Zbigniew", "parse-names": false}, {"family": "Liu", "suffix": "", "non-dropping-particle": "", "dropping-particle": "", "given": "Nian", "parse-names": false}, {"fam</vt:lpwstr>
  </property>
  <property fmtid="{D5CDD505-2E9C-101B-9397-08002B2CF9AE}" pid="1148" name="Mendeley_Bookmark_eP0G5ylTLD_4">
    <vt:lpwstr>ily": "Stephanopoulos", "suffix": "", "non-dropping-particle": "", "dropping-particle": "", "given": "Gregory", "parse-names": false}], "title": "Holistic Approaches in Lipid Production by Yarrowia lipolytica.", "issued": {"date-parts": [["2018", "11"]]},</vt:lpwstr>
  </property>
  <property fmtid="{D5CDD505-2E9C-101B-9397-08002B2CF9AE}" pid="1149" name="Mendeley_Bookmark_eP0G5ylTLD_5">
    <vt:lpwstr> "issue": "11", "ISSN": "1879-3096", "abstract": "Concerns about climate change have driven research on the production of lipid-derived biofuels as an alternative and renewable liquid fuel source. Using oleaginous yeasts for lipid synthesis creates the po</vt:lpwstr>
  </property>
  <property fmtid="{D5CDD505-2E9C-101B-9397-08002B2CF9AE}" pid="1150" name="Mendeley_Bookmark_eP0G5ylTLD_6">
    <vt:lpwstr>tential for cost-effective industrial-scale operations due to their ability to reach high lipid titer, yield, and productivity resulting from their unique metabolism. Yarrowia lipolytica is the model oleaginous yeast, with the best-studied lipid metabolis</vt:lpwstr>
  </property>
  <property fmtid="{D5CDD505-2E9C-101B-9397-08002B2CF9AE}" pid="1151" name="Mendeley_Bookmark_eP0G5ylTLD_7">
    <vt:lpwstr>m, the greatest number of genetic tools, and a fully sequenced genome. In this review we highlight multiomics studies that elucidate the mechanisms allowing this yeast to achieve lipid overaccumulation and then present several major metabolic engineering </vt:lpwstr>
  </property>
  <property fmtid="{D5CDD505-2E9C-101B-9397-08002B2CF9AE}" pid="1152" name="Mendeley_Bookmark_eP0G5ylTLD_8">
    <vt:lpwstr>efforts that enhanced the production metrics in Y. lipolytica. Recent achievements that applied novel engineering strategies are emphasized.", "type": "article-journal"}}], "mendeley": {"formattedCitation": "&lt;sup&gt;3&lt;/sup&gt;", "plainTextFormattedCitation": "3</vt:lpwstr>
  </property>
  <property fmtid="{D5CDD505-2E9C-101B-9397-08002B2CF9AE}" pid="1153" name="Mendeley_Bookmark_eP0G5ylTLD_9">
    <vt:lpwstr>", "previouslyFormattedCitation": "&lt;sup&gt;3&lt;/sup&gt;"}}</vt:lpwstr>
  </property>
  <property fmtid="{D5CDD505-2E9C-101B-9397-08002B2CF9AE}" pid="1154" name="Mendeley_Bookmark_f12PseQOhF_1">
    <vt:lpwstr>ADDIN CSL_CITATION {"properties": {"noteIndex": 0}, "schema": "https://github.com/citation-style-language/schema/raw/master/csl-citation.json", "citationItems": [{"uris": ["http://www.mendeley.com/documents/?uuid=6a44baf2-8664-4c89-8b69-f6ab627f016e"], "i</vt:lpwstr>
  </property>
  <property fmtid="{D5CDD505-2E9C-101B-9397-08002B2CF9AE}" pid="1155" name="Mendeley_Bookmark_f12PseQOhF_10">
    <vt:lpwstr>37 phenotype. In synchronous cultures, ppc1-537 cells can proceed to the S phase, but lose viability during mitosis failing in sister centromere/kinetochore segregation and nuclear division. Additionally, double-strand break repair is defective in the ppc</vt:lpwstr>
  </property>
  <property fmtid="{D5CDD505-2E9C-101B-9397-08002B2CF9AE}" pid="1156" name="Mendeley_Bookmark_f12PseQOhF_11">
    <vt:lpwstr>1-537 mutant, producing fragile broken DNA, probably owing to diminished histone acetylation. The CoA-supported metabolism thus controls the state of chromosome DNA.", "type": "article-journal"}}], "mendeley": {"formattedCitation": "&lt;sup&gt;30&lt;/sup&gt;", "plain</vt:lpwstr>
  </property>
  <property fmtid="{D5CDD505-2E9C-101B-9397-08002B2CF9AE}" pid="1157" name="Mendeley_Bookmark_f12PseQOhF_12">
    <vt:lpwstr>TextFormattedCitation": "30", "previouslyFormattedCitation": "&lt;sup&gt;30&lt;/sup&gt;"}}</vt:lpwstr>
  </property>
  <property fmtid="{D5CDD505-2E9C-101B-9397-08002B2CF9AE}" pid="1158" name="Mendeley_Bookmark_f12PseQOhF_2">
    <vt:lpwstr>d": "ITEM-1", "itemData": {"container-title": "Open biology", "PMID": "23091701", "DOI": "10.1098/rsob.120117", "volume": "2", "page": "120117", "id": "ITEM-1", "author": [{"family": "Nakamura", "suffix": "", "non-dropping-particle": "", "dropping-particl</vt:lpwstr>
  </property>
  <property fmtid="{D5CDD505-2E9C-101B-9397-08002B2CF9AE}" pid="1159" name="Mendeley_Bookmark_f12PseQOhF_3">
    <vt:lpwstr>e": "", "given": "Takahiro", "parse-names": false}, {"family": "Pluskal", "suffix": "", "non-dropping-particle": "", "dropping-particle": "", "given": "Tom\u00e1\u0161", "parse-names": false}, {"family": "Nakaseko", "suffix": "", "non-dropping-particle": </vt:lpwstr>
  </property>
  <property fmtid="{D5CDD505-2E9C-101B-9397-08002B2CF9AE}" pid="1160" name="Mendeley_Bookmark_f12PseQOhF_4">
    <vt:lpwstr>"", "dropping-particle": "", "given": "Yukinobu", "parse-names": false}, {"family": "Yanagida", "suffix": "", "non-dropping-particle": "", "dropping-particle": "", "given": "Mitsuhiro", "parse-names": false}], "title": "Impaired coenzyme A synthesis in fi</vt:lpwstr>
  </property>
  <property fmtid="{D5CDD505-2E9C-101B-9397-08002B2CF9AE}" pid="1161" name="Mendeley_Bookmark_f12PseQOhF_5">
    <vt:lpwstr>ssion yeast causes defective mitosis, quiescence-exit failure, histone hypoacetylation and fragile DNA.", "issued": {"date-parts": [["2012", "9", "12"]]}, "issue": "9", "ISSN": "2046-2441", "abstract": "Biosynthesis of coenzyme A (CoA) requires a five-ste</vt:lpwstr>
  </property>
  <property fmtid="{D5CDD505-2E9C-101B-9397-08002B2CF9AE}" pid="1162" name="Mendeley_Bookmark_f12PseQOhF_6">
    <vt:lpwstr>p process using pantothenate and cysteine in the fission yeast Schizosaccharomyces pombe. CoA contains a thiol (SH) group, which reacts with carboxylic acid to form thioesters, giving rise to acyl-activated CoAs such as acetyl-CoA. Acetyl-CoA is essential</vt:lpwstr>
  </property>
  <property fmtid="{D5CDD505-2E9C-101B-9397-08002B2CF9AE}" pid="1163" name="Mendeley_Bookmark_f12PseQOhF_7">
    <vt:lpwstr> for energy metabolism and protein acetylation, and, in higher eukaryotes, for the production of neurotransmitters. We isolated a novel S. pombe temperature-sensitive strain ppc1-537 mutated in the catalytic region of phosphopantothenoylcysteine synthetas</vt:lpwstr>
  </property>
  <property fmtid="{D5CDD505-2E9C-101B-9397-08002B2CF9AE}" pid="1164" name="Mendeley_Bookmark_f12PseQOhF_8">
    <vt:lpwstr>e (designated Ppc1), which is essential for CoA synthesis. The mutant becomes auxotrophic to pantothenate at permissive temperature, displaying greatly decreased levels of CoA, acetyl-CoA and histone acetylation. Moreover, ppc1-537 mutant cells failed to </vt:lpwstr>
  </property>
  <property fmtid="{D5CDD505-2E9C-101B-9397-08002B2CF9AE}" pid="1165" name="Mendeley_Bookmark_f12PseQOhF_9">
    <vt:lpwstr>restore proliferation from quiescence. Ppc1 is thus the product of a super-housekeeping gene. The ppc1-537 mutant showed combined synthetic lethal defects with five of six histone deacetylase mutants, whereas sir2 deletion exceptionally rescued the ppc1-5</vt:lpwstr>
  </property>
  <property fmtid="{D5CDD505-2E9C-101B-9397-08002B2CF9AE}" pid="1166" name="Mendeley_Bookmark_ft46h8uGUz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1167" name="Mendeley_Bookmark_ft46h8uGUz_10">
    <vt:lpwstr>9"]]}, "PMID": "24597968"}, "id": "ITEM-1"}], "mendeley": {"previouslyFormattedCitation": "&lt;sup&gt;1&lt;/sup&gt;", "plainTextFormattedCitation": "1", "formattedCitation": "&lt;sup&gt;1&lt;/sup&gt;"}, "properties": {"noteIndex": 0}, "schema": "https://github.com/citation-style</vt:lpwstr>
  </property>
  <property fmtid="{D5CDD505-2E9C-101B-9397-08002B2CF9AE}" pid="1168" name="Mendeley_Bookmark_ft46h8uGUz_11">
    <vt:lpwstr>-language/schema/raw/master/csl-citation.json"}</vt:lpwstr>
  </property>
  <property fmtid="{D5CDD505-2E9C-101B-9397-08002B2CF9AE}" pid="1169" name="Mendeley_Bookmark_ft46h8uGUz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1170" name="Mendeley_Bookmark_ft46h8uGUz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1171" name="Mendeley_Bookmark_ft46h8uGUz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1172" name="Mendeley_Bookmark_ft46h8uGUz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1173" name="Mendeley_Bookmark_ft46h8uGUz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1174" name="Mendeley_Bookmark_ft46h8uGUz_7">
    <vt:lpwstr>rovides a comprehensive view of nonpolar lipid research in yeast.", "ISSN": "1574-6976", "id": "ITEM-1", "author": [{"parse-names": false, "family": "Koch", "suffix": "", "given": "Barbara", "non-dropping-particle": "", "dropping-particle": ""}, {"parse-n</vt:lpwstr>
  </property>
  <property fmtid="{D5CDD505-2E9C-101B-9397-08002B2CF9AE}" pid="1175" name="Mendeley_Bookmark_ft46h8uGUz_8">
    <vt:lpwstr>ames": false, "family": "Schmidt", "suffix": "", "given": "Claudia", "non-dropping-particle": "", "dropping-particle": ""}, {"parse-names": false, "family": "Daum", "suffix": "", "given": "G\u00fcnther", "non-dropping-particle": "", "dropping-particle": "</vt:lpwstr>
  </property>
  <property fmtid="{D5CDD505-2E9C-101B-9397-08002B2CF9AE}" pid="1176" name="Mendeley_Bookmark_ft46h8uGUz_9">
    <vt:lpwstr>"}], "type": "article-journal", "issue": "5", "DOI": "10.1111/1574-6976.12069", "volume": "38", "container-title": "FEMS microbiology reviews", "page": "892-915", "ISBN": "1574-6976 (Electronic)\\r0168-6445 (Linking)", "issued": {"date-parts": [["2014", "</vt:lpwstr>
  </property>
  <property fmtid="{D5CDD505-2E9C-101B-9397-08002B2CF9AE}" pid="1177" name="Mendeley_Bookmark_h5RiAqAPcP_1">
    <vt:lpwstr>ADDIN CSL_CITATION {"properties": {"noteIndex": 0}, "schema": "https://github.com/citation-style-language/schema/raw/master/csl-citation.json", "citationItems": [{"uris": ["http://www.mendeley.com/documents/?uuid=fb485556-183b-4c10-9310-f7bbc1c05577"], "i</vt:lpwstr>
  </property>
  <property fmtid="{D5CDD505-2E9C-101B-9397-08002B2CF9AE}" pid="1178" name="Mendeley_Bookmark_h5RiAqAPcP_10">
    <vt:lpwstr>rrowia lipolytica and Pichia pastoris. Altogether, this review article provides a comprehensive view of nonpolar lipid research in yeast.", "type": "article-journal"}}], "mendeley": {"formattedCitation": "&lt;sup&gt;1&lt;/sup&gt;", "plainTextFormattedCitation": "1", </vt:lpwstr>
  </property>
  <property fmtid="{D5CDD505-2E9C-101B-9397-08002B2CF9AE}" pid="1179" name="Mendeley_Bookmark_h5RiAqAPcP_11">
    <vt:lpwstr>"previouslyFormattedCitation": "&lt;sup&gt;1&lt;/sup&gt;"}}</vt:lpwstr>
  </property>
  <property fmtid="{D5CDD505-2E9C-101B-9397-08002B2CF9AE}" pid="1180" name="Mendeley_Bookmark_h5RiAqAPcP_2">
    <vt:lpwstr>d": "ITEM-1", "itemData": {"container-title": "FEMS microbiology reviews", "PMID": "24597968", "DOI": "10.1111/1574-6976.12069", "ISBN": "1574-6976 (Electronic)\\r0168-6445 (Linking)", "volume": "38", "page": "892-915", "id": "ITEM-1", "author": [{"family</vt:lpwstr>
  </property>
  <property fmtid="{D5CDD505-2E9C-101B-9397-08002B2CF9AE}" pid="1181" name="Mendeley_Bookmark_h5RiAqAPcP_3">
    <vt:lpwstr>": "Koch", "suffix": "", "non-dropping-particle": "", "dropping-particle": "", "given": "Barbara", "parse-names": false}, {"family": "Schmidt", "suffix": "", "non-dropping-particle": "", "dropping-particle": "", "given": "Claudia", "parse-names": false}, </vt:lpwstr>
  </property>
  <property fmtid="{D5CDD505-2E9C-101B-9397-08002B2CF9AE}" pid="1182" name="Mendeley_Bookmark_h5RiAqAPcP_4">
    <vt:lpwstr>{"family": "Daum", "suffix": "", "non-dropping-particle": "", "dropping-particle": "", "given": "G\u00fcnther", "parse-names": false}], "title": "Storage lipids of yeasts: a survey of nonpolar lipid metabolism in Saccharomyces cerevisiae, Pichia pastoris,</vt:lpwstr>
  </property>
  <property fmtid="{D5CDD505-2E9C-101B-9397-08002B2CF9AE}" pid="1183" name="Mendeley_Bookmark_h5RiAqAPcP_5">
    <vt:lpwstr> and Yarrowia lipolytica.", "issued": {"date-parts": [["2014", "9"]]}, "issue": "5", "ISSN": "1574-6976", "abstract": "Biosynthesis and storage of nonpolar lipids, such as triacylglycerols (TG) and steryl esters (SE), have gained much interest during the </vt:lpwstr>
  </property>
  <property fmtid="{D5CDD505-2E9C-101B-9397-08002B2CF9AE}" pid="1184" name="Mendeley_Bookmark_h5RiAqAPcP_6">
    <vt:lpwstr>last decades because defects in these processes are related to severe human diseases. The baker's yeast Saccharomyces cerevisiae has become a valuable tool to study eukaryotic lipid metabolism because this single-cell microorganism harbors many enzymes an</vt:lpwstr>
  </property>
  <property fmtid="{D5CDD505-2E9C-101B-9397-08002B2CF9AE}" pid="1185" name="Mendeley_Bookmark_h5RiAqAPcP_7">
    <vt:lpwstr>d pathways with counterparts in mammalian cells. In this article, we will review aspects of TG and SE metabolism and turnover in the yeast that have been known for a long time and combine them with new perceptions of nonpolar lipid research. We will provi</vt:lpwstr>
  </property>
  <property fmtid="{D5CDD505-2E9C-101B-9397-08002B2CF9AE}" pid="1186" name="Mendeley_Bookmark_h5RiAqAPcP_8">
    <vt:lpwstr>de a detailed insight into the mechanisms of nonpolar lipid synthesis, storage, mobilization, and degradation in the yeast S. cerevisiae. The central role of lipid droplets (LD) in these processes will be addressed with emphasis on the prevailing view tha</vt:lpwstr>
  </property>
  <property fmtid="{D5CDD505-2E9C-101B-9397-08002B2CF9AE}" pid="1187" name="Mendeley_Bookmark_h5RiAqAPcP_9">
    <vt:lpwstr>t this compartment is more than only a depot for TG and SE. Dynamic and interactive aspects of LD with other organelles will be discussed. Results obtained with S. cerevisiae will be complemented by recent investigations of nonpolar lipid research with Ya</vt:lpwstr>
  </property>
  <property fmtid="{D5CDD505-2E9C-101B-9397-08002B2CF9AE}" pid="1188" name="Mendeley_Bookmark_hkAnBqkGgv_1">
    <vt:lpwstr>ADDIN CSL_CITATION {"citationItems": [{"uris": ["http://www.mendeley.com/documents/?uuid=96a41a4a-e937-474a-8b86-775dd80d75a2"], "itemData": {"title": "A genomic Multiprocess survey of machineries that control and link cell shape, microtubule organization</vt:lpwstr>
  </property>
  <property fmtid="{D5CDD505-2E9C-101B-9397-08002B2CF9AE}" pid="1189" name="Mendeley_Bookmark_hkAnBqkGgv_10">
    <vt:lpwstr> "Marco", "non-dropping-particle": "", "dropping-particle": ""}, {"parse-names": false, "family": "Bortfeld-Miller", "suffix": "", "given": "Miriam", "non-dropping-particle": "", "dropping-particle": ""}, {"parse-names": false, "family": "Walter", "suffix</vt:lpwstr>
  </property>
  <property fmtid="{D5CDD505-2E9C-101B-9397-08002B2CF9AE}" pid="1190" name="Mendeley_Bookmark_hkAnBqkGgv_11">
    <vt:lpwstr>": "", "given": "Thomas", "non-dropping-particle": "", "dropping-particle": ""}, {"parse-names": false, "family": "Wagstaff", "suffix": "", "given": "Laura", "non-dropping-particle": "", "dropping-particle": ""}, {"parse-names": false, "family": "Piddini"</vt:lpwstr>
  </property>
  <property fmtid="{D5CDD505-2E9C-101B-9397-08002B2CF9AE}" pid="1191" name="Mendeley_Bookmark_hkAnBqkGgv_12">
    <vt:lpwstr>, "suffix": "", "given": "Eugenia", "non-dropping-particle": "", "dropping-particle": ""}, {"parse-names": false, "family": "Carazo Salas", "suffix": "", "given": "Rafael E", "non-dropping-particle": "", "dropping-particle": ""}]}, "id": "ITEM-1"}], "mend</vt:lpwstr>
  </property>
  <property fmtid="{D5CDD505-2E9C-101B-9397-08002B2CF9AE}" pid="1192" name="Mendeley_Bookmark_hkAnBqkGgv_13">
    <vt:lpwstr>eley": {"previouslyFormattedCitation": "&lt;sup&gt;34&lt;/sup&gt;", "plainTextFormattedCitation": "35", "formattedCitation": "&lt;sup&gt;35&lt;/sup&gt;"}, "properties": {"noteIndex": 0}, "schema": "https://github.com/citation-style-language/schema/raw/master/csl-citation.json"}</vt:lpwstr>
  </property>
  <property fmtid="{D5CDD505-2E9C-101B-9397-08002B2CF9AE}" pid="1193" name="Mendeley_Bookmark_hkAnBqkGgv_2">
    <vt:lpwstr>, and cell-cycle progression.", "abstract": "Understanding cells as integrated systems requires that we systematically decipher how single genes affect multiple biological processes and how processes are functionally linked. Here, we used multiprocess phe</vt:lpwstr>
  </property>
  <property fmtid="{D5CDD505-2E9C-101B-9397-08002B2CF9AE}" pid="1194" name="Mendeley_Bookmark_hkAnBqkGgv_3">
    <vt:lpwstr>notypic profiling, combining high-resolution 3D confocal microscopy and multiparametric image analysis, to simultaneously survey the fission yeast genome with respect to three key cellular processes: cell shape, microtubule organization, and cell-cycle pr</vt:lpwstr>
  </property>
  <property fmtid="{D5CDD505-2E9C-101B-9397-08002B2CF9AE}" pid="1195" name="Mendeley_Bookmark_hkAnBqkGgv_4">
    <vt:lpwstr>ogression. We identify, validate, and functionally annotate 262 genes controlling specific aspects of those processes. Of these, 62% had not been linked to these processes before and 35% are implicated in multiple processes. Importantly, we identify a con</vt:lpwstr>
  </property>
  <property fmtid="{D5CDD505-2E9C-101B-9397-08002B2CF9AE}" pid="1196" name="Mendeley_Bookmark_hkAnBqkGgv_5">
    <vt:lpwstr>served role for DNA-damage responses in controlling microtubule stability. In addition, we investigate how the processes are functionally linked. We show unexpectedly that disruption of cell-cycle progression does not necessarily affect cell size control </vt:lpwstr>
  </property>
  <property fmtid="{D5CDD505-2E9C-101B-9397-08002B2CF9AE}" pid="1197" name="Mendeley_Bookmark_hkAnBqkGgv_6">
    <vt:lpwstr>and that distinct aspects of cell shape regulate microtubules and vice versa, identifying important systems-level links across these processes.", "ISSN": "1878-1551", "id": "ITEM-1", "PMID": "25373780", "type": "article-journal", "issue": "2", "DOI": "10.</vt:lpwstr>
  </property>
  <property fmtid="{D5CDD505-2E9C-101B-9397-08002B2CF9AE}" pid="1198" name="Mendeley_Bookmark_hkAnBqkGgv_7">
    <vt:lpwstr>1016/j.devcel.2014.09.005", "volume": "31", "container-title": "Developmental cell", "page": "227-239", "issued": {"date-parts": [["2014", "10", "27"]]}, "author": [{"parse-names": false, "family": "Graml", "suffix": "", "given": "Veronika", "non-dropping</vt:lpwstr>
  </property>
  <property fmtid="{D5CDD505-2E9C-101B-9397-08002B2CF9AE}" pid="1199" name="Mendeley_Bookmark_hkAnBqkGgv_8">
    <vt:lpwstr>-particle": "", "dropping-particle": ""}, {"parse-names": false, "family": "Studera", "suffix": "", "given": "Xenia", "non-dropping-particle": "", "dropping-particle": ""}, {"parse-names": false, "family": "Lawson", "suffix": "", "given": "Jonathan L D", </vt:lpwstr>
  </property>
  <property fmtid="{D5CDD505-2E9C-101B-9397-08002B2CF9AE}" pid="1200" name="Mendeley_Bookmark_hkAnBqkGgv_9">
    <vt:lpwstr>"non-dropping-particle": "", "dropping-particle": ""}, {"parse-names": false, "family": "Chessel", "suffix": "", "given": "Anatole", "non-dropping-particle": "", "dropping-particle": ""}, {"parse-names": false, "family": "Geymonat", "suffix": "", "given":</vt:lpwstr>
  </property>
  <property fmtid="{D5CDD505-2E9C-101B-9397-08002B2CF9AE}" pid="1201" name="Mendeley_Bookmark_hqWpb6Xtna_1">
    <vt:lpwstr>ADDIN CSL_CITATION {"properties": {"noteIndex": 0}, "schema": "https://github.com/citation-style-language/schema/raw/master/csl-citation.json", "citationItems": [{"uris": ["http://www.mendeley.com/documents/?uuid=be94eabd-5aa2-472f-b626-690060cbce79"], "i</vt:lpwstr>
  </property>
  <property fmtid="{D5CDD505-2E9C-101B-9397-08002B2CF9AE}" pid="1202" name="Mendeley_Bookmark_hqWpb6Xtna_10">
    <vt:lpwstr> "10.1016/B978-0-12-386487-1.00016-X", "ISBN": "0091-679X", "volume": "108", "publisher": "Elsevier Inc.", "page": "345-65", "id": "ITEM-2", "author": [{"family": "Wolinski", "suffix": "", "non-dropping-particle": "", "dropping-particle": "", "given": "He</vt:lpwstr>
  </property>
  <property fmtid="{D5CDD505-2E9C-101B-9397-08002B2CF9AE}" pid="1203" name="Mendeley_Bookmark_hqWpb6Xtna_11">
    <vt:lpwstr>imo", "parse-names": false}, {"family": "Bredies", "suffix": "", "non-dropping-particle": "", "dropping-particle": "", "given": "Kristian", "parse-names": false}, {"family": "Kohlwein", "suffix": "", "non-dropping-particle": "", "dropping-particle": "", "</vt:lpwstr>
  </property>
  <property fmtid="{D5CDD505-2E9C-101B-9397-08002B2CF9AE}" pid="1204" name="Mendeley_Bookmark_hqWpb6Xtna_12">
    <vt:lpwstr>given": "Sepp D.", "parse-names": false}], "title": "Quantitative imaging of lipid metabolism in yeast: from 4D analysis to high content screens of mutant libraries.", "issued": {"date-parts": [["2012"]]}, "ISSN": "0091-679X", "abstract": "Due to their ce</vt:lpwstr>
  </property>
  <property fmtid="{D5CDD505-2E9C-101B-9397-08002B2CF9AE}" pid="1205" name="Mendeley_Bookmark_hqWpb6Xtna_13">
    <vt:lpwstr>ntral role in cellular fat storage and lipid homeostasis, lipid droplets (LD) have attracted great interest in biomedical research. The integration of both biochemical and genetic tools and the use of model organisms have greatly contributed to the unders</vt:lpwstr>
  </property>
  <property fmtid="{D5CDD505-2E9C-101B-9397-08002B2CF9AE}" pid="1206" name="Mendeley_Bookmark_hqWpb6Xtna_14">
    <vt:lpwstr>tanding of LD metabolism and its regulation. However, many important aspects such as LD biogenesis, intracellular dynamics, or their potential degradation by autophagy are still poorly understood. Microscopic techniques, in particular fluorescence microsc</vt:lpwstr>
  </property>
  <property fmtid="{D5CDD505-2E9C-101B-9397-08002B2CF9AE}" pid="1207" name="Mendeley_Bookmark_hqWpb6Xtna_15">
    <vt:lpwstr>opy using LD specific dyes or fluorescent protein tagging, represent excellent experimental tools to study the dynamic nature of both the protein and lipid content of LD. Single cell systems in culture are particularly suited to identify and characterize </vt:lpwstr>
  </property>
  <property fmtid="{D5CDD505-2E9C-101B-9397-08002B2CF9AE}" pid="1208" name="Mendeley_Bookmark_hqWpb6Xtna_16">
    <vt:lpwstr>proteins required for LD formation and turnover, using genetic knock-down or gene deletion strategies. Here we describe experimental setups to investigate LD dynamics and turnover in yeast, using various labeling techniques suitable for three-dimensional </vt:lpwstr>
  </property>
  <property fmtid="{D5CDD505-2E9C-101B-9397-08002B2CF9AE}" pid="1209" name="Mendeley_Bookmark_hqWpb6Xtna_17">
    <vt:lpwstr>imaging over time (4D imaging), quantitative microscopy and imaging-based screens of mutant libraries. Also, implementation of coherent anti-Stokes Raman scattering (CARS) microscopy as an emerging tool for label-free lipid imaging in living cells will be</vt:lpwstr>
  </property>
  <property fmtid="{D5CDD505-2E9C-101B-9397-08002B2CF9AE}" pid="1210" name="Mendeley_Bookmark_hqWpb6Xtna_18">
    <vt:lpwstr> discussed.", "type": "article-journal"}}, {"uris": ["http://www.mendeley.com/documents/?uuid=bf70689c-e0a5-4648-9fcb-9b47bdaadccd"], "id": "ITEM-3", "itemData": {"container-title": "Journal of lipid research", "PMID": "29622579", "DOI": "10.1194/jlr.D085</vt:lpwstr>
  </property>
  <property fmtid="{D5CDD505-2E9C-101B-9397-08002B2CF9AE}" pid="1211" name="Mendeley_Bookmark_hqWpb6Xtna_19">
    <vt:lpwstr>217", "volume": "59", "page": "1301-1310", "id": "ITEM-3", "author": [{"family": "Campos", "suffix": "", "non-dropping-particle": "", "dropping-particle": "", "given": "Vasco", "parse-names": false}, {"family": "Rappaz", "suffix": "", "non-dropping-partic</vt:lpwstr>
  </property>
  <property fmtid="{D5CDD505-2E9C-101B-9397-08002B2CF9AE}" pid="1212" name="Mendeley_Bookmark_hqWpb6Xtna_2">
    <vt:lpwstr>d": "ITEM-1", "itemData": {"type": "article-journal", "container-title": "The Analyst", "PMID": "30357117", "id": "ITEM-1", "author": [{"family": "Gupta", "suffix": "", "non-dropping-particle": "", "dropping-particle": "", "given": "Anushka", "parse-names</vt:lpwstr>
  </property>
  <property fmtid="{D5CDD505-2E9C-101B-9397-08002B2CF9AE}" pid="1213" name="Mendeley_Bookmark_hqWpb6Xtna_20">
    <vt:lpwstr>le": "", "dropping-particle": "", "given": "Benjamin", "parse-names": false}, {"family": "Kuttler", "suffix": "", "non-dropping-particle": "", "dropping-particle": "", "given": "Fabien", "parse-names": false}, {"family": "Turcatti", "suffix": "", "non-dro</vt:lpwstr>
  </property>
  <property fmtid="{D5CDD505-2E9C-101B-9397-08002B2CF9AE}" pid="1214" name="Mendeley_Bookmark_hqWpb6Xtna_21">
    <vt:lpwstr>pping-particle": "", "dropping-particle": "", "given": "Gerardo", "parse-names": false}, {"family": "Naveiras", "suffix": "", "non-dropping-particle": "", "dropping-particle": "", "given": "Olaia", "parse-names": false}], "title": "High-throughput, nonper</vt:lpwstr>
  </property>
  <property fmtid="{D5CDD505-2E9C-101B-9397-08002B2CF9AE}" pid="1215" name="Mendeley_Bookmark_hqWpb6Xtna_22">
    <vt:lpwstr>turbing quantification of lipid droplets with digital holographic microscopy.", "issued": {"date-parts": [["2018", "7"]]}, "issue": "7", "ISSN": "1539-7262", "abstract": "In vitro differentiating adipocytes are sensitive to liquid manipulations and have t</vt:lpwstr>
  </property>
  <property fmtid="{D5CDD505-2E9C-101B-9397-08002B2CF9AE}" pid="1216" name="Mendeley_Bookmark_hqWpb6Xtna_23">
    <vt:lpwstr>he tendency to float. Assessing adipocyte differentiation using current microscopy techniques involves cell staining and washing, while using flow cytometry involves cell retrieval in suspension. These methods induce biases, are difficult to reproduce, an</vt:lpwstr>
  </property>
  <property fmtid="{D5CDD505-2E9C-101B-9397-08002B2CF9AE}" pid="1217" name="Mendeley_Bookmark_hqWpb6Xtna_24">
    <vt:lpwstr>d involve tedious optimizations. In this study, we present digital holographic microscopy (DHM) as a label-free, nonperturbing means to quantify lipid droplets in differentiating adipocytes in a robust medium- to high-throughput manner. Taking advantage o</vt:lpwstr>
  </property>
  <property fmtid="{D5CDD505-2E9C-101B-9397-08002B2CF9AE}" pid="1218" name="Mendeley_Bookmark_hqWpb6Xtna_25">
    <vt:lpwstr>f the high refractive index of lipid droplets, DHM can assess the production of intracellular lipid droplets by differences in phase shift in a quantitative manner. Adipocytic differentiation, combined with other morphological features including cell conf</vt:lpwstr>
  </property>
  <property fmtid="{D5CDD505-2E9C-101B-9397-08002B2CF9AE}" pid="1219" name="Mendeley_Bookmark_hqWpb6Xtna_26">
    <vt:lpwstr>luence and cell death, was tracked over 6 days in live OP9 mesenchymal stromal cells. We compared DHM with other currently available methods of lipid droplet quantification and demonstrated its robustness with modulators of adipocytic differentiation in a</vt:lpwstr>
  </property>
  <property fmtid="{D5CDD505-2E9C-101B-9397-08002B2CF9AE}" pid="1220" name="Mendeley_Bookmark_hqWpb6Xtna_27">
    <vt:lpwstr> dose-responsive manner. This study suggests DHM as a novel marker-free nonperturbing method to study lipid droplet accumulation and may be envisioned for drug screens and mechanistic studies on adipocytic differentiation.", "type": "article-journal"}}], </vt:lpwstr>
  </property>
  <property fmtid="{D5CDD505-2E9C-101B-9397-08002B2CF9AE}" pid="1221" name="Mendeley_Bookmark_hqWpb6Xtna_28">
    <vt:lpwstr>"mendeley": {"formattedCitation": "&lt;sup&gt;16\u201318&lt;/sup&gt;", "plainTextFormattedCitation": "16\u201318", "previouslyFormattedCitation": "&lt;sup&gt;16\u201318&lt;/sup&gt;"}}</vt:lpwstr>
  </property>
  <property fmtid="{D5CDD505-2E9C-101B-9397-08002B2CF9AE}" pid="1222" name="Mendeley_Bookmark_hqWpb6Xtna_3">
    <vt:lpwstr>": false}, {"family": "Dorlhiac", "suffix": "", "non-dropping-particle": "", "dropping-particle": "", "given": "Gabriel F", "parse-names": false}, {"family": "Streets", "suffix": "", "non-dropping-particle": "", "dropping-particle": "", "given": "Aaron M"</vt:lpwstr>
  </property>
  <property fmtid="{D5CDD505-2E9C-101B-9397-08002B2CF9AE}" pid="1223" name="Mendeley_Bookmark_hqWpb6Xtna_4">
    <vt:lpwstr>, "parse-names": false}], "title": "Quantitative imaging of lipid droplets in single cells.", "issued": {"date-parts": [["2018", "10", "25"]]}, "ISSN": "1364-5528", "DOI": "10.1039/c8an01525b", "abstract": "The combination of next generation sequencing (N</vt:lpwstr>
  </property>
  <property fmtid="{D5CDD505-2E9C-101B-9397-08002B2CF9AE}" pid="1224" name="Mendeley_Bookmark_hqWpb6Xtna_5">
    <vt:lpwstr>GS) and automated liquid handling platforms has led to a revolution in single-cell genomic studies. However, many molecules that are critical to understanding the functional roles of cells in a complex tissue or organs, are not directly encoded in the gen</vt:lpwstr>
  </property>
  <property fmtid="{D5CDD505-2E9C-101B-9397-08002B2CF9AE}" pid="1225" name="Mendeley_Bookmark_hqWpb6Xtna_6">
    <vt:lpwstr>ome, and therefore cannot be profiled with NGS. Lipids, for example, play a critical role in many metabolic processes but cannot be detected by sequencing. Recent developments in quantitative imaging, particularly coherent Raman scattering (CRS) technique</vt:lpwstr>
  </property>
  <property fmtid="{D5CDD505-2E9C-101B-9397-08002B2CF9AE}" pid="1226" name="Mendeley_Bookmark_hqWpb6Xtna_7">
    <vt:lpwstr>s, have produced a suite of tools for studying lipid content in single cells. This article reviews CRS imaging and computational image processing techniques for non-destructive profiling of dynamic changes in lipid composition and spatial distribution at </vt:lpwstr>
  </property>
  <property fmtid="{D5CDD505-2E9C-101B-9397-08002B2CF9AE}" pid="1227" name="Mendeley_Bookmark_hqWpb6Xtna_8">
    <vt:lpwstr>the single-cell level. As quantitative CRS imaging progresses synergistically with microfluidic and microscopic platforms for single-cell genomic analysis, we anticipate that these techniques will bring researchers closer towards combined lipidomic and ge</vt:lpwstr>
  </property>
  <property fmtid="{D5CDD505-2E9C-101B-9397-08002B2CF9AE}" pid="1228" name="Mendeley_Bookmark_hqWpb6Xtna_9">
    <vt:lpwstr>nomic analysis.", "publisher": "Royal Society of Chemistry"}}, {"uris": ["http://www.mendeley.com/documents/?uuid=d451a01d-c799-4ab3-a547-7d46abad6fde"], "id": "ITEM-2", "itemData": {"container-title": "Methods in cell biology", "PMID": "22325610", "DOI":</vt:lpwstr>
  </property>
  <property fmtid="{D5CDD505-2E9C-101B-9397-08002B2CF9AE}" pid="1229" name="Mendeley_Bookmark_hyj44mjCle_1">
    <vt:lpwstr>ADDIN CSL_CITATION {"properties": {"noteIndex": 0}, "schema": "https://github.com/citation-style-language/schema/raw/master/csl-citation.json", "citationItems": [{"uris": ["http://www.mendeley.com/documents/?uuid=ceae0d76-e038-48f4-ab37-459da5e86249"], "i</vt:lpwstr>
  </property>
  <property fmtid="{D5CDD505-2E9C-101B-9397-08002B2CF9AE}" pid="1230" name="Mendeley_Bookmark_hyj44mjCle_2">
    <vt:lpwstr>d": "ITEM-1", "itemData": {"container-title": "Methods in molecular biology (Clifton, N.J.)", "PMID": "24841295", "DOI": "10.1007/978-1-4939-0799-1_1", "ISBN": "978-1-4939-0798-4", "volume": "1163", "page": "1-14", "id": "ITEM-1", "author": [{"family": "C</vt:lpwstr>
  </property>
  <property fmtid="{D5CDD505-2E9C-101B-9397-08002B2CF9AE}" pid="1231" name="Mendeley_Bookmark_hyj44mjCle_3">
    <vt:lpwstr>urran", "suffix": "", "non-dropping-particle": "", "dropping-particle": "", "given": "Brendan P G", "parse-names": false}, {"family": "Bugeja", "suffix": "", "non-dropping-particle": "", "dropping-particle": "", "given": "Virginia", "parse-names": false}]</vt:lpwstr>
  </property>
  <property fmtid="{D5CDD505-2E9C-101B-9397-08002B2CF9AE}" pid="1232" name="Mendeley_Bookmark_hyj44mjCle_4">
    <vt:lpwstr>, "title": "Basic investigations in Saccharomyces cerevisiae.", "issued": {"date-parts": [["2014"]]}, "ISSN": "1940-6029", "abstract": "This chapter aims to provide the reader with a one-stop reference to the basic procedures needed to access, grow, store</vt:lpwstr>
  </property>
  <property fmtid="{D5CDD505-2E9C-101B-9397-08002B2CF9AE}" pid="1233" name="Mendeley_Bookmark_hyj44mjCle_5">
    <vt:lpwstr>, mate, and sporulate yeast cells. It starts with an introduction to the Web-based yeast resources, which are becoming increasingly important in the investigation of S. cerevisiae in the post-genomic era. It then goes on to describe recipes for the differ</vt:lpwstr>
  </property>
  <property fmtid="{D5CDD505-2E9C-101B-9397-08002B2CF9AE}" pid="1234" name="Mendeley_Bookmark_hyj44mjCle_6">
    <vt:lpwstr>ent types of media and to explain how cells are grown to the appropriate cell numbers at the correct stage in the growth cycle. It also provides a detailed explanation on both short- and long-term storage of yeast cells. It ends by explaining how to set u</vt:lpwstr>
  </property>
  <property fmtid="{D5CDD505-2E9C-101B-9397-08002B2CF9AE}" pid="1235" name="Mendeley_Bookmark_hyj44mjCle_7">
    <vt:lpwstr>p genetic crosses with special advice on the demanding technique of diploid cell sporulation and spore isolation.", "type": "article-journal"}}], "mendeley": {"formattedCitation": "&lt;sup&gt;27&lt;/sup&gt;", "plainTextFormattedCitation": "27", "previouslyFormattedCi</vt:lpwstr>
  </property>
  <property fmtid="{D5CDD505-2E9C-101B-9397-08002B2CF9AE}" pid="1236" name="Mendeley_Bookmark_hyj44mjCle_8">
    <vt:lpwstr>tation": "&lt;sup&gt;27&lt;/sup&gt;"}}</vt:lpwstr>
  </property>
  <property fmtid="{D5CDD505-2E9C-101B-9397-08002B2CF9AE}" pid="1237" name="Mendeley_Bookmark_j1pbhkr9ke_1">
    <vt:lpwstr>ADDIN CSL_CITATION {"properties": {"noteIndex": 0}, "schema": "https://github.com/citation-style-language/schema/raw/master/csl-citation.json", "citationItems": [{"uris": ["http://www.mendeley.com/documents/?uuid=547f389b-efd3-4fc6-9f40-539ba1726487"], "i</vt:lpwstr>
  </property>
  <property fmtid="{D5CDD505-2E9C-101B-9397-08002B2CF9AE}" pid="1238" name="Mendeley_Bookmark_j1pbhkr9ke_10">
    <vt:lpwstr>, {"family": "Shim", "suffix": "", "non-dropping-particle": "", "dropping-particle": "", "given": "Young Sam", "parse-names": false}, {"family": "Lee", "suffix": "", "non-dropping-particle": "", "dropping-particle": "", "given": "Minho", "parse-names": fa</vt:lpwstr>
  </property>
  <property fmtid="{D5CDD505-2E9C-101B-9397-08002B2CF9AE}" pid="1239" name="Mendeley_Bookmark_j1pbhkr9ke_11">
    <vt:lpwstr>lse}, {"family": "Kim", "suffix": "", "non-dropping-particle": "", "dropping-particle": "", "given": "Lila", "parse-names": false}, {"family": "Heo", "suffix": "", "non-dropping-particle": "", "dropping-particle": "", "given": "Kyung-Sun", "parse-names": </vt:lpwstr>
  </property>
  <property fmtid="{D5CDD505-2E9C-101B-9397-08002B2CF9AE}" pid="1240" name="Mendeley_Bookmark_j1pbhkr9ke_12">
    <vt:lpwstr>false}, {"family": "Noh", "suffix": "", "non-dropping-particle": "", "dropping-particle": "", "given": "Eun Joo", "parse-names": false}, {"family": "Lee", "suffix": "", "non-dropping-particle": "", "dropping-particle": "", "given": "Ah-Reum", "parse-names</vt:lpwstr>
  </property>
  <property fmtid="{D5CDD505-2E9C-101B-9397-08002B2CF9AE}" pid="1241" name="Mendeley_Bookmark_j1pbhkr9ke_13">
    <vt:lpwstr>": false}, {"family": "Jang", "suffix": "", "non-dropping-particle": "", "dropping-particle": "", "given": "Young-Joo", "parse-names": false}, {"family": "Chung", "suffix": "", "non-dropping-particle": "", "dropping-particle": "", "given": "Kyung-Sook", "</vt:lpwstr>
  </property>
  <property fmtid="{D5CDD505-2E9C-101B-9397-08002B2CF9AE}" pid="1242" name="Mendeley_Bookmark_j1pbhkr9ke_14">
    <vt:lpwstr>parse-names": false}, {"family": "Choi", "suffix": "", "non-dropping-particle": "", "dropping-particle": "", "given": "Shin-Jung", "parse-names": false}, {"family": "Park", "suffix": "", "non-dropping-particle": "", "dropping-particle": "", "given": "Jo-Y</vt:lpwstr>
  </property>
  <property fmtid="{D5CDD505-2E9C-101B-9397-08002B2CF9AE}" pid="1243" name="Mendeley_Bookmark_j1pbhkr9ke_15">
    <vt:lpwstr>oung", "parse-names": false}, {"family": "Park", "suffix": "", "non-dropping-particle": "", "dropping-particle": "", "given": "Youngwoo", "parse-names": false}, {"family": "Kim", "suffix": "", "non-dropping-particle": "", "dropping-particle": "", "given":</vt:lpwstr>
  </property>
  <property fmtid="{D5CDD505-2E9C-101B-9397-08002B2CF9AE}" pid="1244" name="Mendeley_Bookmark_j1pbhkr9ke_16">
    <vt:lpwstr> "Hwan Mook", "parse-names": false}, {"family": "Park", "suffix": "", "non-dropping-particle": "", "dropping-particle": "", "given": "Song-Kyu", "parse-names": false}, {"family": "Park", "suffix": "", "non-dropping-particle": "", "dropping-particle": "", </vt:lpwstr>
  </property>
  <property fmtid="{D5CDD505-2E9C-101B-9397-08002B2CF9AE}" pid="1245" name="Mendeley_Bookmark_j1pbhkr9ke_17">
    <vt:lpwstr>"given": "Hae-Joon", "parse-names": false}, {"family": "Kang", "suffix": "", "non-dropping-particle": "", "dropping-particle": "", "given": "Eun-Jung", "parse-names": false}, {"family": "Kim", "suffix": "", "non-dropping-particle": "", "dropping-particle"</vt:lpwstr>
  </property>
  <property fmtid="{D5CDD505-2E9C-101B-9397-08002B2CF9AE}" pid="1246" name="Mendeley_Bookmark_j1pbhkr9ke_18">
    <vt:lpwstr>: "", "given": "Hyong Bai", "parse-names": false}, {"family": "Kang", "suffix": "", "non-dropping-particle": "", "dropping-particle": "", "given": "Hyun-Sam", "parse-names": false}, {"family": "Park", "suffix": "", "non-dropping-particle": "", "dropping-p</vt:lpwstr>
  </property>
  <property fmtid="{D5CDD505-2E9C-101B-9397-08002B2CF9AE}" pid="1247" name="Mendeley_Bookmark_j1pbhkr9ke_19">
    <vt:lpwstr>article": "", "given": "Hee-Moon", "parse-names": false}, {"family": "Kim", "suffix": "", "non-dropping-particle": "", "dropping-particle": "", "given": "Kyunghoon", "parse-names": false}, {"family": "Song", "suffix": "", "non-dropping-particle": "", "dro</vt:lpwstr>
  </property>
  <property fmtid="{D5CDD505-2E9C-101B-9397-08002B2CF9AE}" pid="1248" name="Mendeley_Bookmark_j1pbhkr9ke_2">
    <vt:lpwstr>d": "ITEM-1", "itemData": {"container-title": "Nature biotechnology", "PMID": "20473289", "DOI": "10.1038/nbt.1628", "volume": "28", "publisher": "Nature Publishing Group", "page": "nbt.1628-9", "id": "ITEM-1", "author": [{"family": "Kim", "suffix": "", "</vt:lpwstr>
  </property>
  <property fmtid="{D5CDD505-2E9C-101B-9397-08002B2CF9AE}" pid="1249" name="Mendeley_Bookmark_j1pbhkr9ke_20">
    <vt:lpwstr>pping-particle": "", "given": "Kiwon", "parse-names": false}, {"family": "Song", "suffix": "", "non-dropping-particle": "", "dropping-particle": "Bin", "given": "Kyung", "parse-names": false}, {"family": "Nurse", "suffix": "", "non-dropping-particle": "",</vt:lpwstr>
  </property>
  <property fmtid="{D5CDD505-2E9C-101B-9397-08002B2CF9AE}" pid="1250" name="Mendeley_Bookmark_j1pbhkr9ke_21">
    <vt:lpwstr> "dropping-particle": "", "given": "Paul", "parse-names": false}, {"family": "Hoe", "suffix": "", "non-dropping-particle": "", "dropping-particle": "", "given": "Kwang-Lae", "parse-names": false}], "title": "Analysis of a genome-wide set of gene deletions</vt:lpwstr>
  </property>
  <property fmtid="{D5CDD505-2E9C-101B-9397-08002B2CF9AE}" pid="1251" name="Mendeley_Bookmark_j1pbhkr9ke_22">
    <vt:lpwstr> in the fission yeast Schizosaccharomyces pombe.", "issued": {"date-parts": [["2010", "5"]]}, "issue": "6", "ISSN": "1546-1696", "abstract": "We report the construction and analysis of 4,836 heterozygous diploid deletion mutants covering 98.4% of the fiss</vt:lpwstr>
  </property>
  <property fmtid="{D5CDD505-2E9C-101B-9397-08002B2CF9AE}" pid="1252" name="Mendeley_Bookmark_j1pbhkr9ke_23">
    <vt:lpwstr>ion yeast genome providing a tool for studying eukaryotic biology. Comprehensive gene dispensability comparisons with budding yeast-the only other eukaryote for which a comprehensive knockout library exists-revealed that 83% of single-copy orthologs in th</vt:lpwstr>
  </property>
  <property fmtid="{D5CDD505-2E9C-101B-9397-08002B2CF9AE}" pid="1253" name="Mendeley_Bookmark_j1pbhkr9ke_24">
    <vt:lpwstr>e two yeasts had conserved dispensability. Gene dispensability differed for certain pathways between the two yeasts, including mitochondrial translation and cell cycle checkpoint control. We show that fission yeast has more essential genes than budding ye</vt:lpwstr>
  </property>
  <property fmtid="{D5CDD505-2E9C-101B-9397-08002B2CF9AE}" pid="1254" name="Mendeley_Bookmark_j1pbhkr9ke_25">
    <vt:lpwstr>ast and that essential genes are more likely than nonessential genes to be present in a single copy, to be broadly conserved and to contain introns. Growth fitness analyses determined sets of haploinsufficient and haploproficient genes for fission yeast, </vt:lpwstr>
  </property>
  <property fmtid="{D5CDD505-2E9C-101B-9397-08002B2CF9AE}" pid="1255" name="Mendeley_Bookmark_j1pbhkr9ke_26">
    <vt:lpwstr>and comparisons with budding yeast identified specific ribosomal proteins and RNA polymerase subunits, which may act more generally to regulate eukaryotic cell growth.", "type": "article-journal"}}, {"uris": ["http://www.mendeley.com/documents/?uuid=dbcb6</vt:lpwstr>
  </property>
  <property fmtid="{D5CDD505-2E9C-101B-9397-08002B2CF9AE}" pid="1256" name="Mendeley_Bookmark_j1pbhkr9ke_27">
    <vt:lpwstr>15b-8a70-427c-8c23-52f5f2fc5349"], "id": "ITEM-2", "itemData": {"container-title": "Genetics", "PMID": "24939991", "DOI": "10.1534/genetics.114.161620", "volume": "197", "page": "451-65", "id": "ITEM-2", "author": [{"family": "Giaever", "suffix": "", "non</vt:lpwstr>
  </property>
  <property fmtid="{D5CDD505-2E9C-101B-9397-08002B2CF9AE}" pid="1257" name="Mendeley_Bookmark_j1pbhkr9ke_28">
    <vt:lpwstr>-dropping-particle": "", "dropping-particle": "", "given": "Guri", "parse-names": false}, {"family": "Nislow", "suffix": "", "non-dropping-particle": "", "dropping-particle": "", "given": "Corey", "parse-names": false}], "title": "The yeast deletion colle</vt:lpwstr>
  </property>
  <property fmtid="{D5CDD505-2E9C-101B-9397-08002B2CF9AE}" pid="1258" name="Mendeley_Bookmark_j1pbhkr9ke_29">
    <vt:lpwstr>ction: a decade of functional genomics.", "issued": {"date-parts": [["2014", "6"]]}, "issue": "2", "ISSN": "1943-2631", "abstract": "The yeast deletion collections comprise &gt;21,000 mutant strains that carry precise start-to-stop deletions of \u223c6000 op</vt:lpwstr>
  </property>
  <property fmtid="{D5CDD505-2E9C-101B-9397-08002B2CF9AE}" pid="1259" name="Mendeley_Bookmark_j1pbhkr9ke_3">
    <vt:lpwstr>non-dropping-particle": "", "dropping-particle": "", "given": "Dong-Uk", "parse-names": false}, {"family": "Hayles", "suffix": "", "non-dropping-particle": "", "dropping-particle": "", "given": "Jacqueline", "parse-names": false}, {"family": "Kim", "suffi</vt:lpwstr>
  </property>
  <property fmtid="{D5CDD505-2E9C-101B-9397-08002B2CF9AE}" pid="1260" name="Mendeley_Bookmark_j1pbhkr9ke_30">
    <vt:lpwstr>en reading frames. This collection includes heterozygous and homozygous diploids, and haploids of both MAT A: and MAT\u03b1 mating types. The yeast deletion collection, or yeast knockout (YKO) set, represents the first and only complete, systematically co</vt:lpwstr>
  </property>
  <property fmtid="{D5CDD505-2E9C-101B-9397-08002B2CF9AE}" pid="1261" name="Mendeley_Bookmark_j1pbhkr9ke_31">
    <vt:lpwstr>nstructed deletion collection available for any organism. Conceived during the Saccharomyces cerevisiae sequencing project, work on the project began in 1998 and was completed in 2002. The YKO strains have been used in numerous laboratories in &gt;1000 genom</vt:lpwstr>
  </property>
  <property fmtid="{D5CDD505-2E9C-101B-9397-08002B2CF9AE}" pid="1262" name="Mendeley_Bookmark_j1pbhkr9ke_32">
    <vt:lpwstr>e-wide screens. This landmark genome project has inspired development of numerous genome-wide technologies in organisms from yeast to man. Notable spinoff technologies include synthetic genetic array and HIPHOP chemogenomics. In this retrospective, we bri</vt:lpwstr>
  </property>
  <property fmtid="{D5CDD505-2E9C-101B-9397-08002B2CF9AE}" pid="1263" name="Mendeley_Bookmark_j1pbhkr9ke_33">
    <vt:lpwstr>efly describe the yeast deletion project and some of its most noteworthy biological contributions and the impact that these collections have had on the yeast research community and on genomics in general.", "type": "article-journal"}}], "mendeley": {"form</vt:lpwstr>
  </property>
  <property fmtid="{D5CDD505-2E9C-101B-9397-08002B2CF9AE}" pid="1264" name="Mendeley_Bookmark_j1pbhkr9ke_34">
    <vt:lpwstr>attedCitation": "&lt;sup&gt;4,5&lt;/sup&gt;", "plainTextFormattedCitation": "4,5", "previouslyFormattedCitation": "&lt;sup&gt;4,5&lt;/sup&gt;"}}</vt:lpwstr>
  </property>
  <property fmtid="{D5CDD505-2E9C-101B-9397-08002B2CF9AE}" pid="1265" name="Mendeley_Bookmark_j1pbhkr9ke_4">
    <vt:lpwstr>x": "", "non-dropping-particle": "", "dropping-particle": "", "given": "Dongsup", "parse-names": false}, {"family": "Wood", "suffix": "", "non-dropping-particle": "", "dropping-particle": "", "given": "Valerie", "parse-names": false}, {"family": "Park", "</vt:lpwstr>
  </property>
  <property fmtid="{D5CDD505-2E9C-101B-9397-08002B2CF9AE}" pid="1266" name="Mendeley_Bookmark_j1pbhkr9ke_5">
    <vt:lpwstr>suffix": "", "non-dropping-particle": "", "dropping-particle": "", "given": "Han-Oh", "parse-names": false}, {"family": "Won", "suffix": "", "non-dropping-particle": "", "dropping-particle": "", "given": "Misun", "parse-names": false}, {"family": "Yoo", "</vt:lpwstr>
  </property>
  <property fmtid="{D5CDD505-2E9C-101B-9397-08002B2CF9AE}" pid="1267" name="Mendeley_Bookmark_j1pbhkr9ke_6">
    <vt:lpwstr>suffix": "", "non-dropping-particle": "", "dropping-particle": "", "given": "Hyang-Sook", "parse-names": false}, {"family": "Duhig", "suffix": "", "non-dropping-particle": "", "dropping-particle": "", "given": "Trevor", "parse-names": false}, {"family": "</vt:lpwstr>
  </property>
  <property fmtid="{D5CDD505-2E9C-101B-9397-08002B2CF9AE}" pid="1268" name="Mendeley_Bookmark_j1pbhkr9ke_7">
    <vt:lpwstr>Nam", "suffix": "", "non-dropping-particle": "", "dropping-particle": "", "given": "Miyoung", "parse-names": false}, {"family": "Palmer", "suffix": "", "non-dropping-particle": "", "dropping-particle": "", "given": "Georgia", "parse-names": false}, {"fami</vt:lpwstr>
  </property>
  <property fmtid="{D5CDD505-2E9C-101B-9397-08002B2CF9AE}" pid="1269" name="Mendeley_Bookmark_j1pbhkr9ke_8">
    <vt:lpwstr>ly": "Han", "suffix": "", "non-dropping-particle": "", "dropping-particle": "", "given": "Sangjo", "parse-names": false}, {"family": "Jeffery", "suffix": "", "non-dropping-particle": "", "dropping-particle": "", "given": "Linda", "parse-names": false}, {"</vt:lpwstr>
  </property>
  <property fmtid="{D5CDD505-2E9C-101B-9397-08002B2CF9AE}" pid="1270" name="Mendeley_Bookmark_j1pbhkr9ke_9">
    <vt:lpwstr>family": "Baek", "suffix": "", "non-dropping-particle": "", "dropping-particle": "", "given": "Seung-Tae", "parse-names": false}, {"family": "Lee", "suffix": "", "non-dropping-particle": "", "dropping-particle": "", "given": "Hyemi", "parse-names": false}</vt:lpwstr>
  </property>
  <property fmtid="{D5CDD505-2E9C-101B-9397-08002B2CF9AE}" pid="1271" name="Mendeley_Bookmark_kEkGzStjKz_1">
    <vt:lpwstr>ADDIN CSL_CITATION {"properties": {"noteIndex": 0}, "schema": "https://github.com/citation-style-language/schema/raw/master/csl-citation.json", "citationItems": [{"uris": ["http://www.mendeley.com/documents/?uuid=7c43edf4-37be-4d06-bf86-118caabab2cf"], "i</vt:lpwstr>
  </property>
  <property fmtid="{D5CDD505-2E9C-101B-9397-08002B2CF9AE}" pid="1272" name="Mendeley_Bookmark_kEkGzStjKz_10">
    <vt:lpwstr>arable sensitivity and specificity to that of Nile Red. Z'-factor analysis of dose-response experiments indicated that DPH and BODIPY 493/503 are well suited for quantitative analysis of LDs for high-throughput screening (HTS) applications.", "type": "art</vt:lpwstr>
  </property>
  <property fmtid="{D5CDD505-2E9C-101B-9397-08002B2CF9AE}" pid="1273" name="Mendeley_Bookmark_kEkGzStjKz_11">
    <vt:lpwstr>icle-journal"}}, {"uris": ["http://www.mendeley.com/documents/?uuid=8502c37c-a968-49bb-bf26-e8147cb385f8"], "id": "ITEM-2", "itemData": {"container-title": "Journal of lipid research", "PMID": "28972117", "DOI": "10.1194/jlr.D073197", "volume": "58", "pag</vt:lpwstr>
  </property>
  <property fmtid="{D5CDD505-2E9C-101B-9397-08002B2CF9AE}" pid="1274" name="Mendeley_Bookmark_kEkGzStjKz_12">
    <vt:lpwstr>e": "2210-2219", "id": "ITEM-2", "author": [{"family": "Schnitzler", "suffix": "", "non-dropping-particle": "", "dropping-particle": "", "given": "Johan G.", "parse-names": false}, {"family": "Bernelot Moens", "suffix": "", "non-dropping-particle": "", "d</vt:lpwstr>
  </property>
  <property fmtid="{D5CDD505-2E9C-101B-9397-08002B2CF9AE}" pid="1275" name="Mendeley_Bookmark_kEkGzStjKz_13">
    <vt:lpwstr>ropping-particle": "", "given": "Sophie J.", "parse-names": false}, {"family": "Tiessens", "suffix": "", "non-dropping-particle": "", "dropping-particle": "", "given": "Feiko", "parse-names": false}, {"family": "Bakker", "suffix": "", "non-dropping-partic</vt:lpwstr>
  </property>
  <property fmtid="{D5CDD505-2E9C-101B-9397-08002B2CF9AE}" pid="1276" name="Mendeley_Bookmark_kEkGzStjKz_14">
    <vt:lpwstr>le": "", "dropping-particle": "", "given": "Guido J.", "parse-names": false}, {"family": "Dallinga-Thie", "suffix": "", "non-dropping-particle": "", "dropping-particle": "", "given": "Geesje M.", "parse-names": false}, {"family": "Groen", "suffix": "", "n</vt:lpwstr>
  </property>
  <property fmtid="{D5CDD505-2E9C-101B-9397-08002B2CF9AE}" pid="1277" name="Mendeley_Bookmark_kEkGzStjKz_15">
    <vt:lpwstr>on-dropping-particle": "", "dropping-particle": "", "given": "Albert K.", "parse-names": false}, {"family": "Nieuwdorp", "suffix": "", "non-dropping-particle": "", "dropping-particle": "", "given": "Max", "parse-names": false}, {"family": "Stroes", "suffi</vt:lpwstr>
  </property>
  <property fmtid="{D5CDD505-2E9C-101B-9397-08002B2CF9AE}" pid="1278" name="Mendeley_Bookmark_kEkGzStjKz_16">
    <vt:lpwstr>x": "", "non-dropping-particle": "", "dropping-particle": "", "given": "Erik S G", "parse-names": false}, {"family": "Kroon", "suffix": "", "non-dropping-particle": "", "dropping-particle": "", "given": "Jeffrey", "parse-names": false}], "title": "Nile Re</vt:lpwstr>
  </property>
  <property fmtid="{D5CDD505-2E9C-101B-9397-08002B2CF9AE}" pid="1279" name="Mendeley_Bookmark_kEkGzStjKz_17">
    <vt:lpwstr>d Quantifier: a novel and quantitative tool to study lipid accumulation in patient-derived circulating monocytes using confocal microscopy.", "issued": {"date-parts": [["2017", "11"]]}, "issue": "11", "ISSN": "1539-7262", "abstract": "The inflammatory pro</vt:lpwstr>
  </property>
  <property fmtid="{D5CDD505-2E9C-101B-9397-08002B2CF9AE}" pid="1280" name="Mendeley_Bookmark_kEkGzStjKz_18">
    <vt:lpwstr>file of circulating monocytes is an important biomarker for atherosclerotic plaque vulnerability. Recent research revealed that peripheral lipid uptake by monocytes alters their phenotype toward an inflammatory state and this coincides with an increased l</vt:lpwstr>
  </property>
  <property fmtid="{D5CDD505-2E9C-101B-9397-08002B2CF9AE}" pid="1281" name="Mendeley_Bookmark_kEkGzStjKz_19">
    <vt:lpwstr>ipid droplet (LD) content. Determination of lipid content of circulating monocytes is, however, not very well established. Based on Nile Red (NR) neutral LD imaging, using confocal microscopy and computational analysis, we developed NR Quantifier (NRQ), a</vt:lpwstr>
  </property>
  <property fmtid="{D5CDD505-2E9C-101B-9397-08002B2CF9AE}" pid="1282" name="Mendeley_Bookmark_kEkGzStjKz_2">
    <vt:lpwstr>d": "ITEM-1", "itemData": {"container-title": "BioTechniques", "PMID": "21781051", "DOI": "10.2144/000113702", "ISBN": "0736-6205", "volume": "51", "page": "35-6, 38-42", "id": "ITEM-1", "author": [{"family": "Ranall", "suffix": "", "non-dropping-particle</vt:lpwstr>
  </property>
  <property fmtid="{D5CDD505-2E9C-101B-9397-08002B2CF9AE}" pid="1283" name="Mendeley_Bookmark_kEkGzStjKz_20">
    <vt:lpwstr> novel quantification method to assess LD content in monocytes. Circulating monocytes were isolated from blood and used for the NR staining procedure. In monocytes stained with NR, we clearly distinguished, based on 3D imaging, phospholipids and exclusive</vt:lpwstr>
  </property>
  <property fmtid="{D5CDD505-2E9C-101B-9397-08002B2CF9AE}" pid="1284" name="Mendeley_Bookmark_kEkGzStjKz_21">
    <vt:lpwstr>ly intracellular neutral lipids. Next, we developed and validated NRQ, a semi-automated quantification program that detects alterations in lipid accumulation. NRQ was able to detect LD alterations after ex vivo exposure of isolated monocytes to freshly is</vt:lpwstr>
  </property>
  <property fmtid="{D5CDD505-2E9C-101B-9397-08002B2CF9AE}" pid="1285" name="Mendeley_Bookmark_kEkGzStjKz_22">
    <vt:lpwstr>olated LDL in a time- and dose-dependent fashion. Finally, we validated NRQ in patients with familial hypercholesterolemia and obese subjects in pre- and postprandial state. In conclusion, NRQ is a suitable tool to detect even small differences in neutral</vt:lpwstr>
  </property>
  <property fmtid="{D5CDD505-2E9C-101B-9397-08002B2CF9AE}" pid="1286" name="Mendeley_Bookmark_kEkGzStjKz_23">
    <vt:lpwstr> LD content in circulating monocytes using NR staining.", "type": "article-journal"}}, {"uris": ["http://www.mendeley.com/documents/?uuid=1aaa7a00-07b3-4729-ab0d-ef385b35607f"], "id": "ITEM-3", "itemData": {"container-title": "Cytometry. Part A : the jour</vt:lpwstr>
  </property>
  <property fmtid="{D5CDD505-2E9C-101B-9397-08002B2CF9AE}" pid="1287" name="Mendeley_Bookmark_kEkGzStjKz_24">
    <vt:lpwstr>nal of the International Society for Analytical Cytology", "PMID": "29031005", "DOI": "10.1002/cyto.a.23265", "volume": "91", "page": "1068-1077", "id": "ITEM-3", "author": [{"family": "Bombrun", "suffix": "", "non-dropping-particle": "", "dropping-partic</vt:lpwstr>
  </property>
  <property fmtid="{D5CDD505-2E9C-101B-9397-08002B2CF9AE}" pid="1288" name="Mendeley_Bookmark_kEkGzStjKz_25">
    <vt:lpwstr>le": "", "given": "Maxime", "parse-names": false}, {"family": "Gao", "suffix": "", "non-dropping-particle": "", "dropping-particle": "", "given": "Hui", "parse-names": false}, {"family": "Ranefall", "suffix": "", "non-dropping-particle": "", "dropping-par</vt:lpwstr>
  </property>
  <property fmtid="{D5CDD505-2E9C-101B-9397-08002B2CF9AE}" pid="1289" name="Mendeley_Bookmark_kEkGzStjKz_26">
    <vt:lpwstr>ticle": "", "given": "Petter", "parse-names": false}, {"family": "Mejhert", "suffix": "", "non-dropping-particle": "", "dropping-particle": "", "given": "Niklas", "parse-names": false}, {"family": "Arner", "suffix": "", "non-dropping-particle": "", "dropp</vt:lpwstr>
  </property>
  <property fmtid="{D5CDD505-2E9C-101B-9397-08002B2CF9AE}" pid="1290" name="Mendeley_Bookmark_kEkGzStjKz_27">
    <vt:lpwstr>ing-particle": "", "given": "Peter", "parse-names": false}, {"family": "W\u00e4hlby", "suffix": "", "non-dropping-particle": "", "dropping-particle": "", "given": "Carolina", "parse-names": false}], "title": "Quantitative high-content/high-throughput micr</vt:lpwstr>
  </property>
  <property fmtid="{D5CDD505-2E9C-101B-9397-08002B2CF9AE}" pid="1291" name="Mendeley_Bookmark_kEkGzStjKz_28">
    <vt:lpwstr>oscopy analysis of lipid droplets in subject-specific adipogenesis models.", "issued": {"date-parts": [["2017"]]}, "issue": "11", "ISSN": "1552-4930", "abstract": "Neutral lipids packed in lipid droplets (LDs) are essential as a source of fuel for organis</vt:lpwstr>
  </property>
  <property fmtid="{D5CDD505-2E9C-101B-9397-08002B2CF9AE}" pid="1292" name="Mendeley_Bookmark_kEkGzStjKz_29">
    <vt:lpwstr>ms, and specialized storing cells, the adipocytes, provide a buffer for energy variations. Many modern-society-disorders are connected with excess accumulation or deficiency of LDs in adipose tissue. Intracellular LD number and size distribution reflect t</vt:lpwstr>
  </property>
  <property fmtid="{D5CDD505-2E9C-101B-9397-08002B2CF9AE}" pid="1293" name="Mendeley_Bookmark_kEkGzStjKz_3">
    <vt:lpwstr>": "", "dropping-particle": "V.", "given": "Max", "parse-names": false}, {"family": "Gabrielli", "suffix": "", "non-dropping-particle": "", "dropping-particle": "", "given": "Brian G.", "parse-names": false}, {"family": "Gonda", "suffix": "", "non-droppin</vt:lpwstr>
  </property>
  <property fmtid="{D5CDD505-2E9C-101B-9397-08002B2CF9AE}" pid="1294" name="Mendeley_Bookmark_kEkGzStjKz_30">
    <vt:lpwstr>he tissue conditions, while the associated mechanisms and genes rs are still poorly understood. Large-scale genetic screens using human in vitro differentiated primary adipocytes require cell samples donated from many patients. The heterogeneity appearing</vt:lpwstr>
  </property>
  <property fmtid="{D5CDD505-2E9C-101B-9397-08002B2CF9AE}" pid="1295" name="Mendeley_Bookmark_kEkGzStjKz_31">
    <vt:lpwstr> between donors highlighted the need for high-throughput methods robust to individual variations. Previous image analysis algorithms failed to handle individual LDs, but focused on averages, hiding population heterogeneity. We present a new high-content a</vt:lpwstr>
  </property>
  <property fmtid="{D5CDD505-2E9C-101B-9397-08002B2CF9AE}" pid="1296" name="Mendeley_Bookmark_kEkGzStjKz_32">
    <vt:lpwstr>nalysis (HCA) technique for analysis of fat cell metabolism using data from a large-scale RNAi screen including images of more than 500 k in vitro differentiated adipocytes from three donors. The RNAi-based suppression of Perilipin 1 (PLIN1), a protein in</vt:lpwstr>
  </property>
  <property fmtid="{D5CDD505-2E9C-101B-9397-08002B2CF9AE}" pid="1297" name="Mendeley_Bookmark_kEkGzStjKz_33">
    <vt:lpwstr>volved in the adipocyte lipid metabolism, served as a positive control, while cells treated with randomized RNA served as negative controls. We validate our segmentation by comparing our results to those of previously published methods: We also evaluate t</vt:lpwstr>
  </property>
  <property fmtid="{D5CDD505-2E9C-101B-9397-08002B2CF9AE}" pid="1298" name="Mendeley_Bookmark_kEkGzStjKz_34">
    <vt:lpwstr>he discriminative power of different morphological features describing LD size distribution. Classification of cells as containing few large or many small LDs followed by calculating the percentage of cells in each class proved to discriminate the positiv</vt:lpwstr>
  </property>
  <property fmtid="{D5CDD505-2E9C-101B-9397-08002B2CF9AE}" pid="1299" name="Mendeley_Bookmark_kEkGzStjKz_35">
    <vt:lpwstr>e PLIN1-suppressed phenotype from the untreated negative control with an area under the receiver operating characteristic curve of 0.98. The results suggest that this HCA method offers improved segmentation and classification accuracy, and can, thus, be u</vt:lpwstr>
  </property>
  <property fmtid="{D5CDD505-2E9C-101B-9397-08002B2CF9AE}" pid="1300" name="Mendeley_Bookmark_kEkGzStjKz_36">
    <vt:lpwstr>tilized to quantify changes in LD metabolism in response to treatment in many cell models relevant to a variety of diseases. \u00a9 2017 International Society for Advancement of Cytometry.", "type": "article-journal"}}], "mendeley": {"formattedCitation": </vt:lpwstr>
  </property>
  <property fmtid="{D5CDD505-2E9C-101B-9397-08002B2CF9AE}" pid="1301" name="Mendeley_Bookmark_kEkGzStjKz_37">
    <vt:lpwstr>"&lt;sup&gt;19\u201321&lt;/sup&gt;", "plainTextFormattedCitation": "19\u201321", "previouslyFormattedCitation": "&lt;sup&gt;19\u201321&lt;/sup&gt;"}}</vt:lpwstr>
  </property>
  <property fmtid="{D5CDD505-2E9C-101B-9397-08002B2CF9AE}" pid="1302" name="Mendeley_Bookmark_kEkGzStjKz_4">
    <vt:lpwstr>g-particle": "", "dropping-particle": "", "given": "Thomas J.", "parse-names": false}], "title": "High-content imaging of neutral lipid droplets with 1,6-diphenylhexatriene.", "issued": {"date-parts": [["2011", "7"]]}, "issue": "1", "ISSN": "1940-9818", "</vt:lpwstr>
  </property>
  <property fmtid="{D5CDD505-2E9C-101B-9397-08002B2CF9AE}" pid="1303" name="Mendeley_Bookmark_kEkGzStjKz_5">
    <vt:lpwstr>abstract": "Neutral lipid droplets (LDs) are dynamic lipid storage organelles found in all eukaryotic cells from yeast to mammals and higher plants. LDs are important to many physiological processes that include basic cellular maintenance, metabolism, and</vt:lpwstr>
  </property>
  <property fmtid="{D5CDD505-2E9C-101B-9397-08002B2CF9AE}" pid="1304" name="Mendeley_Bookmark_kEkGzStjKz_6">
    <vt:lpwstr> diverse medical pathologies. LD accumulation has been studied extensively by a range of methods, but particularly by microscopy with several fluorescent dyes extensively used for qualitative and quantitative imaging. Here, we compared established LD stai</vt:lpwstr>
  </property>
  <property fmtid="{D5CDD505-2E9C-101B-9397-08002B2CF9AE}" pid="1305" name="Mendeley_Bookmark_kEkGzStjKz_7">
    <vt:lpwstr>ns Nile Red and BODIPY 493/503 to the 4', 6-diamidino-2-phenylindole (DAPI)-range dye 1,6-diphenyl-1,3,5-hexatriene (DPH; excitation/emission \u03bbmax=350 nm/420 nm) using high-content image analysis. HeLa cells treated with oleic acid or vehicle were us</vt:lpwstr>
  </property>
  <property fmtid="{D5CDD505-2E9C-101B-9397-08002B2CF9AE}" pid="1306" name="Mendeley_Bookmark_kEkGzStjKz_8">
    <vt:lpwstr>ed to compare staining patterns between DPH and Nile Red as well as DPH and the LD protein adipophilin. DPH, Nile Red, and BODIPY 493/503 were compared as assay reagents in oleic acid dose-response experiments. Treatment of MCF-7 cells with sodium butyrat</vt:lpwstr>
  </property>
  <property fmtid="{D5CDD505-2E9C-101B-9397-08002B2CF9AE}" pid="1307" name="Mendeley_Bookmark_kEkGzStjKz_9">
    <vt:lpwstr>e was used as a second cellular system for high-content analysis of LD formation. In this experimental context, we demonstrate the compatibility of DPH with GFP, a technical limitation of Nile Red and BODIPY 493/503 dyes. These data show that DPH has comp</vt:lpwstr>
  </property>
  <property fmtid="{D5CDD505-2E9C-101B-9397-08002B2CF9AE}" pid="1308" name="Mendeley_Bookmark_lASzgeTMhJ_1">
    <vt:lpwstr>ADDIN CSL_CITATION {"citationItems": [{"uris": ["http://www.mendeley.com/documents/?uuid=ec888e44-0260-4251-b459-b80e76513f54"], "itemData": {"title": "Growth and the Environment of Schizosaccharomyces pombe.", "abstract": "Here, we summarize the composit</vt:lpwstr>
  </property>
  <property fmtid="{D5CDD505-2E9C-101B-9397-08002B2CF9AE}" pid="1309" name="Mendeley_Bookmark_lASzgeTMhJ_2">
    <vt:lpwstr>ion and uses of Schizosaccharomyces pombe media and discuss key issues for consideration in the generation of S. pombe cultures. We discuss the concept of \"culture memory,\" in which the growth state and stress experienced by a strain during storage, pro</vt:lpwstr>
  </property>
  <property fmtid="{D5CDD505-2E9C-101B-9397-08002B2CF9AE}" pid="1310" name="Mendeley_Bookmark_lASzgeTMhJ_3">
    <vt:lpwstr>pagation, and starter culture preparation can alter experimental outcomes at later stages. We also describe the triggers that are widely used to manipulate signaling through the environment sensing pathways.", "ISSN": "1559-6095", "id": "ITEM-1", "PMID": </vt:lpwstr>
  </property>
  <property fmtid="{D5CDD505-2E9C-101B-9397-08002B2CF9AE}" pid="1311" name="Mendeley_Bookmark_lASzgeTMhJ_4">
    <vt:lpwstr>"26933253", "type": "article-journal", "issue": "3", "DOI": "10.1101/pdb.top079764", "volume": "2016", "container-title": "Cold Spring Harbor protocols", "page": "pdb.top079764", "issued": {"date-parts": [["2016", "3", "1"]]}, "author": [{"parse-names": f</vt:lpwstr>
  </property>
  <property fmtid="{D5CDD505-2E9C-101B-9397-08002B2CF9AE}" pid="1312" name="Mendeley_Bookmark_lASzgeTMhJ_5">
    <vt:lpwstr>alse, "family": "Petersen", "suffix": "", "given": "Janni", "non-dropping-particle": "", "dropping-particle": ""}, {"parse-names": false, "family": "Russell", "suffix": "", "given": "Paul", "non-dropping-particle": "", "dropping-particle": ""}]}, "id": "I</vt:lpwstr>
  </property>
  <property fmtid="{D5CDD505-2E9C-101B-9397-08002B2CF9AE}" pid="1313" name="Mendeley_Bookmark_lASzgeTMhJ_6">
    <vt:lpwstr>TEM-1"}], "mendeley": {"previouslyFormattedCitation": "&lt;sup&gt;25&lt;/sup&gt;", "plainTextFormattedCitation": "25", "formattedCitation": "&lt;sup&gt;25&lt;/sup&gt;"}, "properties": {"noteIndex": 0}, "schema": "https://github.com/citation-style-language/schema/raw/master/csl-c</vt:lpwstr>
  </property>
  <property fmtid="{D5CDD505-2E9C-101B-9397-08002B2CF9AE}" pid="1314" name="Mendeley_Bookmark_lASzgeTMhJ_7">
    <vt:lpwstr>itation.json"}</vt:lpwstr>
  </property>
  <property fmtid="{D5CDD505-2E9C-101B-9397-08002B2CF9AE}" pid="1315" name="Mendeley_Bookmark_ljMSLT1k5O_1">
    <vt:lpwstr>ADDIN CSL_CITATION {"properties": {"noteIndex": 0}, "schema": "https://github.com/citation-style-language/schema/raw/master/csl-citation.json", "citationItems": [{"uris": ["http://www.mendeley.com/documents/?uuid=06f1e172-e0a1-4351-8977-1b571f8a227a"], "i</vt:lpwstr>
  </property>
  <property fmtid="{D5CDD505-2E9C-101B-9397-08002B2CF9AE}" pid="1316" name="Mendeley_Bookmark_ljMSLT1k5O_10">
    <vt:lpwstr>ls. We show that mitotic defects occur rapidly in \u0394cbf11 cells upon shift from the minimal EMM medium ('cut' suppressing) to the complex YES medium ('cut' promoting). By growing cells in YES medium supplemented with individual EMM components, we iden</vt:lpwstr>
  </property>
  <property fmtid="{D5CDD505-2E9C-101B-9397-08002B2CF9AE}" pid="1317" name="Mendeley_Bookmark_ljMSLT1k5O_11">
    <vt:lpwstr>tified ammonium chloride, an efficiently utilized nitrogen source, as a specific and potent suppressor of the 'cut' phenotype in both \u0394cbf11 and cut6-621. Furthermore, we found that ammonium chloride boosts lipid droplet formation in wild-type cells.</vt:lpwstr>
  </property>
  <property fmtid="{D5CDD505-2E9C-101B-9397-08002B2CF9AE}" pid="1318" name="Mendeley_Bookmark_ljMSLT1k5O_12">
    <vt:lpwstr> Our findings suggest a possible involvement of nutrient-responsive signaling in 'cut' suppression.", "type": "article-journal"}}], "mendeley": {"formattedCitation": "&lt;sup&gt;24&lt;/sup&gt;", "plainTextFormattedCitation": "24", "previouslyFormattedCitation": "&lt;sup</vt:lpwstr>
  </property>
  <property fmtid="{D5CDD505-2E9C-101B-9397-08002B2CF9AE}" pid="1319" name="Mendeley_Bookmark_ljMSLT1k5O_13">
    <vt:lpwstr>&gt;24&lt;/sup&gt;"}}</vt:lpwstr>
  </property>
  <property fmtid="{D5CDD505-2E9C-101B-9397-08002B2CF9AE}" pid="1320" name="Mendeley_Bookmark_ljMSLT1k5O_2">
    <vt:lpwstr>d": "ITEM-1", "itemData": {"container-title": "FEMS yeast research", "PMID": "29931271", "DOI": "10.1093/femsyr/foy064", "ISBN": "0000000302", "volume": "18", "page": "1-7", "id": "ITEM-1", "author": [{"family": "Zach", "suffix": "", "non-dropping-particl</vt:lpwstr>
  </property>
  <property fmtid="{D5CDD505-2E9C-101B-9397-08002B2CF9AE}" pid="1321" name="Mendeley_Bookmark_ljMSLT1k5O_3">
    <vt:lpwstr>e": "", "dropping-particle": "", "given": "R\u00f3bert", "parse-names": false}, {"family": "Tvaru\u017ekov\u00e1", "suffix": "", "non-dropping-particle": "", "dropping-particle": "", "given": "Jarmila", "parse-names": false}, {"family": "Sch\u00e4tz", "su</vt:lpwstr>
  </property>
  <property fmtid="{D5CDD505-2E9C-101B-9397-08002B2CF9AE}" pid="1322" name="Mendeley_Bookmark_ljMSLT1k5O_4">
    <vt:lpwstr>ffix": "", "non-dropping-particle": "", "dropping-particle": "", "given": "Martin", "parse-names": false}, {"family": "Tupa", "suffix": "", "non-dropping-particle": "", "dropping-particle": "", "given": "Ondrej", "parse-names": false}, {"family": "Graller</vt:lpwstr>
  </property>
  <property fmtid="{D5CDD505-2E9C-101B-9397-08002B2CF9AE}" pid="1323" name="Mendeley_Bookmark_ljMSLT1k5O_5">
    <vt:lpwstr>t", "suffix": "", "non-dropping-particle": "", "dropping-particle": "", "given": "Be\u00e1ta", "parse-names": false}, {"family": "Prevorovsk\u00fd", "suffix": "", "non-dropping-particle": "", "dropping-particle": "", "given": "Martin", "parse-names": fals</vt:lpwstr>
  </property>
  <property fmtid="{D5CDD505-2E9C-101B-9397-08002B2CF9AE}" pid="1324" name="Mendeley_Bookmark_ljMSLT1k5O_6">
    <vt:lpwstr>e}], "title": "Mitotic defects in fission yeast lipid metabolism 'cut' mutants are suppressed by ammonium chloride.", "issued": {"date-parts": [["2018", "9", "1"]]}, "issue": "6", "ISSN": "1567-1364", "abstract": "Fission yeast 'cut' mutants show defects </vt:lpwstr>
  </property>
  <property fmtid="{D5CDD505-2E9C-101B-9397-08002B2CF9AE}" pid="1325" name="Mendeley_Bookmark_ljMSLT1k5O_7">
    <vt:lpwstr>in temporal coordination of nuclear division with cytokinesis, resulting in aberrant mitosis and lethality. Among other causes, the 'cut' phenotype can be triggered by genetic or chemical perturbation of lipid metabolism, supposedly resulting in shortage </vt:lpwstr>
  </property>
  <property fmtid="{D5CDD505-2E9C-101B-9397-08002B2CF9AE}" pid="1326" name="Mendeley_Bookmark_ljMSLT1k5O_8">
    <vt:lpwstr>of membrane phospholipids and insufficient nuclear envelope expansion during anaphase. Interestingly, penetrance of the 'cut' phenotype in mutants of the transcription factor cbf11 and acetyl-coenzyme A carboxylase cut6, both related to lipid metabolism, </vt:lpwstr>
  </property>
  <property fmtid="{D5CDD505-2E9C-101B-9397-08002B2CF9AE}" pid="1327" name="Mendeley_Bookmark_ljMSLT1k5O_9">
    <vt:lpwstr>is highly dependent on growth media, although the specific nutrient(s) affecting 'cut' occurrence is not known. In this study, we set out to identify the growth media component(s) responsible for 'cut' phenotype suppression in \u0394cbf11 and cut6-621 cel</vt:lpwstr>
  </property>
  <property fmtid="{D5CDD505-2E9C-101B-9397-08002B2CF9AE}" pid="1328" name="Mendeley_Bookmark_mDM1KI9Yan_1">
    <vt:lpwstr>ADDIN CSL_CITATION {"properties": {"noteIndex": 0}, "schema": "https://github.com/citation-style-language/schema/raw/master/csl-citation.json", "citationItems": [{"uris": ["http://www.mendeley.com/documents/?uuid=3c454836-98d6-44fa-bb79-f05fba0c9fe2"], "i</vt:lpwstr>
  </property>
  <property fmtid="{D5CDD505-2E9C-101B-9397-08002B2CF9AE}" pid="1329" name="Mendeley_Bookmark_mDM1KI9Yan_10">
    <vt:lpwstr>them having high lipid droplet content. Strains deleted for type I protein phosphatases and related regulators (ppz2, gac1, bni4), type 2A phosphatase and its related regulator (pph21 and sap185), type 2C protein phosphatases (ptc1, ptc4, ptc7) and dual p</vt:lpwstr>
  </property>
  <property fmtid="{D5CDD505-2E9C-101B-9397-08002B2CF9AE}" pid="1330" name="Mendeley_Bookmark_mDM1KI9Yan_11">
    <vt:lpwstr>hosphatases (pps1, msg5) were catalogued as high-lipid droplet content strains. Only reg1, a targeting subunit of the type 1 phosphatase Glc7p, and members of the nutrient-sensitive TOR pathway (sit4 and the regulatory subunit sap190) were catalogued as l</vt:lpwstr>
  </property>
  <property fmtid="{D5CDD505-2E9C-101B-9397-08002B2CF9AE}" pid="1331" name="Mendeley_Bookmark_mDM1KI9Yan_12">
    <vt:lpwstr>ow-lipid droplet content strains, which were studied further. We show that Snf1, the homologue of the mammalian AMP-activated kinase, is constitutively phosphorylated (hyperactive) in sit4 and sap190 strains leading to a reduction of acetyl-CoA carboxylas</vt:lpwstr>
  </property>
  <property fmtid="{D5CDD505-2E9C-101B-9397-08002B2CF9AE}" pid="1332" name="Mendeley_Bookmark_mDM1KI9Yan_13">
    <vt:lpwstr>e activity. In conclusion, our fast and highly sensitive method permitted us to catalogue protein phosphatases involved in the regulation of LD metabolism and present evidence indicating that the TOR pathway and the SNF1/AMPK pathway are connected through</vt:lpwstr>
  </property>
  <property fmtid="{D5CDD505-2E9C-101B-9397-08002B2CF9AE}" pid="1333" name="Mendeley_Bookmark_mDM1KI9Yan_14">
    <vt:lpwstr> the Sit4p-Sap190p pair in the control of lipid droplet biogenesis.", "type": "article-journal"}}, {"uris": ["http://www.mendeley.com/documents/?uuid=613a1872-0ceb-47a4-a414-23729bc9f850"], "id": "ITEM-2", "itemData": {"container-title": "Journal of micro</vt:lpwstr>
  </property>
  <property fmtid="{D5CDD505-2E9C-101B-9397-08002B2CF9AE}" pid="1334" name="Mendeley_Bookmark_mDM1KI9Yan_15">
    <vt:lpwstr>biological methods", "PMID": "22985718", "DOI": "10.1016/j.mimet.2012.09.001", "volume": "91", "publisher": "Elsevier B.V.", "page": "321-8", "id": "ITEM-2", "author": [{"family": "Sitepu", "suffix": "", "non-dropping-particle": "", "dropping-particle": "</vt:lpwstr>
  </property>
  <property fmtid="{D5CDD505-2E9C-101B-9397-08002B2CF9AE}" pid="1335" name="Mendeley_Bookmark_mDM1KI9Yan_16">
    <vt:lpwstr>", "given": "I R", "parse-names": false}, {"family": "Ignatia", "suffix": "", "non-dropping-particle": "", "dropping-particle": "", "given": "L", "parse-names": false}, {"family": "Franz", "suffix": "", "non-dropping-particle": "", "dropping-particle": ""</vt:lpwstr>
  </property>
  <property fmtid="{D5CDD505-2E9C-101B-9397-08002B2CF9AE}" pid="1336" name="Mendeley_Bookmark_mDM1KI9Yan_17">
    <vt:lpwstr>, "given": "a K", "parse-names": false}, {"family": "Wong", "suffix": "", "non-dropping-particle": "", "dropping-particle": "", "given": "D M", "parse-names": false}, {"family": "Faulina", "suffix": "", "non-dropping-particle": "", "dropping-particle": ""</vt:lpwstr>
  </property>
  <property fmtid="{D5CDD505-2E9C-101B-9397-08002B2CF9AE}" pid="1337" name="Mendeley_Bookmark_mDM1KI9Yan_18">
    <vt:lpwstr>, "given": "S a", "parse-names": false}, {"family": "Tsui", "suffix": "", "non-dropping-particle": "", "dropping-particle": "", "given": "M", "parse-names": false}, {"family": "Kanti", "suffix": "", "non-dropping-particle": "", "dropping-particle": "", "g</vt:lpwstr>
  </property>
  <property fmtid="{D5CDD505-2E9C-101B-9397-08002B2CF9AE}" pid="1338" name="Mendeley_Bookmark_mDM1KI9Yan_19">
    <vt:lpwstr>iven": "A", "parse-names": false}, {"family": "Boundy-Mills", "suffix": "", "non-dropping-particle": "", "dropping-particle": "", "given": "K", "parse-names": false}], "title": "An improved high-throughput Nile red fluorescence assay for estimating intrac</vt:lpwstr>
  </property>
  <property fmtid="{D5CDD505-2E9C-101B-9397-08002B2CF9AE}" pid="1339" name="Mendeley_Bookmark_mDM1KI9Yan_2">
    <vt:lpwstr>d": "ITEM-1", "itemData": {"container-title": "PloS one", "PMID": "21060891", "DOI": "10.1371/journal.pone.0013692", "ISBN": "1932-6203 (Electronic)\\r1932-6203 (Linking)", "volume": "5", "page": "e13692", "id": "ITEM-1", "author": [{"family": "Bozaquel-M</vt:lpwstr>
  </property>
  <property fmtid="{D5CDD505-2E9C-101B-9397-08002B2CF9AE}" pid="1340" name="Mendeley_Bookmark_mDM1KI9Yan_20">
    <vt:lpwstr>ellular lipids in a variety of yeast species.", "issued": {"date-parts": [["2012", "11"]]}, "issue": "2", "ISSN": "1872-8359", "abstract": "A rapid and inexpensive method for estimating lipid content of yeasts is needed for screening large numbers of yeas</vt:lpwstr>
  </property>
  <property fmtid="{D5CDD505-2E9C-101B-9397-08002B2CF9AE}" pid="1341" name="Mendeley_Bookmark_mDM1KI9Yan_21">
    <vt:lpwstr>ts samples. Nile red is a fluorescent lipophilic dye used for detection and quantification of intracellular lipid droplets in various biological system including algae, yeasts and filamentous fungi. However, a published assay for yeast is affected by vari</vt:lpwstr>
  </property>
  <property fmtid="{D5CDD505-2E9C-101B-9397-08002B2CF9AE}" pid="1342" name="Mendeley_Bookmark_mDM1KI9Yan_22">
    <vt:lpwstr>able diffusion across the cell membrane, and variation in the time required to reach maximal fluorescence emission. In this study, parameters that may influence the emission were varied to determine optimal assay conditions. An improved assay with a high-</vt:lpwstr>
  </property>
  <property fmtid="{D5CDD505-2E9C-101B-9397-08002B2CF9AE}" pid="1343" name="Mendeley_Bookmark_mDM1KI9Yan_23">
    <vt:lpwstr>throughput capability was developed that includes the addition of dimethyl sulfoxide (DMSO) solvent to improve cell permeability, elimination of the washing step, the reduction of Nile red concentration, kinetic readings rather than single time-point read</vt:lpwstr>
  </property>
  <property fmtid="{D5CDD505-2E9C-101B-9397-08002B2CF9AE}" pid="1344" name="Mendeley_Bookmark_mDM1KI9Yan_24">
    <vt:lpwstr>ing, and utilization of a black 96-well microplate. The improved method was validated by comparison to gravimetric determination of lipid content of a broad variety of ascomycete and basidiomycete yeast species.", "type": "article-journal"}}, {"uris": ["h</vt:lpwstr>
  </property>
  <property fmtid="{D5CDD505-2E9C-101B-9397-08002B2CF9AE}" pid="1345" name="Mendeley_Bookmark_mDM1KI9Yan_25">
    <vt:lpwstr>ttp://www.mendeley.com/documents/?uuid=703ef346-bcb8-41bf-a8fc-746514eb8f26"], "id": "ITEM-3", "itemData": {"container-title": "Methods in molecular biology (Clifton, N.J.)", "PMID": "28155157", "DOI": "10.1007/978-1-4939-6788-9_16", "ISBN": "978-1-4939-6</vt:lpwstr>
  </property>
  <property fmtid="{D5CDD505-2E9C-101B-9397-08002B2CF9AE}" pid="1346" name="Mendeley_Bookmark_mDM1KI9Yan_26">
    <vt:lpwstr>787-2", "volume": "1560", "page": "219-229", "id": "ITEM-3", "author": [{"family": "Rostron", "suffix": "", "non-dropping-particle": "", "dropping-particle": "", "given": "Kerry Ann", "parse-names": false}, {"family": "Lawrence", "suffix": "", "non-droppi</vt:lpwstr>
  </property>
  <property fmtid="{D5CDD505-2E9C-101B-9397-08002B2CF9AE}" pid="1347" name="Mendeley_Bookmark_mDM1KI9Yan_27">
    <vt:lpwstr>ng-particle": "", "dropping-particle": "", "given": "Clare Louise", "parse-names": false}], "title": "Nile Red Staining of Neutral Lipids in Yeast.", "issued": {"date-parts": [["2017"]]}, "ISSN": "1940-6029", "abstract": "Determination of cellular neutral</vt:lpwstr>
  </property>
  <property fmtid="{D5CDD505-2E9C-101B-9397-08002B2CF9AE}" pid="1348" name="Mendeley_Bookmark_mDM1KI9Yan_28">
    <vt:lpwstr> lipid levels in yeast is important for both the biotechnology industry and biomedical research. However, many of the currently available methods are labor intensive and time consuming. Here we describe a rapid and repeatable method for the detection of n</vt:lpwstr>
  </property>
  <property fmtid="{D5CDD505-2E9C-101B-9397-08002B2CF9AE}" pid="1349" name="Mendeley_Bookmark_mDM1KI9Yan_29">
    <vt:lpwstr>eutral lipids, which can be utilized in both oleaginous and non-oleaginous yeast species. The method utilizes the fluorescent dye, Nile red, which enables neutral lipid levels to either be visualized via microscopy or quantified using a 96-well plate assa</vt:lpwstr>
  </property>
  <property fmtid="{D5CDD505-2E9C-101B-9397-08002B2CF9AE}" pid="1350" name="Mendeley_Bookmark_mDM1KI9Yan_3">
    <vt:lpwstr>orais", "suffix": "", "non-dropping-particle": "", "dropping-particle": "", "given": "Bruno L.", "parse-names": false}, {"family": "Madeira", "suffix": "", "non-dropping-particle": "", "dropping-particle": "", "given": "Juliana B.", "parse-names": false},</vt:lpwstr>
  </property>
  <property fmtid="{D5CDD505-2E9C-101B-9397-08002B2CF9AE}" pid="1351" name="Mendeley_Bookmark_mDM1KI9Yan_30">
    <vt:lpwstr>y.", "type": "article-journal"}}, {"uris": ["http://www.mendeley.com/documents/?uuid=8071d700-ac9e-4ca8-b84a-32d133bc5f72"], "id": "ITEM-4", "itemData": {"container-title": "Journal of visualized experiments : JoVE", "PMID": "29683447", "DOI": "10.3791/57</vt:lpwstr>
  </property>
  <property fmtid="{D5CDD505-2E9C-101B-9397-08002B2CF9AE}" pid="1352" name="Mendeley_Bookmark_mDM1KI9Yan_31">
    <vt:lpwstr>279", "page": "1-6", "id": "ITEM-4", "author": [{"family": "Romero-Aguilar", "suffix": "", "non-dropping-particle": "", "dropping-particle": "", "given": "Lucero", "parse-names": false}, {"family": "Montero-Lomeli", "suffix": "", "non-dropping-particle": </vt:lpwstr>
  </property>
  <property fmtid="{D5CDD505-2E9C-101B-9397-08002B2CF9AE}" pid="1353" name="Mendeley_Bookmark_mDM1KI9Yan_32">
    <vt:lpwstr>"", "dropping-particle": "", "given": "M\u00f3nica", "parse-names": false}, {"family": "Pardo", "suffix": "", "non-dropping-particle": "", "dropping-particle": "", "given": "Juan Pablo", "parse-names": false}, {"family": "Guerra-S\u00e1nchez", "suffix": "</vt:lpwstr>
  </property>
  <property fmtid="{D5CDD505-2E9C-101B-9397-08002B2CF9AE}" pid="1354" name="Mendeley_Bookmark_mDM1KI9Yan_33">
    <vt:lpwstr>", "non-dropping-particle": "", "dropping-particle": "", "given": "Guadalupe", "parse-names": false}], "title": "Lipid Index Determination by Liquid Fluorescence Recovery in the Fungal Pathogen Ustilago Maydis.", "issued": {"date-parts": [["2018"]]}, "iss</vt:lpwstr>
  </property>
  <property fmtid="{D5CDD505-2E9C-101B-9397-08002B2CF9AE}" pid="1355" name="Mendeley_Bookmark_mDM1KI9Yan_34">
    <vt:lpwstr>ue": "134", "ISSN": "1940-087X", "abstract": "The article shows how to implement the LD index assay, which is a sensitive microplate assay to determine the accumulation of triacylglycerols (TAGs) in lipid droplets (LDs). LD index is obtained without lipid</vt:lpwstr>
  </property>
  <property fmtid="{D5CDD505-2E9C-101B-9397-08002B2CF9AE}" pid="1356" name="Mendeley_Bookmark_mDM1KI9Yan_35">
    <vt:lpwstr> extraction. It allows measuring the LDs content in high-throughput experiments under different conditions such as growth in rich or nitrogen depleted media. Albeit the method was described for the first time to study the lipid droplet metabolism in Sacch</vt:lpwstr>
  </property>
  <property fmtid="{D5CDD505-2E9C-101B-9397-08002B2CF9AE}" pid="1357" name="Mendeley_Bookmark_mDM1KI9Yan_36">
    <vt:lpwstr>aromyces cerevisiae, it was successfully applied to the basidiomycete Ustilago maydis. Interestingly, and because LDs are organelles phylogenetically conserved in eukaryotic cells, the method can be applied to a large variety of cells, from yeast to mamma</vt:lpwstr>
  </property>
  <property fmtid="{D5CDD505-2E9C-101B-9397-08002B2CF9AE}" pid="1358" name="Mendeley_Bookmark_mDM1KI9Yan_37">
    <vt:lpwstr>lian cells. The LD index is based on the liquid fluorescence recovery assay (LFR) of the BODIPY 493/503 under quenching conditions, by the addition of cells fixed with formaldehyde. Potassium iodine is used as a fluorescence quencher. The ratio between th</vt:lpwstr>
  </property>
  <property fmtid="{D5CDD505-2E9C-101B-9397-08002B2CF9AE}" pid="1359" name="Mendeley_Bookmark_mDM1KI9Yan_38">
    <vt:lpwstr>e fluorescence and the optical density slopes is named LD index. Slopes are calculated from the straight lines obtained when BODIPY fluorescence and optical density at 600 nm (OD600) are plotted against sample addition. Optimal data quality is reflected b</vt:lpwstr>
  </property>
  <property fmtid="{D5CDD505-2E9C-101B-9397-08002B2CF9AE}" pid="1360" name="Mendeley_Bookmark_mDM1KI9Yan_39">
    <vt:lpwstr>y correlation coefficients equal or above 0.9 (r \u2265 0.9). Multiple samples can be read simultaneously as it can be implemented in a microplate. Since BODIPY 493/503 is a lipophilic fluorescent dye that partitions into the lipid droplets, it can be use</vt:lpwstr>
  </property>
  <property fmtid="{D5CDD505-2E9C-101B-9397-08002B2CF9AE}" pid="1361" name="Mendeley_Bookmark_mDM1KI9Yan_4">
    <vt:lpwstr> {"family": "Maya-Monteiro", "suffix": "", "non-dropping-particle": "", "dropping-particle": "", "given": "Clarissa M.", "parse-names": false}, {"family": "Masuda", "suffix": "", "non-dropping-particle": "", "dropping-particle": "", "given": "Claudio A.",</vt:lpwstr>
  </property>
  <property fmtid="{D5CDD505-2E9C-101B-9397-08002B2CF9AE}" pid="1362" name="Mendeley_Bookmark_mDM1KI9Yan_40">
    <vt:lpwstr>d in many types of cells that accumulate LDs.", "type": "article-journal"}}], "mendeley": {"formattedCitation": "&lt;sup&gt;12\u201315&lt;/sup&gt;", "plainTextFormattedCitation": "12\u201315", "previouslyFormattedCitation": "&lt;sup&gt;12\u201315&lt;/sup&gt;"}}</vt:lpwstr>
  </property>
  <property fmtid="{D5CDD505-2E9C-101B-9397-08002B2CF9AE}" pid="1363" name="Mendeley_Bookmark_mDM1KI9Yan_5">
    <vt:lpwstr> "parse-names": false}, {"family": "Montero-Lomeli", "suffix": "", "non-dropping-particle": "", "dropping-particle": "", "given": "M\u00f3nica", "parse-names": false}], "title": "A new fluorescence-based method identifies protein phosphatases regulating l</vt:lpwstr>
  </property>
  <property fmtid="{D5CDD505-2E9C-101B-9397-08002B2CF9AE}" pid="1364" name="Mendeley_Bookmark_mDM1KI9Yan_6">
    <vt:lpwstr>ipid droplet metabolism.", "issued": {"date-parts": [["2010", "10", "28"]]}, "issue": "10", "ISSN": "1932-6203", "abstract": "In virtually every cell, neutral lipids are stored in cytoplasmic structures called lipid droplets (LDs) and also referred to as </vt:lpwstr>
  </property>
  <property fmtid="{D5CDD505-2E9C-101B-9397-08002B2CF9AE}" pid="1365" name="Mendeley_Bookmark_mDM1KI9Yan_7">
    <vt:lpwstr>lipid bodies or lipid particles. We developed a rapid high-throughput assay based on the recovery of quenched BODIPY-fluorescence that allows to quantify lipid droplets. The method was validated by monitoring lipid droplet turnover during growth of a yeas</vt:lpwstr>
  </property>
  <property fmtid="{D5CDD505-2E9C-101B-9397-08002B2CF9AE}" pid="1366" name="Mendeley_Bookmark_mDM1KI9Yan_8">
    <vt:lpwstr>t culture and by screening a group of strains deleted in genes known to be involved in lipid metabolism. In both tests, the fluorimetric assay showed high sensitivity and good agreement with previously reported data using microscopy. We used this method f</vt:lpwstr>
  </property>
  <property fmtid="{D5CDD505-2E9C-101B-9397-08002B2CF9AE}" pid="1367" name="Mendeley_Bookmark_mDM1KI9Yan_9">
    <vt:lpwstr>or high-throughput identification of protein phosphatases involved in lipid droplet metabolism. From 65 yeast knockout strains encoding protein phosphatases and its regulatory subunits, 13 strains revealed to have abnormal levels of lipid droplets, 10 of </vt:lpwstr>
  </property>
  <property fmtid="{D5CDD505-2E9C-101B-9397-08002B2CF9AE}" pid="1368" name="Mendeley_Bookmark_ncINpTjDaQ_1">
    <vt:lpwstr>ADDIN CSL_CITATION {"properties": {"noteIndex": 0}, "schema": "https://github.com/citation-style-language/schema/raw/master/csl-citation.json", "citationItems": [{"uris": ["http://www.mendeley.com/documents/?uuid=547f389b-efd3-4fc6-9f40-539ba1726487"], "i</vt:lpwstr>
  </property>
  <property fmtid="{D5CDD505-2E9C-101B-9397-08002B2CF9AE}" pid="1369" name="Mendeley_Bookmark_ncINpTjDaQ_10">
    <vt:lpwstr>, {"family": "Shim", "suffix": "", "non-dropping-particle": "", "dropping-particle": "", "given": "Young Sam", "parse-names": false}, {"family": "Lee", "suffix": "", "non-dropping-particle": "", "dropping-particle": "", "given": "Minho", "parse-names": fa</vt:lpwstr>
  </property>
  <property fmtid="{D5CDD505-2E9C-101B-9397-08002B2CF9AE}" pid="1370" name="Mendeley_Bookmark_ncINpTjDaQ_11">
    <vt:lpwstr>lse}, {"family": "Kim", "suffix": "", "non-dropping-particle": "", "dropping-particle": "", "given": "Lila", "parse-names": false}, {"family": "Heo", "suffix": "", "non-dropping-particle": "", "dropping-particle": "", "given": "Kyung-Sun", "parse-names": </vt:lpwstr>
  </property>
  <property fmtid="{D5CDD505-2E9C-101B-9397-08002B2CF9AE}" pid="1371" name="Mendeley_Bookmark_ncINpTjDaQ_12">
    <vt:lpwstr>false}, {"family": "Noh", "suffix": "", "non-dropping-particle": "", "dropping-particle": "", "given": "Eun Joo", "parse-names": false}, {"family": "Lee", "suffix": "", "non-dropping-particle": "", "dropping-particle": "", "given": "Ah-Reum", "parse-names</vt:lpwstr>
  </property>
  <property fmtid="{D5CDD505-2E9C-101B-9397-08002B2CF9AE}" pid="1372" name="Mendeley_Bookmark_ncINpTjDaQ_13">
    <vt:lpwstr>": false}, {"family": "Jang", "suffix": "", "non-dropping-particle": "", "dropping-particle": "", "given": "Young-Joo", "parse-names": false}, {"family": "Chung", "suffix": "", "non-dropping-particle": "", "dropping-particle": "", "given": "Kyung-Sook", "</vt:lpwstr>
  </property>
  <property fmtid="{D5CDD505-2E9C-101B-9397-08002B2CF9AE}" pid="1373" name="Mendeley_Bookmark_ncINpTjDaQ_14">
    <vt:lpwstr>parse-names": false}, {"family": "Choi", "suffix": "", "non-dropping-particle": "", "dropping-particle": "", "given": "Shin-Jung", "parse-names": false}, {"family": "Park", "suffix": "", "non-dropping-particle": "", "dropping-particle": "", "given": "Jo-Y</vt:lpwstr>
  </property>
  <property fmtid="{D5CDD505-2E9C-101B-9397-08002B2CF9AE}" pid="1374" name="Mendeley_Bookmark_ncINpTjDaQ_15">
    <vt:lpwstr>oung", "parse-names": false}, {"family": "Park", "suffix": "", "non-dropping-particle": "", "dropping-particle": "", "given": "Youngwoo", "parse-names": false}, {"family": "Kim", "suffix": "", "non-dropping-particle": "", "dropping-particle": "", "given":</vt:lpwstr>
  </property>
  <property fmtid="{D5CDD505-2E9C-101B-9397-08002B2CF9AE}" pid="1375" name="Mendeley_Bookmark_ncINpTjDaQ_16">
    <vt:lpwstr> "Hwan Mook", "parse-names": false}, {"family": "Park", "suffix": "", "non-dropping-particle": "", "dropping-particle": "", "given": "Song-Kyu", "parse-names": false}, {"family": "Park", "suffix": "", "non-dropping-particle": "", "dropping-particle": "", </vt:lpwstr>
  </property>
  <property fmtid="{D5CDD505-2E9C-101B-9397-08002B2CF9AE}" pid="1376" name="Mendeley_Bookmark_ncINpTjDaQ_17">
    <vt:lpwstr>"given": "Hae-Joon", "parse-names": false}, {"family": "Kang", "suffix": "", "non-dropping-particle": "", "dropping-particle": "", "given": "Eun-Jung", "parse-names": false}, {"family": "Kim", "suffix": "", "non-dropping-particle": "", "dropping-particle"</vt:lpwstr>
  </property>
  <property fmtid="{D5CDD505-2E9C-101B-9397-08002B2CF9AE}" pid="1377" name="Mendeley_Bookmark_ncINpTjDaQ_18">
    <vt:lpwstr>: "", "given": "Hyong Bai", "parse-names": false}, {"family": "Kang", "suffix": "", "non-dropping-particle": "", "dropping-particle": "", "given": "Hyun-Sam", "parse-names": false}, {"family": "Park", "suffix": "", "non-dropping-particle": "", "dropping-p</vt:lpwstr>
  </property>
  <property fmtid="{D5CDD505-2E9C-101B-9397-08002B2CF9AE}" pid="1378" name="Mendeley_Bookmark_ncINpTjDaQ_19">
    <vt:lpwstr>article": "", "given": "Hee-Moon", "parse-names": false}, {"family": "Kim", "suffix": "", "non-dropping-particle": "", "dropping-particle": "", "given": "Kyunghoon", "parse-names": false}, {"family": "Song", "suffix": "", "non-dropping-particle": "", "dro</vt:lpwstr>
  </property>
  <property fmtid="{D5CDD505-2E9C-101B-9397-08002B2CF9AE}" pid="1379" name="Mendeley_Bookmark_ncINpTjDaQ_2">
    <vt:lpwstr>d": "ITEM-1", "itemData": {"container-title": "Nature biotechnology", "PMID": "20473289", "DOI": "10.1038/nbt.1628", "volume": "28", "publisher": "Nature Publishing Group", "page": "nbt.1628-9", "id": "ITEM-1", "author": [{"family": "Kim", "suffix": "", "</vt:lpwstr>
  </property>
  <property fmtid="{D5CDD505-2E9C-101B-9397-08002B2CF9AE}" pid="1380" name="Mendeley_Bookmark_ncINpTjDaQ_20">
    <vt:lpwstr>pping-particle": "", "given": "Kiwon", "parse-names": false}, {"family": "Song", "suffix": "", "non-dropping-particle": "", "dropping-particle": "Bin", "given": "Kyung", "parse-names": false}, {"family": "Nurse", "suffix": "", "non-dropping-particle": "",</vt:lpwstr>
  </property>
  <property fmtid="{D5CDD505-2E9C-101B-9397-08002B2CF9AE}" pid="1381" name="Mendeley_Bookmark_ncINpTjDaQ_21">
    <vt:lpwstr> "dropping-particle": "", "given": "Paul", "parse-names": false}, {"family": "Hoe", "suffix": "", "non-dropping-particle": "", "dropping-particle": "", "given": "Kwang-Lae", "parse-names": false}], "title": "Analysis of a genome-wide set of gene deletions</vt:lpwstr>
  </property>
  <property fmtid="{D5CDD505-2E9C-101B-9397-08002B2CF9AE}" pid="1382" name="Mendeley_Bookmark_ncINpTjDaQ_22">
    <vt:lpwstr> in the fission yeast Schizosaccharomyces pombe.", "issued": {"date-parts": [["2010", "5"]]}, "issue": "6", "ISSN": "1546-1696", "abstract": "We report the construction and analysis of 4,836 heterozygous diploid deletion mutants covering 98.4% of the fiss</vt:lpwstr>
  </property>
  <property fmtid="{D5CDD505-2E9C-101B-9397-08002B2CF9AE}" pid="1383" name="Mendeley_Bookmark_ncINpTjDaQ_23">
    <vt:lpwstr>ion yeast genome providing a tool for studying eukaryotic biology. Comprehensive gene dispensability comparisons with budding yeast-the only other eukaryote for which a comprehensive knockout library exists-revealed that 83% of single-copy orthologs in th</vt:lpwstr>
  </property>
  <property fmtid="{D5CDD505-2E9C-101B-9397-08002B2CF9AE}" pid="1384" name="Mendeley_Bookmark_ncINpTjDaQ_24">
    <vt:lpwstr>e two yeasts had conserved dispensability. Gene dispensability differed for certain pathways between the two yeasts, including mitochondrial translation and cell cycle checkpoint control. We show that fission yeast has more essential genes than budding ye</vt:lpwstr>
  </property>
  <property fmtid="{D5CDD505-2E9C-101B-9397-08002B2CF9AE}" pid="1385" name="Mendeley_Bookmark_ncINpTjDaQ_25">
    <vt:lpwstr>ast and that essential genes are more likely than nonessential genes to be present in a single copy, to be broadly conserved and to contain introns. Growth fitness analyses determined sets of haploinsufficient and haploproficient genes for fission yeast, </vt:lpwstr>
  </property>
  <property fmtid="{D5CDD505-2E9C-101B-9397-08002B2CF9AE}" pid="1386" name="Mendeley_Bookmark_ncINpTjDaQ_26">
    <vt:lpwstr>and comparisons with budding yeast identified specific ribosomal proteins and RNA polymerase subunits, which may act more generally to regulate eukaryotic cell growth.", "type": "article-journal"}}, {"uris": ["http://www.mendeley.com/documents/?uuid=dbcb6</vt:lpwstr>
  </property>
  <property fmtid="{D5CDD505-2E9C-101B-9397-08002B2CF9AE}" pid="1387" name="Mendeley_Bookmark_ncINpTjDaQ_27">
    <vt:lpwstr>15b-8a70-427c-8c23-52f5f2fc5349"], "id": "ITEM-2", "itemData": {"container-title": "Genetics", "PMID": "24939991", "DOI": "10.1534/genetics.114.161620", "volume": "197", "page": "451-65", "id": "ITEM-2", "author": [{"family": "Giaever", "suffix": "", "non</vt:lpwstr>
  </property>
  <property fmtid="{D5CDD505-2E9C-101B-9397-08002B2CF9AE}" pid="1388" name="Mendeley_Bookmark_ncINpTjDaQ_28">
    <vt:lpwstr>-dropping-particle": "", "dropping-particle": "", "given": "Guri", "parse-names": false}, {"family": "Nislow", "suffix": "", "non-dropping-particle": "", "dropping-particle": "", "given": "Corey", "parse-names": false}], "title": "The yeast deletion colle</vt:lpwstr>
  </property>
  <property fmtid="{D5CDD505-2E9C-101B-9397-08002B2CF9AE}" pid="1389" name="Mendeley_Bookmark_ncINpTjDaQ_29">
    <vt:lpwstr>ction: a decade of functional genomics.", "issued": {"date-parts": [["2014", "6"]]}, "issue": "2", "ISSN": "1943-2631", "abstract": "The yeast deletion collections comprise &gt;21,000 mutant strains that carry precise start-to-stop deletions of \u223c6000 op</vt:lpwstr>
  </property>
  <property fmtid="{D5CDD505-2E9C-101B-9397-08002B2CF9AE}" pid="1390" name="Mendeley_Bookmark_ncINpTjDaQ_3">
    <vt:lpwstr>non-dropping-particle": "", "dropping-particle": "", "given": "Dong-Uk", "parse-names": false}, {"family": "Hayles", "suffix": "", "non-dropping-particle": "", "dropping-particle": "", "given": "Jacqueline", "parse-names": false}, {"family": "Kim", "suffi</vt:lpwstr>
  </property>
  <property fmtid="{D5CDD505-2E9C-101B-9397-08002B2CF9AE}" pid="1391" name="Mendeley_Bookmark_ncINpTjDaQ_30">
    <vt:lpwstr>en reading frames. This collection includes heterozygous and homozygous diploids, and haploids of both MAT A: and MAT\u03b1 mating types. The yeast deletion collection, or yeast knockout (YKO) set, represents the first and only complete, systematically co</vt:lpwstr>
  </property>
  <property fmtid="{D5CDD505-2E9C-101B-9397-08002B2CF9AE}" pid="1392" name="Mendeley_Bookmark_ncINpTjDaQ_31">
    <vt:lpwstr>nstructed deletion collection available for any organism. Conceived during the Saccharomyces cerevisiae sequencing project, work on the project began in 1998 and was completed in 2002. The YKO strains have been used in numerous laboratories in &gt;1000 genom</vt:lpwstr>
  </property>
  <property fmtid="{D5CDD505-2E9C-101B-9397-08002B2CF9AE}" pid="1393" name="Mendeley_Bookmark_ncINpTjDaQ_32">
    <vt:lpwstr>e-wide screens. This landmark genome project has inspired development of numerous genome-wide technologies in organisms from yeast to man. Notable spinoff technologies include synthetic genetic array and HIPHOP chemogenomics. In this retrospective, we bri</vt:lpwstr>
  </property>
  <property fmtid="{D5CDD505-2E9C-101B-9397-08002B2CF9AE}" pid="1394" name="Mendeley_Bookmark_ncINpTjDaQ_33">
    <vt:lpwstr>efly describe the yeast deletion project and some of its most noteworthy biological contributions and the impact that these collections have had on the yeast research community and on genomics in general.", "type": "article-journal"}}], "mendeley": {"form</vt:lpwstr>
  </property>
  <property fmtid="{D5CDD505-2E9C-101B-9397-08002B2CF9AE}" pid="1395" name="Mendeley_Bookmark_ncINpTjDaQ_34">
    <vt:lpwstr>attedCitation": "&lt;sup&gt;4,5&lt;/sup&gt;", "plainTextFormattedCitation": "4,5", "previouslyFormattedCitation": "&lt;sup&gt;4,5&lt;/sup&gt;"}}</vt:lpwstr>
  </property>
  <property fmtid="{D5CDD505-2E9C-101B-9397-08002B2CF9AE}" pid="1396" name="Mendeley_Bookmark_ncINpTjDaQ_4">
    <vt:lpwstr>x": "", "non-dropping-particle": "", "dropping-particle": "", "given": "Dongsup", "parse-names": false}, {"family": "Wood", "suffix": "", "non-dropping-particle": "", "dropping-particle": "", "given": "Valerie", "parse-names": false}, {"family": "Park", "</vt:lpwstr>
  </property>
  <property fmtid="{D5CDD505-2E9C-101B-9397-08002B2CF9AE}" pid="1397" name="Mendeley_Bookmark_ncINpTjDaQ_5">
    <vt:lpwstr>suffix": "", "non-dropping-particle": "", "dropping-particle": "", "given": "Han-Oh", "parse-names": false}, {"family": "Won", "suffix": "", "non-dropping-particle": "", "dropping-particle": "", "given": "Misun", "parse-names": false}, {"family": "Yoo", "</vt:lpwstr>
  </property>
  <property fmtid="{D5CDD505-2E9C-101B-9397-08002B2CF9AE}" pid="1398" name="Mendeley_Bookmark_ncINpTjDaQ_6">
    <vt:lpwstr>suffix": "", "non-dropping-particle": "", "dropping-particle": "", "given": "Hyang-Sook", "parse-names": false}, {"family": "Duhig", "suffix": "", "non-dropping-particle": "", "dropping-particle": "", "given": "Trevor", "parse-names": false}, {"family": "</vt:lpwstr>
  </property>
  <property fmtid="{D5CDD505-2E9C-101B-9397-08002B2CF9AE}" pid="1399" name="Mendeley_Bookmark_ncINpTjDaQ_7">
    <vt:lpwstr>Nam", "suffix": "", "non-dropping-particle": "", "dropping-particle": "", "given": "Miyoung", "parse-names": false}, {"family": "Palmer", "suffix": "", "non-dropping-particle": "", "dropping-particle": "", "given": "Georgia", "parse-names": false}, {"fami</vt:lpwstr>
  </property>
  <property fmtid="{D5CDD505-2E9C-101B-9397-08002B2CF9AE}" pid="1400" name="Mendeley_Bookmark_ncINpTjDaQ_8">
    <vt:lpwstr>ly": "Han", "suffix": "", "non-dropping-particle": "", "dropping-particle": "", "given": "Sangjo", "parse-names": false}, {"family": "Jeffery", "suffix": "", "non-dropping-particle": "", "dropping-particle": "", "given": "Linda", "parse-names": false}, {"</vt:lpwstr>
  </property>
  <property fmtid="{D5CDD505-2E9C-101B-9397-08002B2CF9AE}" pid="1401" name="Mendeley_Bookmark_ncINpTjDaQ_9">
    <vt:lpwstr>family": "Baek", "suffix": "", "non-dropping-particle": "", "dropping-particle": "", "given": "Seung-Tae", "parse-names": false}, {"family": "Lee", "suffix": "", "non-dropping-particle": "", "dropping-particle": "", "given": "Hyemi", "parse-names": false}</vt:lpwstr>
  </property>
  <property fmtid="{D5CDD505-2E9C-101B-9397-08002B2CF9AE}" pid="1402" name="Mendeley_Bookmark_nnbHAHzSFj_1">
    <vt:lpwstr>ADDIN CSL_CITATION {"citationItems": [{"uris": ["http://www.mendeley.com/documents/?uuid=ceae0d76-e038-48f4-ab37-459da5e86249"], "itemData": {"title": "Basic investigations in Saccharomyces cerevisiae.", "abstract": "This chapter aims to provide the reade</vt:lpwstr>
  </property>
  <property fmtid="{D5CDD505-2E9C-101B-9397-08002B2CF9AE}" pid="1403" name="Mendeley_Bookmark_nnbHAHzSFj_2">
    <vt:lpwstr>r with a one-stop reference to the basic procedures needed to access, grow, store, mate, and sporulate yeast cells. It starts with an introduction to the Web-based yeast resources, which are becoming increasingly important in the investigation of S. cerev</vt:lpwstr>
  </property>
  <property fmtid="{D5CDD505-2E9C-101B-9397-08002B2CF9AE}" pid="1404" name="Mendeley_Bookmark_nnbHAHzSFj_3">
    <vt:lpwstr>isiae in the post-genomic era. It then goes on to describe recipes for the different types of media and to explain how cells are grown to the appropriate cell numbers at the correct stage in the growth cycle. It also provides a detailed explanation on bot</vt:lpwstr>
  </property>
  <property fmtid="{D5CDD505-2E9C-101B-9397-08002B2CF9AE}" pid="1405" name="Mendeley_Bookmark_nnbHAHzSFj_4">
    <vt:lpwstr>h short- and long-term storage of yeast cells. It ends by explaining how to set up genetic crosses with special advice on the demanding technique of diploid cell sporulation and spore isolation.", "ISSN": "1940-6029", "id": "ITEM-1", "author": [{"parse-na</vt:lpwstr>
  </property>
  <property fmtid="{D5CDD505-2E9C-101B-9397-08002B2CF9AE}" pid="1406" name="Mendeley_Bookmark_nnbHAHzSFj_5">
    <vt:lpwstr>mes": false, "family": "Curran", "suffix": "", "given": "Brendan P G", "non-dropping-particle": "", "dropping-particle": ""}, {"parse-names": false, "family": "Bugeja", "suffix": "", "given": "Virginia", "non-dropping-particle": "", "dropping-particle": "</vt:lpwstr>
  </property>
  <property fmtid="{D5CDD505-2E9C-101B-9397-08002B2CF9AE}" pid="1407" name="Mendeley_Bookmark_nnbHAHzSFj_6">
    <vt:lpwstr>"}], "type": "article-journal", "DOI": "10.1007/978-1-4939-0799-1_1", "volume": "1163", "container-title": "Methods in molecular biology (Clifton, N.J.)", "page": "1-14", "ISBN": "978-1-4939-0798-4", "issued": {"date-parts": [["2014"]]}, "PMID": "24841295</vt:lpwstr>
  </property>
  <property fmtid="{D5CDD505-2E9C-101B-9397-08002B2CF9AE}" pid="1408" name="Mendeley_Bookmark_nnbHAHzSFj_7">
    <vt:lpwstr>"}, "id": "ITEM-1"}], "mendeley": {"previouslyFormattedCitation": "&lt;sup&gt;27&lt;/sup&gt;", "plainTextFormattedCitation": "27", "formattedCitation": "&lt;sup&gt;27&lt;/sup&gt;"}, "properties": {"noteIndex": 0}, "schema": "https://github.com/citation-style-language/schema/raw/</vt:lpwstr>
  </property>
  <property fmtid="{D5CDD505-2E9C-101B-9397-08002B2CF9AE}" pid="1409" name="Mendeley_Bookmark_nnbHAHzSFj_8">
    <vt:lpwstr>master/csl-citation.json"}</vt:lpwstr>
  </property>
  <property fmtid="{D5CDD505-2E9C-101B-9397-08002B2CF9AE}" pid="1410" name="Mendeley_Bookmark_oTLCa7Z4Tb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1411" name="Mendeley_Bookmark_oTLCa7Z4Tb_10">
    <vt:lpwstr>9"]]}, "PMID": "24597968"}, "id": "ITEM-1"}], "mendeley": {"previouslyFormattedCitation": "&lt;sup&gt;1&lt;/sup&gt;", "plainTextFormattedCitation": "1", "formattedCitation": "&lt;sup&gt;1&lt;/sup&gt;"}, "properties": {"noteIndex": 0}, "schema": "https://github.com/citation-style</vt:lpwstr>
  </property>
  <property fmtid="{D5CDD505-2E9C-101B-9397-08002B2CF9AE}" pid="1412" name="Mendeley_Bookmark_oTLCa7Z4Tb_11">
    <vt:lpwstr>-language/schema/raw/master/csl-citation.json"}</vt:lpwstr>
  </property>
  <property fmtid="{D5CDD505-2E9C-101B-9397-08002B2CF9AE}" pid="1413" name="Mendeley_Bookmark_oTLCa7Z4Tb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1414" name="Mendeley_Bookmark_oTLCa7Z4Tb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1415" name="Mendeley_Bookmark_oTLCa7Z4Tb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1416" name="Mendeley_Bookmark_oTLCa7Z4Tb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1417" name="Mendeley_Bookmark_oTLCa7Z4Tb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1418" name="Mendeley_Bookmark_oTLCa7Z4Tb_7">
    <vt:lpwstr>rovides a comprehensive view of nonpolar lipid research in yeast.", "ISSN": "1574-6976", "id": "ITEM-1", "author": [{"parse-names": false, "family": "Koch", "suffix": "", "given": "Barbara", "non-dropping-particle": "", "dropping-particle": ""}, {"parse-n</vt:lpwstr>
  </property>
  <property fmtid="{D5CDD505-2E9C-101B-9397-08002B2CF9AE}" pid="1419" name="Mendeley_Bookmark_oTLCa7Z4Tb_8">
    <vt:lpwstr>ames": false, "family": "Schmidt", "suffix": "", "given": "Claudia", "non-dropping-particle": "", "dropping-particle": ""}, {"parse-names": false, "family": "Daum", "suffix": "", "given": "G\u00fcnther", "non-dropping-particle": "", "dropping-particle": "</vt:lpwstr>
  </property>
  <property fmtid="{D5CDD505-2E9C-101B-9397-08002B2CF9AE}" pid="1420" name="Mendeley_Bookmark_oTLCa7Z4Tb_9">
    <vt:lpwstr>"}], "type": "article-journal", "issue": "5", "DOI": "10.1111/1574-6976.12069", "volume": "38", "container-title": "FEMS microbiology reviews", "page": "892-915", "ISBN": "1574-6976 (Electronic)\\r0168-6445 (Linking)", "issued": {"date-parts": [["2014", "</vt:lpwstr>
  </property>
  <property fmtid="{D5CDD505-2E9C-101B-9397-08002B2CF9AE}" pid="1421" name="Mendeley_Bookmark_qb5c3xX0CM_1">
    <vt:lpwstr>ADDIN CSL_CITATION {"citationItems": [{"uris": ["http://www.mendeley.com/documents/?uuid=74ea1283-da1d-41ed-8947-d5bf225a0ff0"], "itemData": {"title": "Application of high-content image analysis for quantitatively estimating lipid accumulation in oleagino</vt:lpwstr>
  </property>
  <property fmtid="{D5CDD505-2E9C-101B-9397-08002B2CF9AE}" pid="1422" name="Mendeley_Bookmark_qb5c3xX0CM_10">
    <vt:lpwstr>"", "dropping-particle": ""}, {"parse-names": false, "family": "Sant'Anna", "suffix": "", "given": "Celso", "non-dropping-particle": "", "dropping-particle": ""}]}, "id": "ITEM-1"}, {"uris": ["http://www.mendeley.com/documents/?uuid=d451a01d-c799-4ab3-a54</vt:lpwstr>
  </property>
  <property fmtid="{D5CDD505-2E9C-101B-9397-08002B2CF9AE}" pid="1423" name="Mendeley_Bookmark_qb5c3xX0CM_11">
    <vt:lpwstr>7-7d46abad6fde"], "itemData": {"title": "Quantitative imaging of lipid metabolism in yeast: from 4D analysis to high content screens of mutant libraries.", "abstract": "Due to their central role in cellular fat storage and lipid homeostasis, lipid droplet</vt:lpwstr>
  </property>
  <property fmtid="{D5CDD505-2E9C-101B-9397-08002B2CF9AE}" pid="1424" name="Mendeley_Bookmark_qb5c3xX0CM_12">
    <vt:lpwstr>s (LD) have attracted great interest in biomedical research. The integration of both biochemical and genetic tools and the use of model organisms have greatly contributed to the understanding of LD metabolism and its regulation. However, many important as</vt:lpwstr>
  </property>
  <property fmtid="{D5CDD505-2E9C-101B-9397-08002B2CF9AE}" pid="1425" name="Mendeley_Bookmark_qb5c3xX0CM_13">
    <vt:lpwstr>pects such as LD biogenesis, intracellular dynamics, or their potential degradation by autophagy are still poorly understood. Microscopic techniques, in particular fluorescence microscopy using LD specific dyes or fluorescent protein tagging, represent ex</vt:lpwstr>
  </property>
  <property fmtid="{D5CDD505-2E9C-101B-9397-08002B2CF9AE}" pid="1426" name="Mendeley_Bookmark_qb5c3xX0CM_14">
    <vt:lpwstr>cellent experimental tools to study the dynamic nature of both the protein and lipid content of LD. Single cell systems in culture are particularly suited to identify and characterize proteins required for LD formation and turnover, using genetic knock-do</vt:lpwstr>
  </property>
  <property fmtid="{D5CDD505-2E9C-101B-9397-08002B2CF9AE}" pid="1427" name="Mendeley_Bookmark_qb5c3xX0CM_15">
    <vt:lpwstr>wn or gene deletion strategies. Here we describe experimental setups to investigate LD dynamics and turnover in yeast, using various labeling techniques suitable for three-dimensional imaging over time (4D imaging), quantitative microscopy and imaging-bas</vt:lpwstr>
  </property>
  <property fmtid="{D5CDD505-2E9C-101B-9397-08002B2CF9AE}" pid="1428" name="Mendeley_Bookmark_qb5c3xX0CM_16">
    <vt:lpwstr>ed screens of mutant libraries. Also, implementation of coherent anti-Stokes Raman scattering (CARS) microscopy as an emerging tool for label-free lipid imaging in living cells will be discussed.", "ISSN": "0091-679X", "id": "ITEM-2", "author": [{"parse-n</vt:lpwstr>
  </property>
  <property fmtid="{D5CDD505-2E9C-101B-9397-08002B2CF9AE}" pid="1429" name="Mendeley_Bookmark_qb5c3xX0CM_17">
    <vt:lpwstr>ames": false, "family": "Wolinski", "suffix": "", "given": "Heimo", "non-dropping-particle": "", "dropping-particle": ""}, {"parse-names": false, "family": "Bredies", "suffix": "", "given": "Kristian", "non-dropping-particle": "", "dropping-particle": ""}</vt:lpwstr>
  </property>
  <property fmtid="{D5CDD505-2E9C-101B-9397-08002B2CF9AE}" pid="1430" name="Mendeley_Bookmark_qb5c3xX0CM_18">
    <vt:lpwstr>, {"parse-names": false, "family": "Kohlwein", "suffix": "", "given": "Sepp D.", "non-dropping-particle": "", "dropping-particle": ""}], "publisher": "Elsevier Inc.", "type": "article-journal", "DOI": "10.1016/B978-0-12-386487-1.00016-X", "volume": "108",</vt:lpwstr>
  </property>
  <property fmtid="{D5CDD505-2E9C-101B-9397-08002B2CF9AE}" pid="1431" name="Mendeley_Bookmark_qb5c3xX0CM_19">
    <vt:lpwstr> "container-title": "Methods in cell biology", "page": "345-65", "ISBN": "0091-679X", "issued": {"date-parts": [["2012"]]}, "PMID": "22325610"}, "id": "ITEM-2"}, {"uris": ["http://www.mendeley.com/documents/?uuid=daa71abc-f0e0-43bd-969c-da67705233ea"], "i</vt:lpwstr>
  </property>
  <property fmtid="{D5CDD505-2E9C-101B-9397-08002B2CF9AE}" pid="1432" name="Mendeley_Bookmark_qb5c3xX0CM_2">
    <vt:lpwstr>us yeasts with potential for use in biodiesel production.", "abstract": "Biodiesel from oleaginous microorganisms is a viable substitute for a fossil fuel. Current methods for microorganism lipid productivity evaluation do not analyze lipid dynamics in si</vt:lpwstr>
  </property>
  <property fmtid="{D5CDD505-2E9C-101B-9397-08002B2CF9AE}" pid="1433" name="Mendeley_Bookmark_qb5c3xX0CM_20">
    <vt:lpwstr>temData": {"title": "Identification of gene products that control lipid droplet size in yeast using a high-throughput quantitative image analysis.", "abstract": "Lipid droplets (LDs) are important organelles involved in energy storage and expenditure. LD </vt:lpwstr>
  </property>
  <property fmtid="{D5CDD505-2E9C-101B-9397-08002B2CF9AE}" pid="1434" name="Mendeley_Bookmark_qb5c3xX0CM_21">
    <vt:lpwstr>dynamics has been investigated using genome-wide image screening methods in yeast and other model organisms. For most studies, genes were identified using two-dimensional images with LD enlargement as readout. Due to imaging limitation, reduction of LD si</vt:lpwstr>
  </property>
  <property fmtid="{D5CDD505-2E9C-101B-9397-08002B2CF9AE}" pid="1435" name="Mendeley_Bookmark_qb5c3xX0CM_22">
    <vt:lpwstr>ze is seldom explored. Here, we aim to set up a screen that specifically utilizes reduced LD size as the readout. To achieve this, a novel yeast screen is set up to quantitatively and systematically identify genes that regulate LD size through a three-dim</vt:lpwstr>
  </property>
  <property fmtid="{D5CDD505-2E9C-101B-9397-08002B2CF9AE}" pid="1436" name="Mendeley_Bookmark_qb5c3xX0CM_23">
    <vt:lpwstr>ensional imaging-based approach. Cidea which promotes LD fusion and growth in mammalian cells was overexpressed in a yeast knockout library to induce large LD formation. Next, an automated, high-throughput image analysis method that monitors LD size was u</vt:lpwstr>
  </property>
  <property fmtid="{D5CDD505-2E9C-101B-9397-08002B2CF9AE}" pid="1437" name="Mendeley_Bookmark_qb5c3xX0CM_24">
    <vt:lpwstr>tilized. With this screen, we identified twelve genes that reduced LD size when deleted. The effects of eight of these genes on LD size were further validated in fld1 null strain background. In addition, six genes were previously identified as LD-regulati</vt:lpwstr>
  </property>
  <property fmtid="{D5CDD505-2E9C-101B-9397-08002B2CF9AE}" pid="1438" name="Mendeley_Bookmark_qb5c3xX0CM_25">
    <vt:lpwstr>ng genes. To conclude, this methodology represents a promising strategy to screen for players in LD size control in both yeast and mammalian cells to aid in the investigation of LD-associated metabolic diseases.", "ISSN": "1879-2618", "id": "ITEM-3", "aut</vt:lpwstr>
  </property>
  <property fmtid="{D5CDD505-2E9C-101B-9397-08002B2CF9AE}" pid="1439" name="Mendeley_Bookmark_qb5c3xX0CM_26">
    <vt:lpwstr>hor": [{"parse-names": false, "family": "Lv", "suffix": "", "given": "Xuchao", "non-dropping-particle": "", "dropping-particle": ""}, {"parse-names": false, "family": "Liu", "suffix": "", "given": "Jiaming", "non-dropping-particle": "", "dropping-particle</vt:lpwstr>
  </property>
  <property fmtid="{D5CDD505-2E9C-101B-9397-08002B2CF9AE}" pid="1440" name="Mendeley_Bookmark_qb5c3xX0CM_27">
    <vt:lpwstr>": ""}, {"parse-names": false, "family": "Qin", "suffix": "", "given": "Yiran", "non-dropping-particle": "", "dropping-particle": ""}, {"parse-names": false, "family": "Liu", "suffix": "", "given": "Yizhang", "non-dropping-particle": "", "dropping-particl</vt:lpwstr>
  </property>
  <property fmtid="{D5CDD505-2E9C-101B-9397-08002B2CF9AE}" pid="1441" name="Mendeley_Bookmark_qb5c3xX0CM_28">
    <vt:lpwstr>e": ""}, {"parse-names": false, "family": "Jin", "suffix": "", "given": "Meijun", "non-dropping-particle": "", "dropping-particle": ""}, {"parse-names": false, "family": "Dai", "suffix": "", "given": "Junbiao", "non-dropping-particle": "", "dropping-parti</vt:lpwstr>
  </property>
  <property fmtid="{D5CDD505-2E9C-101B-9397-08002B2CF9AE}" pid="1442" name="Mendeley_Bookmark_qb5c3xX0CM_29">
    <vt:lpwstr>cle": ""}, {"parse-names": false, "family": "Chua", "suffix": "", "given": "Boon Tin", "non-dropping-particle": "", "dropping-particle": ""}, {"parse-names": false, "family": "Yang", "suffix": "", "given": "Hongyuan", "non-dropping-particle": "", "droppin</vt:lpwstr>
  </property>
  <property fmtid="{D5CDD505-2E9C-101B-9397-08002B2CF9AE}" pid="1443" name="Mendeley_Bookmark_qb5c3xX0CM_3">
    <vt:lpwstr>ngle cells. Here, we described a high-content image analysis (HCA) as a promising strategy for screening oleaginous microorganisms for biodiesel production, while generating single-cell lipid dynamics data in large cell density. Rhodotorula slooffiae yeas</vt:lpwstr>
  </property>
  <property fmtid="{D5CDD505-2E9C-101B-9397-08002B2CF9AE}" pid="1444" name="Mendeley_Bookmark_qb5c3xX0CM_30">
    <vt:lpwstr>g-particle": ""}, {"parse-names": false, "family": "Li", "suffix": "", "given": "Peng", "non-dropping-particle": "", "dropping-particle": ""}], "publisher": "Elsevier", "type": "article-journal", "issue": "2", "DOI": "10.1016/j.bbalip.2018.11.001", "volum</vt:lpwstr>
  </property>
  <property fmtid="{D5CDD505-2E9C-101B-9397-08002B2CF9AE}" pid="1445" name="Mendeley_Bookmark_qb5c3xX0CM_31">
    <vt:lpwstr>e": "1864", "container-title": "Biochimica et biophysica acta. Molecular and cell biology of lipids", "page": "113-127", "ISBN": "0199259305", "issued": {"date-parts": [["2018", "11", "7"]]}, "PMID": "30414449"}, "id": "ITEM-3"}], "mendeley": {"previously</vt:lpwstr>
  </property>
  <property fmtid="{D5CDD505-2E9C-101B-9397-08002B2CF9AE}" pid="1446" name="Mendeley_Bookmark_qb5c3xX0CM_32">
    <vt:lpwstr>FormattedCitation": "&lt;sup&gt;17, 22, 23&lt;/sup&gt;", "plainTextFormattedCitation": "17, 22, 23", "formattedCitation": "&lt;sup&gt;17, 22, 23&lt;/sup&gt;"}, "properties": {"noteIndex": 0}, "schema": "https://github.com/citation-style-language/schema/raw/master/csl-citation.js</vt:lpwstr>
  </property>
  <property fmtid="{D5CDD505-2E9C-101B-9397-08002B2CF9AE}" pid="1447" name="Mendeley_Bookmark_qb5c3xX0CM_33">
    <vt:lpwstr>on"}</vt:lpwstr>
  </property>
  <property fmtid="{D5CDD505-2E9C-101B-9397-08002B2CF9AE}" pid="1448" name="Mendeley_Bookmark_qb5c3xX0CM_4">
    <vt:lpwstr>t were grown in standard (CTL) or lipid trigger medium (LTM), and lipid droplet (LD) accumulation was analyzed in deconvolved confocal microscopy images of cells stained with the lipophilic fluorescent Nile red (NR) dye using automated cell and LD segment</vt:lpwstr>
  </property>
  <property fmtid="{D5CDD505-2E9C-101B-9397-08002B2CF9AE}" pid="1449" name="Mendeley_Bookmark_qb5c3xX0CM_5">
    <vt:lpwstr>ation. The 'vesicle segmentation' method yielded valid morphometric results for limited lipid accumulation in smaller LDs (CTL samples) and for high lipid accumulation in larger LDs (LTM samples), and detected LD localization changes. Thus, HCA can be use</vt:lpwstr>
  </property>
  <property fmtid="{D5CDD505-2E9C-101B-9397-08002B2CF9AE}" pid="1450" name="Mendeley_Bookmark_qb5c3xX0CM_6">
    <vt:lpwstr>d to analyze the lipid accumulation patterns likely to be encountered in screens for biodiesel production.", "ISSN": "1873-2976", "id": "ITEM-1", "PMID": "26744805", "type": "article-journal", "DOI": "10.1016/j.biortech.2015.12.067", "volume": "203", "con</vt:lpwstr>
  </property>
  <property fmtid="{D5CDD505-2E9C-101B-9397-08002B2CF9AE}" pid="1451" name="Mendeley_Bookmark_qb5c3xX0CM_7">
    <vt:lpwstr>tainer-title": "Bioresource technology", "page": "309-17", "issued": {"date-parts": [["2016", "3"]]}, "author": [{"parse-names": false, "family": "Capus", "suffix": "", "given": "Aur\u00e9lie", "non-dropping-particle": "", "dropping-particle": ""}, {"pars</vt:lpwstr>
  </property>
  <property fmtid="{D5CDD505-2E9C-101B-9397-08002B2CF9AE}" pid="1452" name="Mendeley_Bookmark_qb5c3xX0CM_8">
    <vt:lpwstr>e-names": false, "family": "Monnerat", "suffix": "", "given": "Marianne", "non-dropping-particle": "", "dropping-particle": ""}, {"parse-names": false, "family": "Ribeiro", "suffix": "", "given": "Luiz Carlos", "non-dropping-particle": "", "dropping-parti</vt:lpwstr>
  </property>
  <property fmtid="{D5CDD505-2E9C-101B-9397-08002B2CF9AE}" pid="1453" name="Mendeley_Bookmark_qb5c3xX0CM_9">
    <vt:lpwstr>cle": ""}, {"parse-names": false, "family": "Souza", "suffix": "", "given": "Wanderley", "non-dropping-particle": "de", "dropping-particle": ""}, {"parse-names": false, "family": "Martins", "suffix": "", "given": "Juliana Lopes", "non-dropping-particle": </vt:lpwstr>
  </property>
  <property fmtid="{D5CDD505-2E9C-101B-9397-08002B2CF9AE}" pid="1454" name="Mendeley_Bookmark_qfT8PKnWHH_1">
    <vt:lpwstr>ADDIN CSL_CITATION {"properties": {"noteIndex": 0}, "schema": "https://github.com/citation-style-language/schema/raw/master/csl-citation.json", "citationItems": [{"uris": ["http://www.mendeley.com/documents/?uuid=0f5dc3b2-d2d4-4375-bce3-38e3111207d3"], "i</vt:lpwstr>
  </property>
  <property fmtid="{D5CDD505-2E9C-101B-9397-08002B2CF9AE}" pid="1455" name="Mendeley_Bookmark_qfT8PKnWHH_10">
    <vt:lpwstr>tants. Furthermore, the defective semi-open mitosis observed in an apc2 mutant was restored by mutated oar2+. Based on these findings, we propose that APC/C regulates the dynamics of the nuclear envelope through degradation of Oar2 dependent on APC/C duri</vt:lpwstr>
  </property>
  <property fmtid="{D5CDD505-2E9C-101B-9397-08002B2CF9AE}" pid="1456" name="Mendeley_Bookmark_qfT8PKnWHH_11">
    <vt:lpwstr>ng the metaphase-to-anaphase transition of semi-open mitosis in Sz. japonicus.", "type": "article-journal"}}], "mendeley": {"formattedCitation": "&lt;sup&gt;10&lt;/sup&gt;", "plainTextFormattedCitation": "10", "previouslyFormattedCitation": "&lt;sup&gt;10&lt;/sup&gt;"}}</vt:lpwstr>
  </property>
  <property fmtid="{D5CDD505-2E9C-101B-9397-08002B2CF9AE}" pid="1457" name="Mendeley_Bookmark_qfT8PKnWHH_2">
    <vt:lpwstr>d": "ITEM-1", "itemData": {"container-title": "Genes to cells : devoted to molecular &amp; cellular mechanisms", "PMID": "23786411", "DOI": "10.1111/gtc.12072", "volume": "18", "page": "733-52", "id": "ITEM-1", "author": [{"family": "Aoki", "suffix": "", "non</vt:lpwstr>
  </property>
  <property fmtid="{D5CDD505-2E9C-101B-9397-08002B2CF9AE}" pid="1458" name="Mendeley_Bookmark_qfT8PKnWHH_3">
    <vt:lpwstr>-dropping-particle": "", "dropping-particle": "", "given": "Keita", "parse-names": false}, {"family": "Shiwa", "suffix": "", "non-dropping-particle": "", "dropping-particle": "", "given": "Yuh", "parse-names": false}, {"family": "Takada", "suffix": "", "n</vt:lpwstr>
  </property>
  <property fmtid="{D5CDD505-2E9C-101B-9397-08002B2CF9AE}" pid="1459" name="Mendeley_Bookmark_qfT8PKnWHH_4">
    <vt:lpwstr>on-dropping-particle": "", "dropping-particle": "", "given": "Hiraku", "parse-names": false}, {"family": "Yoshikawa", "suffix": "", "non-dropping-particle": "", "dropping-particle": "", "given": "Hirofumi", "parse-names": false}, {"family": "Niki", "suffi</vt:lpwstr>
  </property>
  <property fmtid="{D5CDD505-2E9C-101B-9397-08002B2CF9AE}" pid="1460" name="Mendeley_Bookmark_qfT8PKnWHH_5">
    <vt:lpwstr>x": "", "non-dropping-particle": "", "dropping-particle": "", "given": "Hironori", "parse-names": false}], "title": "Regulation of nuclear envelope dynamics via APC/C is necessary for the progression of semi-open mitosis in Schizosaccharomyces japonicus."</vt:lpwstr>
  </property>
  <property fmtid="{D5CDD505-2E9C-101B-9397-08002B2CF9AE}" pid="1461" name="Mendeley_Bookmark_qfT8PKnWHH_6">
    <vt:lpwstr>, "issued": {"date-parts": [["2013", "9"]]}, "issue": "9", "ISSN": "1365-2443", "abstract": "Three types of mitosis, which are open, closed or semi-open mitosis, function in eukaryotic cells, respectively. The open mitosis involves breakage of the nuclear</vt:lpwstr>
  </property>
  <property fmtid="{D5CDD505-2E9C-101B-9397-08002B2CF9AE}" pid="1462" name="Mendeley_Bookmark_qfT8PKnWHH_7">
    <vt:lpwstr> envelope before nuclear division, whereas the closed mitosis proceeds with an intact nuclear envelope. To understand the mechanism and significance of three types of mitotic division in eukaryotes, we investigated the process of semi-open mitosis, in whi</vt:lpwstr>
  </property>
  <property fmtid="{D5CDD505-2E9C-101B-9397-08002B2CF9AE}" pid="1463" name="Mendeley_Bookmark_qfT8PKnWHH_8">
    <vt:lpwstr>ch the nuclear envelope is only partially broken, in the fission yeast Schizosaccharomyces japonicus. In anaphase-promoting complex/cyclosome (APC/C) mutants of Sz. japonicus, the nuclear envelope remained relatively intact during anaphase, resulting in i</vt:lpwstr>
  </property>
  <property fmtid="{D5CDD505-2E9C-101B-9397-08002B2CF9AE}" pid="1464" name="Mendeley_Bookmark_qfT8PKnWHH_9">
    <vt:lpwstr>mpaired semi-open mitosis. As a suppressor of apc2 mutant, a mutation of Oar2, which was a 3-oxoacyl-[acyl carrier protein] reductase, was obtained. The level of the Oar2, which had two destruction-box motifs recognized by APC/C, was increased in APC/C mu</vt:lpwstr>
  </property>
  <property fmtid="{D5CDD505-2E9C-101B-9397-08002B2CF9AE}" pid="1465" name="Mendeley_Bookmark_qfkodK2Jap_1">
    <vt:lpwstr>ADDIN CSL_CITATION {"properties": {"noteIndex": 0}, "schema": "https://github.com/citation-style-language/schema/raw/master/csl-citation.json", "citationItems": [{"uris": ["http://www.mendeley.com/documents/?uuid=06f1e172-e0a1-4351-8977-1b571f8a227a"], "i</vt:lpwstr>
  </property>
  <property fmtid="{D5CDD505-2E9C-101B-9397-08002B2CF9AE}" pid="1466" name="Mendeley_Bookmark_qfkodK2Jap_10">
    <vt:lpwstr>ls. We show that mitotic defects occur rapidly in \u0394cbf11 cells upon shift from the minimal EMM medium ('cut' suppressing) to the complex YES medium ('cut' promoting). By growing cells in YES medium supplemented with individual EMM components, we iden</vt:lpwstr>
  </property>
  <property fmtid="{D5CDD505-2E9C-101B-9397-08002B2CF9AE}" pid="1467" name="Mendeley_Bookmark_qfkodK2Jap_11">
    <vt:lpwstr>tified ammonium chloride, an efficiently utilized nitrogen source, as a specific and potent suppressor of the 'cut' phenotype in both \u0394cbf11 and cut6-621. Furthermore, we found that ammonium chloride boosts lipid droplet formation in wild-type cells.</vt:lpwstr>
  </property>
  <property fmtid="{D5CDD505-2E9C-101B-9397-08002B2CF9AE}" pid="1468" name="Mendeley_Bookmark_qfkodK2Jap_12">
    <vt:lpwstr> Our findings suggest a possible involvement of nutrient-responsive signaling in 'cut' suppression.", "type": "article-journal"}}], "mendeley": {"formattedCitation": "&lt;sup&gt;24&lt;/sup&gt;", "plainTextFormattedCitation": "24", "previouslyFormattedCitation": "&lt;sup</vt:lpwstr>
  </property>
  <property fmtid="{D5CDD505-2E9C-101B-9397-08002B2CF9AE}" pid="1469" name="Mendeley_Bookmark_qfkodK2Jap_13">
    <vt:lpwstr>&gt;24&lt;/sup&gt;"}}</vt:lpwstr>
  </property>
  <property fmtid="{D5CDD505-2E9C-101B-9397-08002B2CF9AE}" pid="1470" name="Mendeley_Bookmark_qfkodK2Jap_2">
    <vt:lpwstr>d": "ITEM-1", "itemData": {"container-title": "FEMS yeast research", "PMID": "29931271", "DOI": "10.1093/femsyr/foy064", "ISBN": "0000000302", "volume": "18", "page": "1-7", "id": "ITEM-1", "author": [{"family": "Zach", "suffix": "", "non-dropping-particl</vt:lpwstr>
  </property>
  <property fmtid="{D5CDD505-2E9C-101B-9397-08002B2CF9AE}" pid="1471" name="Mendeley_Bookmark_qfkodK2Jap_3">
    <vt:lpwstr>e": "", "dropping-particle": "", "given": "R\u00f3bert", "parse-names": false}, {"family": "Tvaru\u017ekov\u00e1", "suffix": "", "non-dropping-particle": "", "dropping-particle": "", "given": "Jarmila", "parse-names": false}, {"family": "Sch\u00e4tz", "su</vt:lpwstr>
  </property>
  <property fmtid="{D5CDD505-2E9C-101B-9397-08002B2CF9AE}" pid="1472" name="Mendeley_Bookmark_qfkodK2Jap_4">
    <vt:lpwstr>ffix": "", "non-dropping-particle": "", "dropping-particle": "", "given": "Martin", "parse-names": false}, {"family": "Tupa", "suffix": "", "non-dropping-particle": "", "dropping-particle": "", "given": "Ondrej", "parse-names": false}, {"family": "Graller</vt:lpwstr>
  </property>
  <property fmtid="{D5CDD505-2E9C-101B-9397-08002B2CF9AE}" pid="1473" name="Mendeley_Bookmark_qfkodK2Jap_5">
    <vt:lpwstr>t", "suffix": "", "non-dropping-particle": "", "dropping-particle": "", "given": "Be\u00e1ta", "parse-names": false}, {"family": "Prevorovsk\u00fd", "suffix": "", "non-dropping-particle": "", "dropping-particle": "", "given": "Martin", "parse-names": fals</vt:lpwstr>
  </property>
  <property fmtid="{D5CDD505-2E9C-101B-9397-08002B2CF9AE}" pid="1474" name="Mendeley_Bookmark_qfkodK2Jap_6">
    <vt:lpwstr>e}], "title": "Mitotic defects in fission yeast lipid metabolism 'cut' mutants are suppressed by ammonium chloride.", "issued": {"date-parts": [["2018", "9", "1"]]}, "issue": "6", "ISSN": "1567-1364", "abstract": "Fission yeast 'cut' mutants show defects </vt:lpwstr>
  </property>
  <property fmtid="{D5CDD505-2E9C-101B-9397-08002B2CF9AE}" pid="1475" name="Mendeley_Bookmark_qfkodK2Jap_7">
    <vt:lpwstr>in temporal coordination of nuclear division with cytokinesis, resulting in aberrant mitosis and lethality. Among other causes, the 'cut' phenotype can be triggered by genetic or chemical perturbation of lipid metabolism, supposedly resulting in shortage </vt:lpwstr>
  </property>
  <property fmtid="{D5CDD505-2E9C-101B-9397-08002B2CF9AE}" pid="1476" name="Mendeley_Bookmark_qfkodK2Jap_8">
    <vt:lpwstr>of membrane phospholipids and insufficient nuclear envelope expansion during anaphase. Interestingly, penetrance of the 'cut' phenotype in mutants of the transcription factor cbf11 and acetyl-coenzyme A carboxylase cut6, both related to lipid metabolism, </vt:lpwstr>
  </property>
  <property fmtid="{D5CDD505-2E9C-101B-9397-08002B2CF9AE}" pid="1477" name="Mendeley_Bookmark_qfkodK2Jap_9">
    <vt:lpwstr>is highly dependent on growth media, although the specific nutrient(s) affecting 'cut' occurrence is not known. In this study, we set out to identify the growth media component(s) responsible for 'cut' phenotype suppression in \u0394cbf11 and cut6-621 cel</vt:lpwstr>
  </property>
  <property fmtid="{D5CDD505-2E9C-101B-9397-08002B2CF9AE}" pid="1478" name="Mendeley_Bookmark_qqyedea3AN_1">
    <vt:lpwstr>ADDIN CSL_CITATION {"properties": {"noteIndex": 0}, "schema": "https://github.com/citation-style-language/schema/raw/master/csl-citation.json", "citationItems": [{"uris": ["http://www.mendeley.com/documents/?uuid=74ea1283-da1d-41ed-8947-d5bf225a0ff0"], "i</vt:lpwstr>
  </property>
  <property fmtid="{D5CDD505-2E9C-101B-9397-08002B2CF9AE}" pid="1479" name="Mendeley_Bookmark_qqyedea3AN_10">
    <vt:lpwstr> lipid accumulation in smaller LDs (CTL samples) and for high lipid accumulation in larger LDs (LTM samples), and detected LD localization changes. Thus, HCA can be used to analyze the lipid accumulation patterns likely to be encountered in screens for bi</vt:lpwstr>
  </property>
  <property fmtid="{D5CDD505-2E9C-101B-9397-08002B2CF9AE}" pid="1480" name="Mendeley_Bookmark_qqyedea3AN_11">
    <vt:lpwstr>odiesel production.", "type": "article-journal"}}, {"uris": ["http://www.mendeley.com/documents/?uuid=d451a01d-c799-4ab3-a547-7d46abad6fde"], "id": "ITEM-2", "itemData": {"container-title": "Methods in cell biology", "PMID": "22325610", "DOI": "10.1016/B9</vt:lpwstr>
  </property>
  <property fmtid="{D5CDD505-2E9C-101B-9397-08002B2CF9AE}" pid="1481" name="Mendeley_Bookmark_qqyedea3AN_12">
    <vt:lpwstr>78-0-12-386487-1.00016-X", "ISBN": "0091-679X", "volume": "108", "publisher": "Elsevier Inc.", "page": "345-65", "id": "ITEM-2", "author": [{"family": "Wolinski", "suffix": "", "non-dropping-particle": "", "dropping-particle": "", "given": "Heimo", "parse</vt:lpwstr>
  </property>
  <property fmtid="{D5CDD505-2E9C-101B-9397-08002B2CF9AE}" pid="1482" name="Mendeley_Bookmark_qqyedea3AN_13">
    <vt:lpwstr>-names": false}, {"family": "Bredies", "suffix": "", "non-dropping-particle": "", "dropping-particle": "", "given": "Kristian", "parse-names": false}, {"family": "Kohlwein", "suffix": "", "non-dropping-particle": "", "dropping-particle": "", "given": "Sep</vt:lpwstr>
  </property>
  <property fmtid="{D5CDD505-2E9C-101B-9397-08002B2CF9AE}" pid="1483" name="Mendeley_Bookmark_qqyedea3AN_14">
    <vt:lpwstr>p D.", "parse-names": false}], "title": "Quantitative imaging of lipid metabolism in yeast: from 4D analysis to high content screens of mutant libraries.", "issued": {"date-parts": [["2012"]]}, "ISSN": "0091-679X", "abstract": "Due to their central role i</vt:lpwstr>
  </property>
  <property fmtid="{D5CDD505-2E9C-101B-9397-08002B2CF9AE}" pid="1484" name="Mendeley_Bookmark_qqyedea3AN_15">
    <vt:lpwstr>n cellular fat storage and lipid homeostasis, lipid droplets (LD) have attracted great interest in biomedical research. The integration of both biochemical and genetic tools and the use of model organisms have greatly contributed to the understanding of L</vt:lpwstr>
  </property>
  <property fmtid="{D5CDD505-2E9C-101B-9397-08002B2CF9AE}" pid="1485" name="Mendeley_Bookmark_qqyedea3AN_16">
    <vt:lpwstr>D metabolism and its regulation. However, many important aspects such as LD biogenesis, intracellular dynamics, or their potential degradation by autophagy are still poorly understood. Microscopic techniques, in particular fluorescence microscopy using LD</vt:lpwstr>
  </property>
  <property fmtid="{D5CDD505-2E9C-101B-9397-08002B2CF9AE}" pid="1486" name="Mendeley_Bookmark_qqyedea3AN_17">
    <vt:lpwstr> specific dyes or fluorescent protein tagging, represent excellent experimental tools to study the dynamic nature of both the protein and lipid content of LD. Single cell systems in culture are particularly suited to identify and characterize proteins req</vt:lpwstr>
  </property>
  <property fmtid="{D5CDD505-2E9C-101B-9397-08002B2CF9AE}" pid="1487" name="Mendeley_Bookmark_qqyedea3AN_18">
    <vt:lpwstr>uired for LD formation and turnover, using genetic knock-down or gene deletion strategies. Here we describe experimental setups to investigate LD dynamics and turnover in yeast, using various labeling techniques suitable for three-dimensional imaging over</vt:lpwstr>
  </property>
  <property fmtid="{D5CDD505-2E9C-101B-9397-08002B2CF9AE}" pid="1488" name="Mendeley_Bookmark_qqyedea3AN_19">
    <vt:lpwstr> time (4D imaging), quantitative microscopy and imaging-based screens of mutant libraries. Also, implementation of coherent anti-Stokes Raman scattering (CARS) microscopy as an emerging tool for label-free lipid imaging in living cells will be discussed."</vt:lpwstr>
  </property>
  <property fmtid="{D5CDD505-2E9C-101B-9397-08002B2CF9AE}" pid="1489" name="Mendeley_Bookmark_qqyedea3AN_2">
    <vt:lpwstr>d": "ITEM-1", "itemData": {"container-title": "Bioresource technology", "PMID": "26744805", "DOI": "10.1016/j.biortech.2015.12.067", "volume": "203", "page": "309-17", "id": "ITEM-1", "author": [{"family": "Capus", "suffix": "", "non-dropping-particle": "</vt:lpwstr>
  </property>
  <property fmtid="{D5CDD505-2E9C-101B-9397-08002B2CF9AE}" pid="1490" name="Mendeley_Bookmark_qqyedea3AN_20">
    <vt:lpwstr>, "type": "article-journal"}}, {"uris": ["http://www.mendeley.com/documents/?uuid=daa71abc-f0e0-43bd-969c-da67705233ea"], "id": "ITEM-3", "itemData": {"container-title": "Biochimica et biophysica acta. Molecular and cell biology of lipids", "PMID": "30414</vt:lpwstr>
  </property>
  <property fmtid="{D5CDD505-2E9C-101B-9397-08002B2CF9AE}" pid="1491" name="Mendeley_Bookmark_qqyedea3AN_21">
    <vt:lpwstr>449", "DOI": "10.1016/j.bbalip.2018.11.001", "ISBN": "0199259305", "volume": "1864", "publisher": "Elsevier", "page": "113-127", "id": "ITEM-3", "author": [{"family": "Lv", "suffix": "", "non-dropping-particle": "", "dropping-particle": "", "given": "Xuch</vt:lpwstr>
  </property>
  <property fmtid="{D5CDD505-2E9C-101B-9397-08002B2CF9AE}" pid="1492" name="Mendeley_Bookmark_qqyedea3AN_22">
    <vt:lpwstr>ao", "parse-names": false}, {"family": "Liu", "suffix": "", "non-dropping-particle": "", "dropping-particle": "", "given": "Jiaming", "parse-names": false}, {"family": "Qin", "suffix": "", "non-dropping-particle": "", "dropping-particle": "", "given": "Yi</vt:lpwstr>
  </property>
  <property fmtid="{D5CDD505-2E9C-101B-9397-08002B2CF9AE}" pid="1493" name="Mendeley_Bookmark_qqyedea3AN_23">
    <vt:lpwstr>ran", "parse-names": false}, {"family": "Liu", "suffix": "", "non-dropping-particle": "", "dropping-particle": "", "given": "Yizhang", "parse-names": false}, {"family": "Jin", "suffix": "", "non-dropping-particle": "", "dropping-particle": "", "given": "M</vt:lpwstr>
  </property>
  <property fmtid="{D5CDD505-2E9C-101B-9397-08002B2CF9AE}" pid="1494" name="Mendeley_Bookmark_qqyedea3AN_24">
    <vt:lpwstr>eijun", "parse-names": false}, {"family": "Dai", "suffix": "", "non-dropping-particle": "", "dropping-particle": "", "given": "Junbiao", "parse-names": false}, {"family": "Chua", "suffix": "", "non-dropping-particle": "", "dropping-particle": "", "given":</vt:lpwstr>
  </property>
  <property fmtid="{D5CDD505-2E9C-101B-9397-08002B2CF9AE}" pid="1495" name="Mendeley_Bookmark_qqyedea3AN_25">
    <vt:lpwstr> "Boon Tin", "parse-names": false}, {"family": "Yang", "suffix": "", "non-dropping-particle": "", "dropping-particle": "", "given": "Hongyuan", "parse-names": false}, {"family": "Li", "suffix": "", "non-dropping-particle": "", "dropping-particle": "", "gi</vt:lpwstr>
  </property>
  <property fmtid="{D5CDD505-2E9C-101B-9397-08002B2CF9AE}" pid="1496" name="Mendeley_Bookmark_qqyedea3AN_26">
    <vt:lpwstr>ven": "Peng", "parse-names": false}], "title": "Identification of gene products that control lipid droplet size in yeast using a high-throughput quantitative image analysis.", "issued": {"date-parts": [["2018", "11", "7"]]}, "issue": "2", "ISSN": "1879-26</vt:lpwstr>
  </property>
  <property fmtid="{D5CDD505-2E9C-101B-9397-08002B2CF9AE}" pid="1497" name="Mendeley_Bookmark_qqyedea3AN_27">
    <vt:lpwstr>18", "abstract": "Lipid droplets (LDs) are important organelles involved in energy storage and expenditure. LD dynamics has been investigated using genome-wide image screening methods in yeast and other model organisms. For most studies, genes were identi</vt:lpwstr>
  </property>
  <property fmtid="{D5CDD505-2E9C-101B-9397-08002B2CF9AE}" pid="1498" name="Mendeley_Bookmark_qqyedea3AN_28">
    <vt:lpwstr>fied using two-dimensional images with LD enlargement as readout. Due to imaging limitation, reduction of LD size is seldom explored. Here, we aim to set up a screen that specifically utilizes reduced LD size as the readout. To achieve this, a novel yeast</vt:lpwstr>
  </property>
  <property fmtid="{D5CDD505-2E9C-101B-9397-08002B2CF9AE}" pid="1499" name="Mendeley_Bookmark_qqyedea3AN_29">
    <vt:lpwstr> screen is set up to quantitatively and systematically identify genes that regulate LD size through a three-dimensional imaging-based approach. Cidea which promotes LD fusion and growth in mammalian cells was overexpressed in a yeast knockout library to i</vt:lpwstr>
  </property>
  <property fmtid="{D5CDD505-2E9C-101B-9397-08002B2CF9AE}" pid="1500" name="Mendeley_Bookmark_qqyedea3AN_3">
    <vt:lpwstr>", "dropping-particle": "", "given": "Aur\u00e9lie", "parse-names": false}, {"family": "Monnerat", "suffix": "", "non-dropping-particle": "", "dropping-particle": "", "given": "Marianne", "parse-names": false}, {"family": "Ribeiro", "suffix": "", "non-dro</vt:lpwstr>
  </property>
  <property fmtid="{D5CDD505-2E9C-101B-9397-08002B2CF9AE}" pid="1501" name="Mendeley_Bookmark_qqyedea3AN_30">
    <vt:lpwstr>nduce large LD formation. Next, an automated, high-throughput image analysis method that monitors LD size was utilized. With this screen, we identified twelve genes that reduced LD size when deleted. The effects of eight of these genes on LD size were fur</vt:lpwstr>
  </property>
  <property fmtid="{D5CDD505-2E9C-101B-9397-08002B2CF9AE}" pid="1502" name="Mendeley_Bookmark_qqyedea3AN_31">
    <vt:lpwstr>ther validated in fld1 null strain background. In addition, six genes were previously identified as LD-regulating genes. To conclude, this methodology represents a promising strategy to screen for players in LD size control in both yeast and mammalian cel</vt:lpwstr>
  </property>
  <property fmtid="{D5CDD505-2E9C-101B-9397-08002B2CF9AE}" pid="1503" name="Mendeley_Bookmark_qqyedea3AN_32">
    <vt:lpwstr>ls to aid in the investigation of LD-associated metabolic diseases.", "type": "article-journal"}}], "mendeley": {"formattedCitation": "&lt;sup&gt;17,22,23&lt;/sup&gt;", "plainTextFormattedCitation": "17,22,23", "previouslyFormattedCitation": "&lt;sup&gt;17,22,23&lt;/sup&gt;"}}</vt:lpwstr>
  </property>
  <property fmtid="{D5CDD505-2E9C-101B-9397-08002B2CF9AE}" pid="1504" name="Mendeley_Bookmark_qqyedea3AN_4">
    <vt:lpwstr>pping-particle": "", "dropping-particle": "", "given": "Luiz Carlos", "parse-names": false}, {"family": "Souza", "suffix": "", "non-dropping-particle": "de", "dropping-particle": "", "given": "Wanderley", "parse-names": false}, {"family": "Martins", "suff</vt:lpwstr>
  </property>
  <property fmtid="{D5CDD505-2E9C-101B-9397-08002B2CF9AE}" pid="1505" name="Mendeley_Bookmark_qqyedea3AN_5">
    <vt:lpwstr>ix": "", "non-dropping-particle": "", "dropping-particle": "", "given": "Juliana Lopes", "parse-names": false}, {"family": "Sant'Anna", "suffix": "", "non-dropping-particle": "", "dropping-particle": "", "given": "Celso", "parse-names": false}], "title": </vt:lpwstr>
  </property>
  <property fmtid="{D5CDD505-2E9C-101B-9397-08002B2CF9AE}" pid="1506" name="Mendeley_Bookmark_qqyedea3AN_6">
    <vt:lpwstr>"Application of high-content image analysis for quantitatively estimating lipid accumulation in oleaginous yeasts with potential for use in biodiesel production.", "issued": {"date-parts": [["2016", "3"]]}, "ISSN": "1873-2976", "abstract": "Biodiesel from</vt:lpwstr>
  </property>
  <property fmtid="{D5CDD505-2E9C-101B-9397-08002B2CF9AE}" pid="1507" name="Mendeley_Bookmark_qqyedea3AN_7">
    <vt:lpwstr> oleaginous microorganisms is a viable substitute for a fossil fuel. Current methods for microorganism lipid productivity evaluation do not analyze lipid dynamics in single cells. Here, we described a high-content image analysis (HCA) as a promising strat</vt:lpwstr>
  </property>
  <property fmtid="{D5CDD505-2E9C-101B-9397-08002B2CF9AE}" pid="1508" name="Mendeley_Bookmark_qqyedea3AN_8">
    <vt:lpwstr>egy for screening oleaginous microorganisms for biodiesel production, while generating single-cell lipid dynamics data in large cell density. Rhodotorula slooffiae yeast were grown in standard (CTL) or lipid trigger medium (LTM), and lipid droplet (LD) ac</vt:lpwstr>
  </property>
  <property fmtid="{D5CDD505-2E9C-101B-9397-08002B2CF9AE}" pid="1509" name="Mendeley_Bookmark_qqyedea3AN_9">
    <vt:lpwstr>cumulation was analyzed in deconvolved confocal microscopy images of cells stained with the lipophilic fluorescent Nile red (NR) dye using automated cell and LD segmentation. The 'vesicle segmentation' method yielded valid morphometric results for limited</vt:lpwstr>
  </property>
  <property fmtid="{D5CDD505-2E9C-101B-9397-08002B2CF9AE}" pid="1510" name="Mendeley_Bookmark_rN8cqjr6ip_1">
    <vt:lpwstr>ADDIN CSL_CITATION {"citationItems": [{"uris": ["http://www.mendeley.com/documents/?uuid=ec888e44-0260-4251-b459-b80e76513f54"], "itemData": {"title": "Growth and the Environment of Schizosaccharomyces pombe.", "abstract": "Here, we summarize the composit</vt:lpwstr>
  </property>
  <property fmtid="{D5CDD505-2E9C-101B-9397-08002B2CF9AE}" pid="1511" name="Mendeley_Bookmark_rN8cqjr6ip_2">
    <vt:lpwstr>ion and uses of Schizosaccharomyces pombe media and discuss key issues for consideration in the generation of S. pombe cultures. We discuss the concept of \"culture memory,\" in which the growth state and stress experienced by a strain during storage, pro</vt:lpwstr>
  </property>
  <property fmtid="{D5CDD505-2E9C-101B-9397-08002B2CF9AE}" pid="1512" name="Mendeley_Bookmark_rN8cqjr6ip_3">
    <vt:lpwstr>pagation, and starter culture preparation can alter experimental outcomes at later stages. We also describe the triggers that are widely used to manipulate signaling through the environment sensing pathways.", "ISSN": "1559-6095", "id": "ITEM-1", "PMID": </vt:lpwstr>
  </property>
  <property fmtid="{D5CDD505-2E9C-101B-9397-08002B2CF9AE}" pid="1513" name="Mendeley_Bookmark_rN8cqjr6ip_4">
    <vt:lpwstr>"26933253", "type": "article-journal", "issue": "3", "DOI": "10.1101/pdb.top079764", "volume": "2016", "container-title": "Cold Spring Harbor protocols", "page": "pdb.top079764", "issued": {"date-parts": [["2016", "3", "1"]]}, "author": [{"parse-names": f</vt:lpwstr>
  </property>
  <property fmtid="{D5CDD505-2E9C-101B-9397-08002B2CF9AE}" pid="1514" name="Mendeley_Bookmark_rN8cqjr6ip_5">
    <vt:lpwstr>alse, "family": "Petersen", "suffix": "", "given": "Janni", "non-dropping-particle": "", "dropping-particle": ""}, {"parse-names": false, "family": "Russell", "suffix": "", "given": "Paul", "non-dropping-particle": "", "dropping-particle": ""}]}, "id": "I</vt:lpwstr>
  </property>
  <property fmtid="{D5CDD505-2E9C-101B-9397-08002B2CF9AE}" pid="1515" name="Mendeley_Bookmark_rN8cqjr6ip_6">
    <vt:lpwstr>TEM-1"}], "mendeley": {"previouslyFormattedCitation": "&lt;sup&gt;25&lt;/sup&gt;", "plainTextFormattedCitation": "25", "formattedCitation": "&lt;sup&gt;25&lt;/sup&gt;"}, "properties": {"noteIndex": 0}, "schema": "https://github.com/citation-style-language/schema/raw/master/csl-c</vt:lpwstr>
  </property>
  <property fmtid="{D5CDD505-2E9C-101B-9397-08002B2CF9AE}" pid="1516" name="Mendeley_Bookmark_rN8cqjr6ip_7">
    <vt:lpwstr>itation.json"}</vt:lpwstr>
  </property>
  <property fmtid="{D5CDD505-2E9C-101B-9397-08002B2CF9AE}" pid="1517" name="Mendeley_Bookmark_sMZm0j8Xm5_1">
    <vt:lpwstr>ADDIN CSL_CITATION {"properties": {"noteIndex": 0}, "schema": "https://github.com/citation-style-language/schema/raw/master/csl-citation.json", "citationItems": [{"uris": ["http://www.mendeley.com/documents/?uuid=0fca3204-decb-4d9f-8d50-882b82a9f043"], "i</vt:lpwstr>
  </property>
  <property fmtid="{D5CDD505-2E9C-101B-9397-08002B2CF9AE}" pid="1518" name="Mendeley_Bookmark_sMZm0j8Xm5_10">
    <vt:lpwstr>ade6(sj)-mutated strain. We used these heterothallic strains and the auxotroph strains to perform spore dissection analysis to determine the genetic distances between several loci, and found that the mating type loci and ade6(sj) locus were linked to cent</vt:lpwstr>
  </property>
  <property fmtid="{D5CDD505-2E9C-101B-9397-08002B2CF9AE}" pid="1519" name="Mendeley_Bookmark_sMZm0j8Xm5_11">
    <vt:lpwstr>romeres.", "type": "article-journal"}}], "mendeley": {"formattedCitation": "&lt;sup&gt;31&lt;/sup&gt;", "plainTextFormattedCitation": "31", "previouslyFormattedCitation": "&lt;sup&gt;31&lt;/sup&gt;"}}</vt:lpwstr>
  </property>
  <property fmtid="{D5CDD505-2E9C-101B-9397-08002B2CF9AE}" pid="1520" name="Mendeley_Bookmark_sMZm0j8Xm5_2">
    <vt:lpwstr>d": "ITEM-1", "itemData": {"container-title": "Yeast", "PMID": "19330769", "DOI": "10.1002/yea.1662", "volume": "26", "page": "221-233", "id": "ITEM-1", "author": [{"family": "Furuya", "suffix": "", "non-dropping-particle": "", "dropping-particle": "", "g</vt:lpwstr>
  </property>
  <property fmtid="{D5CDD505-2E9C-101B-9397-08002B2CF9AE}" pid="1521" name="Mendeley_Bookmark_sMZm0j8Xm5_3">
    <vt:lpwstr>iven": "Kanji", "parse-names": false}, {"family": "Niki", "suffix": "", "non-dropping-particle": "", "dropping-particle": "", "given": "Hironori", "parse-names": false}], "title": "Isolation of heterothallic haploid and auxotrophic mutants of Schizosaccha</vt:lpwstr>
  </property>
  <property fmtid="{D5CDD505-2E9C-101B-9397-08002B2CF9AE}" pid="1522" name="Mendeley_Bookmark_sMZm0j8Xm5_4">
    <vt:lpwstr>romyces japonicus", "issued": {"date-parts": [["2009", "4"]]}, "issue": "4", "ISSN": "0749503X", "abstract": "The fission yeast Schizosaccharomyces japonicus var. japonicus belong to the genus Schizosaccharomyces, together with Schizosaccharomyces pombe, </vt:lpwstr>
  </property>
  <property fmtid="{D5CDD505-2E9C-101B-9397-08002B2CF9AE}" pid="1523" name="Mendeley_Bookmark_sMZm0j8Xm5_5">
    <vt:lpwstr>which has been well studied as a model organism. In contrast, Sz. japonicus is poorly characterized and genetic tools were yet to be developed. We here report the isolation of the heterothallic haploids NIG2017, NIG2025 and NIG2028, which were derivatives</vt:lpwstr>
  </property>
  <property fmtid="{D5CDD505-2E9C-101B-9397-08002B2CF9AE}" pid="1524" name="Mendeley_Bookmark_sMZm0j8Xm5_6">
    <vt:lpwstr> of a Sz. japonicus homothallic strain (NIG2008). Based on the genomic sequence of Sz. japonicus, released by the Broad Institute, we found that Sz. japonicus also possesses orthologues of the mating-type genes of Sz. pombe; two mat-M (-) and two mat-P (+</vt:lpwstr>
  </property>
  <property fmtid="{D5CDD505-2E9C-101B-9397-08002B2CF9AE}" pid="1525" name="Mendeley_Bookmark_sMZm0j8Xm5_7">
    <vt:lpwstr>) genes. As expected, heterothallic strains were defective in one of the Sz. japonicus mat genes (mat(sj)). We confirmed that NIG2017 and NIG2025 strains only expressed mRNA from the mat(sj)-P genes, while homothallic strains expressed both mat(sj)-M and </vt:lpwstr>
  </property>
  <property fmtid="{D5CDD505-2E9C-101B-9397-08002B2CF9AE}" pid="1526" name="Mendeley_Bookmark_sMZm0j8Xm5_8">
    <vt:lpwstr>mat(sj)-P. Although the NIG2028 strain expressed both gene products, mat(sj)-P was found mutated, which may have conferred the heterothallic phenotype of the mutant. Thus, we concluded that these were stable heterothallic strains. We designated NIG2017 an</vt:lpwstr>
  </property>
  <property fmtid="{D5CDD505-2E9C-101B-9397-08002B2CF9AE}" pid="1527" name="Mendeley_Bookmark_sMZm0j8Xm5_9">
    <vt:lpwstr>d NIG2025 as h(+) and NIG 2028 as h(-), respectively. We also found additional h(-) strains (NIG5872 and NIG5873) that arose from the cross between NIG2017 and NIG2028 derivatives. In addition to that, we have constructed a ura4(sj)-deleted strain and an </vt:lpwstr>
  </property>
  <property fmtid="{D5CDD505-2E9C-101B-9397-08002B2CF9AE}" pid="1528" name="Mendeley_Bookmark_tRHK2FOClY_1">
    <vt:lpwstr>ADDIN CSL_CITATION {"citationItems": [{"uris": ["http://www.mendeley.com/documents/?uuid=ceae0d76-e038-48f4-ab37-459da5e86249"], "itemData": {"title": "Basic investigations in Saccharomyces cerevisiae.", "abstract": "This chapter aims to provide the reade</vt:lpwstr>
  </property>
  <property fmtid="{D5CDD505-2E9C-101B-9397-08002B2CF9AE}" pid="1529" name="Mendeley_Bookmark_tRHK2FOClY_2">
    <vt:lpwstr>r with a one-stop reference to the basic procedures needed to access, grow, store, mate, and sporulate yeast cells. It starts with an introduction to the Web-based yeast resources, which are becoming increasingly important in the investigation of S. cerev</vt:lpwstr>
  </property>
  <property fmtid="{D5CDD505-2E9C-101B-9397-08002B2CF9AE}" pid="1530" name="Mendeley_Bookmark_tRHK2FOClY_3">
    <vt:lpwstr>isiae in the post-genomic era. It then goes on to describe recipes for the different types of media and to explain how cells are grown to the appropriate cell numbers at the correct stage in the growth cycle. It also provides a detailed explanation on bot</vt:lpwstr>
  </property>
  <property fmtid="{D5CDD505-2E9C-101B-9397-08002B2CF9AE}" pid="1531" name="Mendeley_Bookmark_tRHK2FOClY_4">
    <vt:lpwstr>h short- and long-term storage of yeast cells. It ends by explaining how to set up genetic crosses with special advice on the demanding technique of diploid cell sporulation and spore isolation.", "ISSN": "1940-6029", "id": "ITEM-1", "author": [{"parse-na</vt:lpwstr>
  </property>
  <property fmtid="{D5CDD505-2E9C-101B-9397-08002B2CF9AE}" pid="1532" name="Mendeley_Bookmark_tRHK2FOClY_5">
    <vt:lpwstr>mes": false, "family": "Curran", "suffix": "", "given": "Brendan P G", "non-dropping-particle": "", "dropping-particle": ""}, {"parse-names": false, "family": "Bugeja", "suffix": "", "given": "Virginia", "non-dropping-particle": "", "dropping-particle": "</vt:lpwstr>
  </property>
  <property fmtid="{D5CDD505-2E9C-101B-9397-08002B2CF9AE}" pid="1533" name="Mendeley_Bookmark_tRHK2FOClY_6">
    <vt:lpwstr>"}], "type": "article-journal", "DOI": "10.1007/978-1-4939-0799-1_1", "volume": "1163", "container-title": "Methods in molecular biology (Clifton, N.J.)", "page": "1-14", "ISBN": "978-1-4939-0798-4", "issued": {"date-parts": [["2014"]]}, "PMID": "24841295</vt:lpwstr>
  </property>
  <property fmtid="{D5CDD505-2E9C-101B-9397-08002B2CF9AE}" pid="1534" name="Mendeley_Bookmark_tRHK2FOClY_7">
    <vt:lpwstr>"}, "id": "ITEM-1"}], "mendeley": {"previouslyFormattedCitation": "&lt;sup&gt;27&lt;/sup&gt;", "plainTextFormattedCitation": "27", "formattedCitation": "&lt;sup&gt;27&lt;/sup&gt;"}, "properties": {"noteIndex": 0}, "schema": "https://github.com/citation-style-language/schema/raw/</vt:lpwstr>
  </property>
  <property fmtid="{D5CDD505-2E9C-101B-9397-08002B2CF9AE}" pid="1535" name="Mendeley_Bookmark_tRHK2FOClY_8">
    <vt:lpwstr>master/csl-citation.json"}</vt:lpwstr>
  </property>
  <property fmtid="{D5CDD505-2E9C-101B-9397-08002B2CF9AE}" pid="1536" name="Mendeley_Bookmark_tmCFqjWlLl_1">
    <vt:lpwstr>ADDIN CSL_CITATION {"citationItems": [{"uris": ["http://www.mendeley.com/documents/?uuid=fb485556-183b-4c10-9310-f7bbc1c05577"], "itemData": {"title": "Storage lipids of yeasts: a survey of nonpolar lipid metabolism in Saccharomyces cerevisiae, Pichia pas</vt:lpwstr>
  </property>
  <property fmtid="{D5CDD505-2E9C-101B-9397-08002B2CF9AE}" pid="1537" name="Mendeley_Bookmark_tmCFqjWlLl_10">
    <vt:lpwstr>9"]]}, "PMID": "24597968"}, "id": "ITEM-1"}], "mendeley": {"previouslyFormattedCitation": "&lt;sup&gt;1&lt;/sup&gt;", "plainTextFormattedCitation": "1", "formattedCitation": "&lt;sup&gt;1&lt;/sup&gt;"}, "properties": {"noteIndex": 0}, "schema": "https://github.com/citation-style</vt:lpwstr>
  </property>
  <property fmtid="{D5CDD505-2E9C-101B-9397-08002B2CF9AE}" pid="1538" name="Mendeley_Bookmark_tmCFqjWlLl_11">
    <vt:lpwstr>-language/schema/raw/master/csl-citation.json"}</vt:lpwstr>
  </property>
  <property fmtid="{D5CDD505-2E9C-101B-9397-08002B2CF9AE}" pid="1539" name="Mendeley_Bookmark_tmCFqjWlLl_2">
    <vt:lpwstr>toris, and Yarrowia lipolytica.", "abstract": "Biosynthesis and storage of nonpolar lipids, such as triacylglycerols (TG) and steryl esters (SE), have gained much interest during the last decades because defects in these processes are related to severe hu</vt:lpwstr>
  </property>
  <property fmtid="{D5CDD505-2E9C-101B-9397-08002B2CF9AE}" pid="1540" name="Mendeley_Bookmark_tmCFqjWlLl_3">
    <vt:lpwstr>man diseases. The baker's yeast Saccharomyces cerevisiae has become a valuable tool to study eukaryotic lipid metabolism because this single-cell microorganism harbors many enzymes and pathways with counterparts in mammalian cells. In this article, we wil</vt:lpwstr>
  </property>
  <property fmtid="{D5CDD505-2E9C-101B-9397-08002B2CF9AE}" pid="1541" name="Mendeley_Bookmark_tmCFqjWlLl_4">
    <vt:lpwstr>l review aspects of TG and SE metabolism and turnover in the yeast that have been known for a long time and combine them with new perceptions of nonpolar lipid research. We will provide a detailed insight into the mechanisms of nonpolar lipid synthesis, s</vt:lpwstr>
  </property>
  <property fmtid="{D5CDD505-2E9C-101B-9397-08002B2CF9AE}" pid="1542" name="Mendeley_Bookmark_tmCFqjWlLl_5">
    <vt:lpwstr>torage, mobilization, and degradation in the yeast S. cerevisiae. The central role of lipid droplets (LD) in these processes will be addressed with emphasis on the prevailing view that this compartment is more than only a depot for TG and SE. Dynamic and </vt:lpwstr>
  </property>
  <property fmtid="{D5CDD505-2E9C-101B-9397-08002B2CF9AE}" pid="1543" name="Mendeley_Bookmark_tmCFqjWlLl_6">
    <vt:lpwstr>interactive aspects of LD with other organelles will be discussed. Results obtained with S. cerevisiae will be complemented by recent investigations of nonpolar lipid research with Yarrowia lipolytica and Pichia pastoris. Altogether, this review article p</vt:lpwstr>
  </property>
  <property fmtid="{D5CDD505-2E9C-101B-9397-08002B2CF9AE}" pid="1544" name="Mendeley_Bookmark_tmCFqjWlLl_7">
    <vt:lpwstr>rovides a comprehensive view of nonpolar lipid research in yeast.", "ISSN": "1574-6976", "id": "ITEM-1", "author": [{"parse-names": false, "family": "Koch", "suffix": "", "given": "Barbara", "non-dropping-particle": "", "dropping-particle": ""}, {"parse-n</vt:lpwstr>
  </property>
  <property fmtid="{D5CDD505-2E9C-101B-9397-08002B2CF9AE}" pid="1545" name="Mendeley_Bookmark_tmCFqjWlLl_8">
    <vt:lpwstr>ames": false, "family": "Schmidt", "suffix": "", "given": "Claudia", "non-dropping-particle": "", "dropping-particle": ""}, {"parse-names": false, "family": "Daum", "suffix": "", "given": "G\u00fcnther", "non-dropping-particle": "", "dropping-particle": "</vt:lpwstr>
  </property>
  <property fmtid="{D5CDD505-2E9C-101B-9397-08002B2CF9AE}" pid="1546" name="Mendeley_Bookmark_tmCFqjWlLl_9">
    <vt:lpwstr>"}], "type": "article-journal", "issue": "5", "DOI": "10.1111/1574-6976.12069", "volume": "38", "container-title": "FEMS microbiology reviews", "page": "892-915", "ISBN": "1574-6976 (Electronic)\\r0168-6445 (Linking)", "issued": {"date-parts": [["2014", "</vt:lpwstr>
  </property>
  <property fmtid="{D5CDD505-2E9C-101B-9397-08002B2CF9AE}" pid="1547" name="Mendeley_Bookmark_u1umajfSjR_1">
    <vt:lpwstr>ADDIN CSL_CITATION {"citationItems": [{"uris": ["http://www.mendeley.com/documents/?uuid=6a44baf2-8664-4c89-8b69-f6ab627f016e"], "itemData": {"title": "Impaired coenzyme A synthesis in fission yeast causes defective mitosis, quiescence-exit failure, histo</vt:lpwstr>
  </property>
  <property fmtid="{D5CDD505-2E9C-101B-9397-08002B2CF9AE}" pid="1548" name="Mendeley_Bookmark_u1umajfSjR_10">
    <vt:lpwstr>ticle": "", "dropping-particle": ""}, {"parse-names": false, "family": "Nakaseko", "suffix": "", "given": "Yukinobu", "non-dropping-particle": "", "dropping-particle": ""}, {"parse-names": false, "family": "Yanagida", "suffix": "", "given": "Mitsuhiro", "</vt:lpwstr>
  </property>
  <property fmtid="{D5CDD505-2E9C-101B-9397-08002B2CF9AE}" pid="1549" name="Mendeley_Bookmark_u1umajfSjR_11">
    <vt:lpwstr>non-dropping-particle": "", "dropping-particle": ""}]}, "id": "ITEM-1"}], "mendeley": {"previouslyFormattedCitation": "&lt;sup&gt;30&lt;/sup&gt;", "plainTextFormattedCitation": "31", "formattedCitation": "&lt;sup&gt;31&lt;/sup&gt;"}, "properties": {"noteIndex": 0}, "schema": "ht</vt:lpwstr>
  </property>
  <property fmtid="{D5CDD505-2E9C-101B-9397-08002B2CF9AE}" pid="1550" name="Mendeley_Bookmark_u1umajfSjR_12">
    <vt:lpwstr>tps://github.com/citation-style-language/schema/raw/master/csl-citation.json"}</vt:lpwstr>
  </property>
  <property fmtid="{D5CDD505-2E9C-101B-9397-08002B2CF9AE}" pid="1551" name="Mendeley_Bookmark_u1umajfSjR_2">
    <vt:lpwstr>ne hypoacetylation and fragile DNA.", "abstract": "Biosynthesis of coenzyme A (CoA) requires a five-step process using pantothenate and cysteine in the fission yeast Schizosaccharomyces pombe. CoA contains a thiol (SH) group, which reacts with carboxylic </vt:lpwstr>
  </property>
  <property fmtid="{D5CDD505-2E9C-101B-9397-08002B2CF9AE}" pid="1552" name="Mendeley_Bookmark_u1umajfSjR_3">
    <vt:lpwstr>acid to form thioesters, giving rise to acyl-activated CoAs such as acetyl-CoA. Acetyl-CoA is essential for energy metabolism and protein acetylation, and, in higher eukaryotes, for the production of neurotransmitters. We isolated a novel S. pombe tempera</vt:lpwstr>
  </property>
  <property fmtid="{D5CDD505-2E9C-101B-9397-08002B2CF9AE}" pid="1553" name="Mendeley_Bookmark_u1umajfSjR_4">
    <vt:lpwstr>ture-sensitive strain ppc1-537 mutated in the catalytic region of phosphopantothenoylcysteine synthetase (designated Ppc1), which is essential for CoA synthesis. The mutant becomes auxotrophic to pantothenate at permissive temperature, displaying greatly </vt:lpwstr>
  </property>
  <property fmtid="{D5CDD505-2E9C-101B-9397-08002B2CF9AE}" pid="1554" name="Mendeley_Bookmark_u1umajfSjR_5">
    <vt:lpwstr>decreased levels of CoA, acetyl-CoA and histone acetylation. Moreover, ppc1-537 mutant cells failed to restore proliferation from quiescence. Ppc1 is thus the product of a super-housekeeping gene. The ppc1-537 mutant showed combined synthetic lethal defec</vt:lpwstr>
  </property>
  <property fmtid="{D5CDD505-2E9C-101B-9397-08002B2CF9AE}" pid="1555" name="Mendeley_Bookmark_u1umajfSjR_6">
    <vt:lpwstr>ts with five of six histone deacetylase mutants, whereas sir2 deletion exceptionally rescued the ppc1-537 phenotype. In synchronous cultures, ppc1-537 cells can proceed to the S phase, but lose viability during mitosis failing in sister centromere/kinetoc</vt:lpwstr>
  </property>
  <property fmtid="{D5CDD505-2E9C-101B-9397-08002B2CF9AE}" pid="1556" name="Mendeley_Bookmark_u1umajfSjR_7">
    <vt:lpwstr>hore segregation and nuclear division. Additionally, double-strand break repair is defective in the ppc1-537 mutant, producing fragile broken DNA, probably owing to diminished histone acetylation. The CoA-supported metabolism thus controls the state of ch</vt:lpwstr>
  </property>
  <property fmtid="{D5CDD505-2E9C-101B-9397-08002B2CF9AE}" pid="1557" name="Mendeley_Bookmark_u1umajfSjR_8">
    <vt:lpwstr>romosome DNA.", "ISSN": "2046-2441", "id": "ITEM-1", "PMID": "23091701", "type": "article-journal", "issue": "9", "DOI": "10.1098/rsob.120117", "volume": "2", "container-title": "Open biology", "page": "120117", "issued": {"date-parts": [["2012", "9", "12</vt:lpwstr>
  </property>
  <property fmtid="{D5CDD505-2E9C-101B-9397-08002B2CF9AE}" pid="1558" name="Mendeley_Bookmark_u1umajfSjR_9">
    <vt:lpwstr>"]]}, "author": [{"parse-names": false, "family": "Nakamura", "suffix": "", "given": "Takahiro", "non-dropping-particle": "", "dropping-particle": ""}, {"parse-names": false, "family": "Pluskal", "suffix": "", "given": "Tom\u00e1\u0161", "non-dropping-par</vt:lpwstr>
  </property>
  <property fmtid="{D5CDD505-2E9C-101B-9397-08002B2CF9AE}" pid="1559" name="Mendeley_Bookmark_uw4prmuVFy_1">
    <vt:lpwstr>ADDIN CSL_CITATION {"properties": {"noteIndex": 0}, "schema": "https://github.com/citation-style-language/schema/raw/master/csl-citation.json", "citationItems": [{"uris": ["http://www.mendeley.com/documents/?uuid=06f1e172-e0a1-4351-8977-1b571f8a227a"], "i</vt:lpwstr>
  </property>
  <property fmtid="{D5CDD505-2E9C-101B-9397-08002B2CF9AE}" pid="1560" name="Mendeley_Bookmark_uw4prmuVFy_10">
    <vt:lpwstr>ls. We show that mitotic defects occur rapidly in \u0394cbf11 cells upon shift from the minimal EMM medium ('cut' suppressing) to the complex YES medium ('cut' promoting). By growing cells in YES medium supplemented with individual EMM components, we iden</vt:lpwstr>
  </property>
  <property fmtid="{D5CDD505-2E9C-101B-9397-08002B2CF9AE}" pid="1561" name="Mendeley_Bookmark_uw4prmuVFy_11">
    <vt:lpwstr>tified ammonium chloride, an efficiently utilized nitrogen source, as a specific and potent suppressor of the 'cut' phenotype in both \u0394cbf11 and cut6-621. Furthermore, we found that ammonium chloride boosts lipid droplet formation in wild-type cells.</vt:lpwstr>
  </property>
  <property fmtid="{D5CDD505-2E9C-101B-9397-08002B2CF9AE}" pid="1562" name="Mendeley_Bookmark_uw4prmuVFy_12">
    <vt:lpwstr> Our findings suggest a possible involvement of nutrient-responsive signaling in 'cut' suppression.", "type": "article-journal"}}], "mendeley": {"formattedCitation": "&lt;sup&gt;24&lt;/sup&gt;", "plainTextFormattedCitation": "24", "previouslyFormattedCitation": "&lt;sup</vt:lpwstr>
  </property>
  <property fmtid="{D5CDD505-2E9C-101B-9397-08002B2CF9AE}" pid="1563" name="Mendeley_Bookmark_uw4prmuVFy_13">
    <vt:lpwstr>&gt;24&lt;/sup&gt;"}}</vt:lpwstr>
  </property>
  <property fmtid="{D5CDD505-2E9C-101B-9397-08002B2CF9AE}" pid="1564" name="Mendeley_Bookmark_uw4prmuVFy_2">
    <vt:lpwstr>d": "ITEM-1", "itemData": {"container-title": "FEMS yeast research", "PMID": "29931271", "DOI": "10.1093/femsyr/foy064", "ISBN": "0000000302", "volume": "18", "page": "1-7", "id": "ITEM-1", "author": [{"family": "Zach", "suffix": "", "non-dropping-particl</vt:lpwstr>
  </property>
  <property fmtid="{D5CDD505-2E9C-101B-9397-08002B2CF9AE}" pid="1565" name="Mendeley_Bookmark_uw4prmuVFy_3">
    <vt:lpwstr>e": "", "dropping-particle": "", "given": "R\u00f3bert", "parse-names": false}, {"family": "Tvaru\u017ekov\u00e1", "suffix": "", "non-dropping-particle": "", "dropping-particle": "", "given": "Jarmila", "parse-names": false}, {"family": "Sch\u00e4tz", "su</vt:lpwstr>
  </property>
  <property fmtid="{D5CDD505-2E9C-101B-9397-08002B2CF9AE}" pid="1566" name="Mendeley_Bookmark_uw4prmuVFy_4">
    <vt:lpwstr>ffix": "", "non-dropping-particle": "", "dropping-particle": "", "given": "Martin", "parse-names": false}, {"family": "Tupa", "suffix": "", "non-dropping-particle": "", "dropping-particle": "", "given": "Ondrej", "parse-names": false}, {"family": "Graller</vt:lpwstr>
  </property>
  <property fmtid="{D5CDD505-2E9C-101B-9397-08002B2CF9AE}" pid="1567" name="Mendeley_Bookmark_uw4prmuVFy_5">
    <vt:lpwstr>t", "suffix": "", "non-dropping-particle": "", "dropping-particle": "", "given": "Be\u00e1ta", "parse-names": false}, {"family": "Prevorovsk\u00fd", "suffix": "", "non-dropping-particle": "", "dropping-particle": "", "given": "Martin", "parse-names": fals</vt:lpwstr>
  </property>
  <property fmtid="{D5CDD505-2E9C-101B-9397-08002B2CF9AE}" pid="1568" name="Mendeley_Bookmark_uw4prmuVFy_6">
    <vt:lpwstr>e}], "title": "Mitotic defects in fission yeast lipid metabolism 'cut' mutants are suppressed by ammonium chloride.", "issued": {"date-parts": [["2018", "9", "1"]]}, "issue": "6", "ISSN": "1567-1364", "abstract": "Fission yeast 'cut' mutants show defects </vt:lpwstr>
  </property>
  <property fmtid="{D5CDD505-2E9C-101B-9397-08002B2CF9AE}" pid="1569" name="Mendeley_Bookmark_uw4prmuVFy_7">
    <vt:lpwstr>in temporal coordination of nuclear division with cytokinesis, resulting in aberrant mitosis and lethality. Among other causes, the 'cut' phenotype can be triggered by genetic or chemical perturbation of lipid metabolism, supposedly resulting in shortage </vt:lpwstr>
  </property>
  <property fmtid="{D5CDD505-2E9C-101B-9397-08002B2CF9AE}" pid="1570" name="Mendeley_Bookmark_uw4prmuVFy_8">
    <vt:lpwstr>of membrane phospholipids and insufficient nuclear envelope expansion during anaphase. Interestingly, penetrance of the 'cut' phenotype in mutants of the transcription factor cbf11 and acetyl-coenzyme A carboxylase cut6, both related to lipid metabolism, </vt:lpwstr>
  </property>
  <property fmtid="{D5CDD505-2E9C-101B-9397-08002B2CF9AE}" pid="1571" name="Mendeley_Bookmark_uw4prmuVFy_9">
    <vt:lpwstr>is highly dependent on growth media, although the specific nutrient(s) affecting 'cut' occurrence is not known. In this study, we set out to identify the growth media component(s) responsible for 'cut' phenotype suppression in \u0394cbf11 and cut6-621 cel</vt:lpwstr>
  </property>
  <property fmtid="{D5CDD505-2E9C-101B-9397-08002B2CF9AE}" pid="1572" name="Mendeley_Bookmark_v515HQsTBF_1">
    <vt:lpwstr>ADDIN CSL_CITATION {"properties": {"noteIndex": 0}, "schema": "https://github.com/citation-style-language/schema/raw/master/csl-citation.json", "citationItems": [{"uris": ["http://www.mendeley.com/documents/?uuid=fb485556-183b-4c10-9310-f7bbc1c05577"], "i</vt:lpwstr>
  </property>
  <property fmtid="{D5CDD505-2E9C-101B-9397-08002B2CF9AE}" pid="1573" name="Mendeley_Bookmark_v515HQsTBF_10">
    <vt:lpwstr>rrowia lipolytica and Pichia pastoris. Altogether, this review article provides a comprehensive view of nonpolar lipid research in yeast.", "type": "article-journal"}}], "mendeley": {"formattedCitation": "&lt;sup&gt;1&lt;/sup&gt;", "plainTextFormattedCitation": "1", </vt:lpwstr>
  </property>
  <property fmtid="{D5CDD505-2E9C-101B-9397-08002B2CF9AE}" pid="1574" name="Mendeley_Bookmark_v515HQsTBF_11">
    <vt:lpwstr>"previouslyFormattedCitation": "&lt;sup&gt;1&lt;/sup&gt;"}}</vt:lpwstr>
  </property>
  <property fmtid="{D5CDD505-2E9C-101B-9397-08002B2CF9AE}" pid="1575" name="Mendeley_Bookmark_v515HQsTBF_2">
    <vt:lpwstr>d": "ITEM-1", "itemData": {"container-title": "FEMS microbiology reviews", "PMID": "24597968", "DOI": "10.1111/1574-6976.12069", "ISBN": "1574-6976 (Electronic)\\r0168-6445 (Linking)", "volume": "38", "page": "892-915", "id": "ITEM-1", "author": [{"family</vt:lpwstr>
  </property>
  <property fmtid="{D5CDD505-2E9C-101B-9397-08002B2CF9AE}" pid="1576" name="Mendeley_Bookmark_v515HQsTBF_3">
    <vt:lpwstr>": "Koch", "suffix": "", "non-dropping-particle": "", "dropping-particle": "", "given": "Barbara", "parse-names": false}, {"family": "Schmidt", "suffix": "", "non-dropping-particle": "", "dropping-particle": "", "given": "Claudia", "parse-names": false}, </vt:lpwstr>
  </property>
  <property fmtid="{D5CDD505-2E9C-101B-9397-08002B2CF9AE}" pid="1577" name="Mendeley_Bookmark_v515HQsTBF_4">
    <vt:lpwstr>{"family": "Daum", "suffix": "", "non-dropping-particle": "", "dropping-particle": "", "given": "G\u00fcnther", "parse-names": false}], "title": "Storage lipids of yeasts: a survey of nonpolar lipid metabolism in Saccharomyces cerevisiae, Pichia pastoris,</vt:lpwstr>
  </property>
  <property fmtid="{D5CDD505-2E9C-101B-9397-08002B2CF9AE}" pid="1578" name="Mendeley_Bookmark_v515HQsTBF_5">
    <vt:lpwstr> and Yarrowia lipolytica.", "issued": {"date-parts": [["2014", "9"]]}, "issue": "5", "ISSN": "1574-6976", "abstract": "Biosynthesis and storage of nonpolar lipids, such as triacylglycerols (TG) and steryl esters (SE), have gained much interest during the </vt:lpwstr>
  </property>
  <property fmtid="{D5CDD505-2E9C-101B-9397-08002B2CF9AE}" pid="1579" name="Mendeley_Bookmark_v515HQsTBF_6">
    <vt:lpwstr>last decades because defects in these processes are related to severe human diseases. The baker's yeast Saccharomyces cerevisiae has become a valuable tool to study eukaryotic lipid metabolism because this single-cell microorganism harbors many enzymes an</vt:lpwstr>
  </property>
  <property fmtid="{D5CDD505-2E9C-101B-9397-08002B2CF9AE}" pid="1580" name="Mendeley_Bookmark_v515HQsTBF_7">
    <vt:lpwstr>d pathways with counterparts in mammalian cells. In this article, we will review aspects of TG and SE metabolism and turnover in the yeast that have been known for a long time and combine them with new perceptions of nonpolar lipid research. We will provi</vt:lpwstr>
  </property>
  <property fmtid="{D5CDD505-2E9C-101B-9397-08002B2CF9AE}" pid="1581" name="Mendeley_Bookmark_v515HQsTBF_8">
    <vt:lpwstr>de a detailed insight into the mechanisms of nonpolar lipid synthesis, storage, mobilization, and degradation in the yeast S. cerevisiae. The central role of lipid droplets (LD) in these processes will be addressed with emphasis on the prevailing view tha</vt:lpwstr>
  </property>
  <property fmtid="{D5CDD505-2E9C-101B-9397-08002B2CF9AE}" pid="1582" name="Mendeley_Bookmark_v515HQsTBF_9">
    <vt:lpwstr>t this compartment is more than only a depot for TG and SE. Dynamic and interactive aspects of LD with other organelles will be discussed. Results obtained with S. cerevisiae will be complemented by recent investigations of nonpolar lipid research with Ya</vt:lpwstr>
  </property>
  <property fmtid="{D5CDD505-2E9C-101B-9397-08002B2CF9AE}" pid="1583" name="Mendeley_Bookmark_vUtVbYfeUG_1">
    <vt:lpwstr>ADDIN CSL_CITATION {"citationItems": [{"uris": ["http://www.mendeley.com/documents/?uuid=5434e091-60b2-4706-a60f-3bad4ee0cdbe"], "itemData": {"title": "Fluorescence and Absorption Spectroscopic Properties of Dipyrrometheneboron Difluoride (BODIPY) Derivat</vt:lpwstr>
  </property>
  <property fmtid="{D5CDD505-2E9C-101B-9397-08002B2CF9AE}" pid="1584" name="Mendeley_Bookmark_vUtVbYfeUG_10">
    <vt:lpwstr> here, a Cys replaces the reactive center Ser 344 of the wildtype PAI-1. From the fluorescence anisotropy we conclude that the rotational correlation function of BODIPY in PAI-1 contains rapid motions (unresolved on the sub-ns time scales) and (at least) </vt:lpwstr>
  </property>
  <property fmtid="{D5CDD505-2E9C-101B-9397-08002B2CF9AE}" pid="1585" name="Mendeley_Bookmark_vUtVbYfeUG_11">
    <vt:lpwstr>two rotational correlation times of about 3 and 50 ns. The longest correlation time is compatible with the tumbling motion of the protein molecule in water. Furthermore, it appears that the local rotational mobility of the BODIPY moiety in the reactive ce</vt:lpwstr>
  </property>
  <property fmtid="{D5CDD505-2E9C-101B-9397-08002B2CF9AE}" pid="1586" name="Mendeley_Bookmark_vUtVbYfeUG_12">
    <vt:lpwstr>nter of P\u2026", "ISSN": "15205126", "id": "ITEM-1", "author": [{"parse-names": false, "family": "Karolin", "suffix": "", "given": "Jan", "non-dropping-particle": "", "dropping-particle": ""}, {"parse-names": false, "family": "Johansson", "suffix": "", "</vt:lpwstr>
  </property>
  <property fmtid="{D5CDD505-2E9C-101B-9397-08002B2CF9AE}" pid="1587" name="Mendeley_Bookmark_vUtVbYfeUG_13">
    <vt:lpwstr>given": "Lennart B.A.", "non-dropping-particle": "", "dropping-particle": ""}, {"parse-names": false, "family": "Strandberg", "suffix": "", "given": "Leif", "non-dropping-particle": "", "dropping-particle": ""}, {"parse-names": false, "family": "Ny", "suf</vt:lpwstr>
  </property>
  <property fmtid="{D5CDD505-2E9C-101B-9397-08002B2CF9AE}" pid="1588" name="Mendeley_Bookmark_vUtVbYfeUG_14">
    <vt:lpwstr>fix": "", "given": "Tor", "non-dropping-particle": "", "dropping-particle": ""}], "type": "article-journal", "issue": "17", "DOI": "10.1021/ja00096a042", "volume": "116", "container-title": "Journal of the American Chemical Society", "page": "7801-7806", </vt:lpwstr>
  </property>
  <property fmtid="{D5CDD505-2E9C-101B-9397-08002B2CF9AE}" pid="1589" name="Mendeley_Bookmark_vUtVbYfeUG_15">
    <vt:lpwstr>"ISBN": "0002-7863", "issued": {"date-parts": [["1994"]]}}, "id": "ITEM-1"}], "mendeley": {"previouslyFormattedCitation": "&lt;sup&gt;11&lt;/sup&gt;", "plainTextFormattedCitation": "11", "formattedCitation": "&lt;sup&gt;11&lt;/sup&gt;"}, "properties": {"noteIndex": 0}, "schema":</vt:lpwstr>
  </property>
  <property fmtid="{D5CDD505-2E9C-101B-9397-08002B2CF9AE}" pid="1590" name="Mendeley_Bookmark_vUtVbYfeUG_16">
    <vt:lpwstr> "https://github.com/citation-style-language/schema/raw/master/csl-citation.json"}</vt:lpwstr>
  </property>
  <property fmtid="{D5CDD505-2E9C-101B-9397-08002B2CF9AE}" pid="1591" name="Mendeley_Bookmark_vUtVbYfeUG_2">
    <vt:lpwstr>ives in Liquids, Lipid Membranes, and Proteins", "abstract": "Light spectroscopic properties of a recently developed fluorophore, 4,4-difluoro-4-borata-3a-azonia-4a-aza-s-indacene (BODIPY) and its derivatives, have been studied in different solvents, lipi</vt:lpwstr>
  </property>
  <property fmtid="{D5CDD505-2E9C-101B-9397-08002B2CF9AE}" pid="1592" name="Mendeley_Bookmark_vUtVbYfeUG_3">
    <vt:lpwstr>d membranes (modeled by lyotropic lamellar and cubic liquid crystals) as well as a protein. The absorption spectrum shows a strong {epsilon approximate to 90 000 M(-1) cm(-1)} S-0 --&gt; S-1 transition at about 500 nm and a higher S-0 --&gt; S-2 transition at a</vt:lpwstr>
  </property>
  <property fmtid="{D5CDD505-2E9C-101B-9397-08002B2CF9AE}" pid="1593" name="Mendeley_Bookmark_vUtVbYfeUG_4">
    <vt:lpwstr>bout 375 nm, which is 20 times weaker. The electronic dipole of the S-0 --&gt; S-1 transition is polarized along the long axis of the chromophore, as shown by linear dichroism spectroscopy (LD). The S-0 --&gt; S-2 band contains a mixture of, presumably, in-plan</vt:lpwstr>
  </property>
  <property fmtid="{D5CDD505-2E9C-101B-9397-08002B2CF9AE}" pid="1594" name="Mendeley_Bookmark_vUtVbYfeUG_5">
    <vt:lpwstr>e-polarized transitions. For the S-0 --&gt; S-1 transitions, the limiting fluorescence anisotropy, r(0) = 0.37. The fluorescence quantum yields are typically higher than 0.8. The calculated radiative lifetime of tau(0) = 5.6 ns in methanol is in reasonable a</vt:lpwstr>
  </property>
  <property fmtid="{D5CDD505-2E9C-101B-9397-08002B2CF9AE}" pid="1595" name="Mendeley_Bookmark_vUtVbYfeUG_6">
    <vt:lpwstr>greement with the experimental value of tau(0) 5.9 +/- 0.2 ns. An efficient overlapping between the strong S-0 &lt;-&gt; S-1 transitions yields a Forster radius of R(0) = 57 +/- 1 Angstrom. The fluorescence lifetime and spectra are pH independent and change lit</vt:lpwstr>
  </property>
  <property fmtid="{D5CDD505-2E9C-101B-9397-08002B2CF9AE}" pid="1596" name="Mendeley_Bookmark_vUtVbYfeUG_7">
    <vt:lpwstr>tle with solvent polarity. The influence of oxygen quenching is typically less than 5% in liquids. The fluorescence of BODIPY is quenched by Trp (K = 15 M(-1)) and Tyr (K = 14 M(-1)). The quenching by Phe is less efficient, at least by one order of magnit</vt:lpwstr>
  </property>
  <property fmtid="{D5CDD505-2E9C-101B-9397-08002B2CF9AE}" pid="1597" name="Mendeley_Bookmark_vUtVbYfeUG_8">
    <vt:lpwstr>ude. The fluorescence relaxation of BODIPY is monoexponential when solubilized in lipid vesicles of 1,2-dioleoyl-sn-glycero-3-phosphocholine (DOPC) and a cubic liquid-crystalline phase of monoolein. The fluorescence decay of BODIPY, when covalently bound </vt:lpwstr>
  </property>
  <property fmtid="{D5CDD505-2E9C-101B-9397-08002B2CF9AE}" pid="1598" name="Mendeley_Bookmark_vUtVbYfeUG_9">
    <vt:lpwstr>to the cystein residue of a mutant form of the plasminogen activator inhibitor 1 (PAI-1) is very well described by a sum of two exponential functions. The major component contributes with ca. 95% to the total intensity. In one of the PAI-1 mutants studied</vt:lpwstr>
  </property>
  <property fmtid="{D5CDD505-2E9C-101B-9397-08002B2CF9AE}" pid="1599" name="Mendeley_Bookmark_wCBeaYHxvo_1">
    <vt:lpwstr>ADDIN CSL_CITATION {"citationItems": [{"uris": ["http://www.mendeley.com/documents/?uuid=80347390-71e0-422c-b963-2da22a86d7df"], "itemData": {"title": "Balancing the fat: lipid droplets and human disease.", "abstract": "Lipid droplets (LDs) are dynamic, c</vt:lpwstr>
  </property>
  <property fmtid="{D5CDD505-2E9C-101B-9397-08002B2CF9AE}" pid="1600" name="Mendeley_Bookmark_wCBeaYHxvo_2">
    <vt:lpwstr>ytosolic lipid-storage organelles found in nearly all cell types. Too many or too few LDs during excess or deficient fat storage lead to many different human diseases. Recent insights into LD biology and LD protein functions shed new light on mechanisms u</vt:lpwstr>
  </property>
  <property fmtid="{D5CDD505-2E9C-101B-9397-08002B2CF9AE}" pid="1601" name="Mendeley_Bookmark_wCBeaYHxvo_3">
    <vt:lpwstr>nderlying those metabolic pathologies. These findings will likely provide opportunities for treatment of diseases associated with too much or too little fat.", "ISSN": "1757-4684", "id": "ITEM-1", "author": [{"parse-names": false, "family": "Krahmer", "su</vt:lpwstr>
  </property>
  <property fmtid="{D5CDD505-2E9C-101B-9397-08002B2CF9AE}" pid="1602" name="Mendeley_Bookmark_wCBeaYHxvo_4">
    <vt:lpwstr>ffix": "", "given": "Natalie", "non-dropping-particle": "", "dropping-particle": ""}, {"parse-names": false, "family": "Farese", "suffix": "", "given": "Robert", "non-dropping-particle": "", "dropping-particle": "V."}, {"parse-names": false, "family": "Wa</vt:lpwstr>
  </property>
  <property fmtid="{D5CDD505-2E9C-101B-9397-08002B2CF9AE}" pid="1603" name="Mendeley_Bookmark_wCBeaYHxvo_5">
    <vt:lpwstr>lther", "suffix": "", "given": "Tobias C.", "non-dropping-particle": "", "dropping-particle": ""}], "type": "article-journal", "issue": "7", "DOI": "10.1002/emmm.201100671", "volume": "5", "container-title": "EMBO molecular medicine", "page": "973-83", "I</vt:lpwstr>
  </property>
  <property fmtid="{D5CDD505-2E9C-101B-9397-08002B2CF9AE}" pid="1604" name="Mendeley_Bookmark_wCBeaYHxvo_6">
    <vt:lpwstr>SBN": "2037372531", "issued": {"date-parts": [["2013", "7"]]}, "PMID": "23740690"}, "id": "ITEM-1"}], "mendeley": {"previouslyFormattedCitation": "&lt;sup&gt;2&lt;/sup&gt;", "plainTextFormattedCitation": "2", "formattedCitation": "&lt;sup&gt;2&lt;/sup&gt;"}, "properties": {"note</vt:lpwstr>
  </property>
  <property fmtid="{D5CDD505-2E9C-101B-9397-08002B2CF9AE}" pid="1605" name="Mendeley_Bookmark_wCBeaYHxvo_7">
    <vt:lpwstr>Index": 0}, "schema": "https://github.com/citation-style-language/schema/raw/master/csl-citation.json"}</vt:lpwstr>
  </property>
  <property fmtid="{D5CDD505-2E9C-101B-9397-08002B2CF9AE}" pid="1606" name="Mendeley_Bookmark_wFarFUtGHm_1">
    <vt:lpwstr>ADDIN CSL_CITATION {"properties": {"noteIndex": 0}, "schema": "https://github.com/citation-style-language/schema/raw/master/csl-citation.json", "citationItems": [{"uris": ["http://www.mendeley.com/documents/?uuid=be94eabd-5aa2-472f-b626-690060cbce79"], "i</vt:lpwstr>
  </property>
  <property fmtid="{D5CDD505-2E9C-101B-9397-08002B2CF9AE}" pid="1607" name="Mendeley_Bookmark_wFarFUtGHm_10">
    <vt:lpwstr> "10.1016/B978-0-12-386487-1.00016-X", "ISBN": "0091-679X", "volume": "108", "publisher": "Elsevier Inc.", "page": "345-65", "id": "ITEM-2", "author": [{"family": "Wolinski", "suffix": "", "non-dropping-particle": "", "dropping-particle": "", "given": "He</vt:lpwstr>
  </property>
  <property fmtid="{D5CDD505-2E9C-101B-9397-08002B2CF9AE}" pid="1608" name="Mendeley_Bookmark_wFarFUtGHm_11">
    <vt:lpwstr>imo", "parse-names": false}, {"family": "Bredies", "suffix": "", "non-dropping-particle": "", "dropping-particle": "", "given": "Kristian", "parse-names": false}, {"family": "Kohlwein", "suffix": "", "non-dropping-particle": "", "dropping-particle": "", "</vt:lpwstr>
  </property>
  <property fmtid="{D5CDD505-2E9C-101B-9397-08002B2CF9AE}" pid="1609" name="Mendeley_Bookmark_wFarFUtGHm_12">
    <vt:lpwstr>given": "Sepp D.", "parse-names": false}], "title": "Quantitative imaging of lipid metabolism in yeast: from 4D analysis to high content screens of mutant libraries.", "issued": {"date-parts": [["2012"]]}, "ISSN": "0091-679X", "abstract": "Due to their ce</vt:lpwstr>
  </property>
  <property fmtid="{D5CDD505-2E9C-101B-9397-08002B2CF9AE}" pid="1610" name="Mendeley_Bookmark_wFarFUtGHm_13">
    <vt:lpwstr>ntral role in cellular fat storage and lipid homeostasis, lipid droplets (LD) have attracted great interest in biomedical research. The integration of both biochemical and genetic tools and the use of model organisms have greatly contributed to the unders</vt:lpwstr>
  </property>
  <property fmtid="{D5CDD505-2E9C-101B-9397-08002B2CF9AE}" pid="1611" name="Mendeley_Bookmark_wFarFUtGHm_14">
    <vt:lpwstr>tanding of LD metabolism and its regulation. However, many important aspects such as LD biogenesis, intracellular dynamics, or their potential degradation by autophagy are still poorly understood. Microscopic techniques, in particular fluorescence microsc</vt:lpwstr>
  </property>
  <property fmtid="{D5CDD505-2E9C-101B-9397-08002B2CF9AE}" pid="1612" name="Mendeley_Bookmark_wFarFUtGHm_15">
    <vt:lpwstr>opy using LD specific dyes or fluorescent protein tagging, represent excellent experimental tools to study the dynamic nature of both the protein and lipid content of LD. Single cell systems in culture are particularly suited to identify and characterize </vt:lpwstr>
  </property>
  <property fmtid="{D5CDD505-2E9C-101B-9397-08002B2CF9AE}" pid="1613" name="Mendeley_Bookmark_wFarFUtGHm_16">
    <vt:lpwstr>proteins required for LD formation and turnover, using genetic knock-down or gene deletion strategies. Here we describe experimental setups to investigate LD dynamics and turnover in yeast, using various labeling techniques suitable for three-dimensional </vt:lpwstr>
  </property>
  <property fmtid="{D5CDD505-2E9C-101B-9397-08002B2CF9AE}" pid="1614" name="Mendeley_Bookmark_wFarFUtGHm_17">
    <vt:lpwstr>imaging over time (4D imaging), quantitative microscopy and imaging-based screens of mutant libraries. Also, implementation of coherent anti-Stokes Raman scattering (CARS) microscopy as an emerging tool for label-free lipid imaging in living cells will be</vt:lpwstr>
  </property>
  <property fmtid="{D5CDD505-2E9C-101B-9397-08002B2CF9AE}" pid="1615" name="Mendeley_Bookmark_wFarFUtGHm_18">
    <vt:lpwstr> discussed.", "type": "article-journal"}}, {"uris": ["http://www.mendeley.com/documents/?uuid=bf70689c-e0a5-4648-9fcb-9b47bdaadccd"], "id": "ITEM-3", "itemData": {"container-title": "Journal of lipid research", "PMID": "29622579", "DOI": "10.1194/jlr.D085</vt:lpwstr>
  </property>
  <property fmtid="{D5CDD505-2E9C-101B-9397-08002B2CF9AE}" pid="1616" name="Mendeley_Bookmark_wFarFUtGHm_19">
    <vt:lpwstr>217", "volume": "59", "page": "1301-1310", "id": "ITEM-3", "author": [{"family": "Campos", "suffix": "", "non-dropping-particle": "", "dropping-particle": "", "given": "Vasco", "parse-names": false}, {"family": "Rappaz", "suffix": "", "non-dropping-partic</vt:lpwstr>
  </property>
  <property fmtid="{D5CDD505-2E9C-101B-9397-08002B2CF9AE}" pid="1617" name="Mendeley_Bookmark_wFarFUtGHm_2">
    <vt:lpwstr>d": "ITEM-1", "itemData": {"type": "article-journal", "container-title": "The Analyst", "PMID": "30357117", "id": "ITEM-1", "author": [{"family": "Gupta", "suffix": "", "non-dropping-particle": "", "dropping-particle": "", "given": "Anushka", "parse-names</vt:lpwstr>
  </property>
  <property fmtid="{D5CDD505-2E9C-101B-9397-08002B2CF9AE}" pid="1618" name="Mendeley_Bookmark_wFarFUtGHm_20">
    <vt:lpwstr>le": "", "dropping-particle": "", "given": "Benjamin", "parse-names": false}, {"family": "Kuttler", "suffix": "", "non-dropping-particle": "", "dropping-particle": "", "given": "Fabien", "parse-names": false}, {"family": "Turcatti", "suffix": "", "non-dro</vt:lpwstr>
  </property>
  <property fmtid="{D5CDD505-2E9C-101B-9397-08002B2CF9AE}" pid="1619" name="Mendeley_Bookmark_wFarFUtGHm_21">
    <vt:lpwstr>pping-particle": "", "dropping-particle": "", "given": "Gerardo", "parse-names": false}, {"family": "Naveiras", "suffix": "", "non-dropping-particle": "", "dropping-particle": "", "given": "Olaia", "parse-names": false}], "title": "High-throughput, nonper</vt:lpwstr>
  </property>
  <property fmtid="{D5CDD505-2E9C-101B-9397-08002B2CF9AE}" pid="1620" name="Mendeley_Bookmark_wFarFUtGHm_22">
    <vt:lpwstr>turbing quantification of lipid droplets with digital holographic microscopy.", "issued": {"date-parts": [["2018", "7"]]}, "issue": "7", "ISSN": "1539-7262", "abstract": "In vitro differentiating adipocytes are sensitive to liquid manipulations and have t</vt:lpwstr>
  </property>
  <property fmtid="{D5CDD505-2E9C-101B-9397-08002B2CF9AE}" pid="1621" name="Mendeley_Bookmark_wFarFUtGHm_23">
    <vt:lpwstr>he tendency to float. Assessing adipocyte differentiation using current microscopy techniques involves cell staining and washing, while using flow cytometry involves cell retrieval in suspension. These methods induce biases, are difficult to reproduce, an</vt:lpwstr>
  </property>
  <property fmtid="{D5CDD505-2E9C-101B-9397-08002B2CF9AE}" pid="1622" name="Mendeley_Bookmark_wFarFUtGHm_24">
    <vt:lpwstr>d involve tedious optimizations. In this study, we present digital holographic microscopy (DHM) as a label-free, nonperturbing means to quantify lipid droplets in differentiating adipocytes in a robust medium- to high-throughput manner. Taking advantage o</vt:lpwstr>
  </property>
  <property fmtid="{D5CDD505-2E9C-101B-9397-08002B2CF9AE}" pid="1623" name="Mendeley_Bookmark_wFarFUtGHm_25">
    <vt:lpwstr>f the high refractive index of lipid droplets, DHM can assess the production of intracellular lipid droplets by differences in phase shift in a quantitative manner. Adipocytic differentiation, combined with other morphological features including cell conf</vt:lpwstr>
  </property>
  <property fmtid="{D5CDD505-2E9C-101B-9397-08002B2CF9AE}" pid="1624" name="Mendeley_Bookmark_wFarFUtGHm_26">
    <vt:lpwstr>luence and cell death, was tracked over 6 days in live OP9 mesenchymal stromal cells. We compared DHM with other currently available methods of lipid droplet quantification and demonstrated its robustness with modulators of adipocytic differentiation in a</vt:lpwstr>
  </property>
  <property fmtid="{D5CDD505-2E9C-101B-9397-08002B2CF9AE}" pid="1625" name="Mendeley_Bookmark_wFarFUtGHm_27">
    <vt:lpwstr> dose-responsive manner. This study suggests DHM as a novel marker-free nonperturbing method to study lipid droplet accumulation and may be envisioned for drug screens and mechanistic studies on adipocytic differentiation.", "type": "article-journal"}}], </vt:lpwstr>
  </property>
  <property fmtid="{D5CDD505-2E9C-101B-9397-08002B2CF9AE}" pid="1626" name="Mendeley_Bookmark_wFarFUtGHm_28">
    <vt:lpwstr>"mendeley": {"formattedCitation": "&lt;sup&gt;16\u201318&lt;/sup&gt;", "plainTextFormattedCitation": "16\u201318", "previouslyFormattedCitation": "&lt;sup&gt;16\u201318&lt;/sup&gt;"}}</vt:lpwstr>
  </property>
  <property fmtid="{D5CDD505-2E9C-101B-9397-08002B2CF9AE}" pid="1627" name="Mendeley_Bookmark_wFarFUtGHm_3">
    <vt:lpwstr>": false}, {"family": "Dorlhiac", "suffix": "", "non-dropping-particle": "", "dropping-particle": "", "given": "Gabriel F", "parse-names": false}, {"family": "Streets", "suffix": "", "non-dropping-particle": "", "dropping-particle": "", "given": "Aaron M"</vt:lpwstr>
  </property>
  <property fmtid="{D5CDD505-2E9C-101B-9397-08002B2CF9AE}" pid="1628" name="Mendeley_Bookmark_wFarFUtGHm_4">
    <vt:lpwstr>, "parse-names": false}], "title": "Quantitative imaging of lipid droplets in single cells.", "issued": {"date-parts": [["2018", "10", "25"]]}, "ISSN": "1364-5528", "DOI": "10.1039/c8an01525b", "abstract": "The combination of next generation sequencing (N</vt:lpwstr>
  </property>
  <property fmtid="{D5CDD505-2E9C-101B-9397-08002B2CF9AE}" pid="1629" name="Mendeley_Bookmark_wFarFUtGHm_5">
    <vt:lpwstr>GS) and automated liquid handling platforms has led to a revolution in single-cell genomic studies. However, many molecules that are critical to understanding the functional roles of cells in a complex tissue or organs, are not directly encoded in the gen</vt:lpwstr>
  </property>
  <property fmtid="{D5CDD505-2E9C-101B-9397-08002B2CF9AE}" pid="1630" name="Mendeley_Bookmark_wFarFUtGHm_6">
    <vt:lpwstr>ome, and therefore cannot be profiled with NGS. Lipids, for example, play a critical role in many metabolic processes but cannot be detected by sequencing. Recent developments in quantitative imaging, particularly coherent Raman scattering (CRS) technique</vt:lpwstr>
  </property>
  <property fmtid="{D5CDD505-2E9C-101B-9397-08002B2CF9AE}" pid="1631" name="Mendeley_Bookmark_wFarFUtGHm_7">
    <vt:lpwstr>s, have produced a suite of tools for studying lipid content in single cells. This article reviews CRS imaging and computational image processing techniques for non-destructive profiling of dynamic changes in lipid composition and spatial distribution at </vt:lpwstr>
  </property>
  <property fmtid="{D5CDD505-2E9C-101B-9397-08002B2CF9AE}" pid="1632" name="Mendeley_Bookmark_wFarFUtGHm_8">
    <vt:lpwstr>the single-cell level. As quantitative CRS imaging progresses synergistically with microfluidic and microscopic platforms for single-cell genomic analysis, we anticipate that these techniques will bring researchers closer towards combined lipidomic and ge</vt:lpwstr>
  </property>
  <property fmtid="{D5CDD505-2E9C-101B-9397-08002B2CF9AE}" pid="1633" name="Mendeley_Bookmark_wFarFUtGHm_9">
    <vt:lpwstr>nomic analysis.", "publisher": "Royal Society of Chemistry"}}, {"uris": ["http://www.mendeley.com/documents/?uuid=d451a01d-c799-4ab3-a547-7d46abad6fde"], "id": "ITEM-2", "itemData": {"container-title": "Methods in cell biology", "PMID": "22325610", "DOI":</vt:lpwstr>
  </property>
  <property fmtid="{D5CDD505-2E9C-101B-9397-08002B2CF9AE}" pid="1634" name="Mendeley_Bookmark_wMQF0HrwvW_1">
    <vt:lpwstr>ADDIN CSL_CITATION {"properties": {"noteIndex": 0}, "schema": "https://github.com/citation-style-language/schema/raw/master/csl-citation.json", "citationItems": [{"uris": ["http://www.mendeley.com/documents/?uuid=fb485556-183b-4c10-9310-f7bbc1c05577"], "i</vt:lpwstr>
  </property>
  <property fmtid="{D5CDD505-2E9C-101B-9397-08002B2CF9AE}" pid="1635" name="Mendeley_Bookmark_wMQF0HrwvW_10">
    <vt:lpwstr>rrowia lipolytica and Pichia pastoris. Altogether, this review article provides a comprehensive view of nonpolar lipid research in yeast.", "type": "article-journal"}}], "mendeley": {"formattedCitation": "&lt;sup&gt;1&lt;/sup&gt;", "plainTextFormattedCitation": "1", </vt:lpwstr>
  </property>
  <property fmtid="{D5CDD505-2E9C-101B-9397-08002B2CF9AE}" pid="1636" name="Mendeley_Bookmark_wMQF0HrwvW_11">
    <vt:lpwstr>"previouslyFormattedCitation": "&lt;sup&gt;1&lt;/sup&gt;"}}</vt:lpwstr>
  </property>
  <property fmtid="{D5CDD505-2E9C-101B-9397-08002B2CF9AE}" pid="1637" name="Mendeley_Bookmark_wMQF0HrwvW_2">
    <vt:lpwstr>d": "ITEM-1", "itemData": {"container-title": "FEMS microbiology reviews", "PMID": "24597968", "DOI": "10.1111/1574-6976.12069", "ISBN": "1574-6976 (Electronic)\\r0168-6445 (Linking)", "volume": "38", "page": "892-915", "id": "ITEM-1", "author": [{"family</vt:lpwstr>
  </property>
  <property fmtid="{D5CDD505-2E9C-101B-9397-08002B2CF9AE}" pid="1638" name="Mendeley_Bookmark_wMQF0HrwvW_3">
    <vt:lpwstr>": "Koch", "suffix": "", "non-dropping-particle": "", "dropping-particle": "", "given": "Barbara", "parse-names": false}, {"family": "Schmidt", "suffix": "", "non-dropping-particle": "", "dropping-particle": "", "given": "Claudia", "parse-names": false}, </vt:lpwstr>
  </property>
  <property fmtid="{D5CDD505-2E9C-101B-9397-08002B2CF9AE}" pid="1639" name="Mendeley_Bookmark_wMQF0HrwvW_4">
    <vt:lpwstr>{"family": "Daum", "suffix": "", "non-dropping-particle": "", "dropping-particle": "", "given": "G\u00fcnther", "parse-names": false}], "title": "Storage lipids of yeasts: a survey of nonpolar lipid metabolism in Saccharomyces cerevisiae, Pichia pastoris,</vt:lpwstr>
  </property>
  <property fmtid="{D5CDD505-2E9C-101B-9397-08002B2CF9AE}" pid="1640" name="Mendeley_Bookmark_wMQF0HrwvW_5">
    <vt:lpwstr> and Yarrowia lipolytica.", "issued": {"date-parts": [["2014", "9"]]}, "issue": "5", "ISSN": "1574-6976", "abstract": "Biosynthesis and storage of nonpolar lipids, such as triacylglycerols (TG) and steryl esters (SE), have gained much interest during the </vt:lpwstr>
  </property>
  <property fmtid="{D5CDD505-2E9C-101B-9397-08002B2CF9AE}" pid="1641" name="Mendeley_Bookmark_wMQF0HrwvW_6">
    <vt:lpwstr>last decades because defects in these processes are related to severe human diseases. The baker's yeast Saccharomyces cerevisiae has become a valuable tool to study eukaryotic lipid metabolism because this single-cell microorganism harbors many enzymes an</vt:lpwstr>
  </property>
  <property fmtid="{D5CDD505-2E9C-101B-9397-08002B2CF9AE}" pid="1642" name="Mendeley_Bookmark_wMQF0HrwvW_7">
    <vt:lpwstr>d pathways with counterparts in mammalian cells. In this article, we will review aspects of TG and SE metabolism and turnover in the yeast that have been known for a long time and combine them with new perceptions of nonpolar lipid research. We will provi</vt:lpwstr>
  </property>
  <property fmtid="{D5CDD505-2E9C-101B-9397-08002B2CF9AE}" pid="1643" name="Mendeley_Bookmark_wMQF0HrwvW_8">
    <vt:lpwstr>de a detailed insight into the mechanisms of nonpolar lipid synthesis, storage, mobilization, and degradation in the yeast S. cerevisiae. The central role of lipid droplets (LD) in these processes will be addressed with emphasis on the prevailing view tha</vt:lpwstr>
  </property>
  <property fmtid="{D5CDD505-2E9C-101B-9397-08002B2CF9AE}" pid="1644" name="Mendeley_Bookmark_wMQF0HrwvW_9">
    <vt:lpwstr>t this compartment is more than only a depot for TG and SE. Dynamic and interactive aspects of LD with other organelles will be discussed. Results obtained with S. cerevisiae will be complemented by recent investigations of nonpolar lipid research with Ya</vt:lpwstr>
  </property>
  <property fmtid="{D5CDD505-2E9C-101B-9397-08002B2CF9AE}" pid="1645" name="Mendeley_Bookmark_wXOI17OG6R_1">
    <vt:lpwstr>ADDIN CSL_CITATION {"properties": {"noteIndex": 0}, "schema": "https://github.com/citation-style-language/schema/raw/master/csl-citation.json", "citationItems": [{"uris": ["http://www.mendeley.com/documents/?uuid=0fca3204-decb-4d9f-8d50-882b82a9f043"], "i</vt:lpwstr>
  </property>
  <property fmtid="{D5CDD505-2E9C-101B-9397-08002B2CF9AE}" pid="1646" name="Mendeley_Bookmark_wXOI17OG6R_10">
    <vt:lpwstr>ade6(sj)-mutated strain. We used these heterothallic strains and the auxotroph strains to perform spore dissection analysis to determine the genetic distances between several loci, and found that the mating type loci and ade6(sj) locus were linked to cent</vt:lpwstr>
  </property>
  <property fmtid="{D5CDD505-2E9C-101B-9397-08002B2CF9AE}" pid="1647" name="Mendeley_Bookmark_wXOI17OG6R_11">
    <vt:lpwstr>romeres.", "type": "article-journal"}}], "mendeley": {"formattedCitation": "&lt;sup&gt;31&lt;/sup&gt;", "plainTextFormattedCitation": "31", "previouslyFormattedCitation": "&lt;sup&gt;31&lt;/sup&gt;"}}</vt:lpwstr>
  </property>
  <property fmtid="{D5CDD505-2E9C-101B-9397-08002B2CF9AE}" pid="1648" name="Mendeley_Bookmark_wXOI17OG6R_2">
    <vt:lpwstr>d": "ITEM-1", "itemData": {"container-title": "Yeast", "PMID": "19330769", "DOI": "10.1002/yea.1662", "volume": "26", "page": "221-233", "id": "ITEM-1", "author": [{"family": "Furuya", "suffix": "", "non-dropping-particle": "", "dropping-particle": "", "g</vt:lpwstr>
  </property>
  <property fmtid="{D5CDD505-2E9C-101B-9397-08002B2CF9AE}" pid="1649" name="Mendeley_Bookmark_wXOI17OG6R_3">
    <vt:lpwstr>iven": "Kanji", "parse-names": false}, {"family": "Niki", "suffix": "", "non-dropping-particle": "", "dropping-particle": "", "given": "Hironori", "parse-names": false}], "title": "Isolation of heterothallic haploid and auxotrophic mutants of Schizosaccha</vt:lpwstr>
  </property>
  <property fmtid="{D5CDD505-2E9C-101B-9397-08002B2CF9AE}" pid="1650" name="Mendeley_Bookmark_wXOI17OG6R_4">
    <vt:lpwstr>romyces japonicus", "issued": {"date-parts": [["2009", "4"]]}, "issue": "4", "ISSN": "0749503X", "abstract": "The fission yeast Schizosaccharomyces japonicus var. japonicus belong to the genus Schizosaccharomyces, together with Schizosaccharomyces pombe, </vt:lpwstr>
  </property>
  <property fmtid="{D5CDD505-2E9C-101B-9397-08002B2CF9AE}" pid="1651" name="Mendeley_Bookmark_wXOI17OG6R_5">
    <vt:lpwstr>which has been well studied as a model organism. In contrast, Sz. japonicus is poorly characterized and genetic tools were yet to be developed. We here report the isolation of the heterothallic haploids NIG2017, NIG2025 and NIG2028, which were derivatives</vt:lpwstr>
  </property>
  <property fmtid="{D5CDD505-2E9C-101B-9397-08002B2CF9AE}" pid="1652" name="Mendeley_Bookmark_wXOI17OG6R_6">
    <vt:lpwstr> of a Sz. japonicus homothallic strain (NIG2008). Based on the genomic sequence of Sz. japonicus, released by the Broad Institute, we found that Sz. japonicus also possesses orthologues of the mating-type genes of Sz. pombe; two mat-M (-) and two mat-P (+</vt:lpwstr>
  </property>
  <property fmtid="{D5CDD505-2E9C-101B-9397-08002B2CF9AE}" pid="1653" name="Mendeley_Bookmark_wXOI17OG6R_7">
    <vt:lpwstr>) genes. As expected, heterothallic strains were defective in one of the Sz. japonicus mat genes (mat(sj)). We confirmed that NIG2017 and NIG2025 strains only expressed mRNA from the mat(sj)-P genes, while homothallic strains expressed both mat(sj)-M and </vt:lpwstr>
  </property>
  <property fmtid="{D5CDD505-2E9C-101B-9397-08002B2CF9AE}" pid="1654" name="Mendeley_Bookmark_wXOI17OG6R_8">
    <vt:lpwstr>mat(sj)-P. Although the NIG2028 strain expressed both gene products, mat(sj)-P was found mutated, which may have conferred the heterothallic phenotype of the mutant. Thus, we concluded that these were stable heterothallic strains. We designated NIG2017 an</vt:lpwstr>
  </property>
  <property fmtid="{D5CDD505-2E9C-101B-9397-08002B2CF9AE}" pid="1655" name="Mendeley_Bookmark_wXOI17OG6R_9">
    <vt:lpwstr>d NIG2025 as h(+) and NIG 2028 as h(-), respectively. We also found additional h(-) strains (NIG5872 and NIG5873) that arose from the cross between NIG2017 and NIG2028 derivatives. In addition to that, we have constructed a ura4(sj)-deleted strain and an </vt:lpwstr>
  </property>
  <property fmtid="{D5CDD505-2E9C-101B-9397-08002B2CF9AE}" pid="1656" name="Mendeley_Bookmark_xRoX5QjV3f_1">
    <vt:lpwstr>ADDIN CSL_CITATION {"properties": {"noteIndex": 0}, "schema": "https://github.com/citation-style-language/schema/raw/master/csl-citation.json", "citationItems": [{"uris": ["http://www.mendeley.com/documents/?uuid=fb485556-183b-4c10-9310-f7bbc1c05577"], "i</vt:lpwstr>
  </property>
  <property fmtid="{D5CDD505-2E9C-101B-9397-08002B2CF9AE}" pid="1657" name="Mendeley_Bookmark_xRoX5QjV3f_10">
    <vt:lpwstr>rrowia lipolytica and Pichia pastoris. Altogether, this review article provides a comprehensive view of nonpolar lipid research in yeast.", "type": "article-journal"}}], "mendeley": {"formattedCitation": "&lt;sup&gt;1&lt;/sup&gt;", "plainTextFormattedCitation": "1", </vt:lpwstr>
  </property>
  <property fmtid="{D5CDD505-2E9C-101B-9397-08002B2CF9AE}" pid="1658" name="Mendeley_Bookmark_xRoX5QjV3f_11">
    <vt:lpwstr>"previouslyFormattedCitation": "&lt;sup&gt;1&lt;/sup&gt;"}}</vt:lpwstr>
  </property>
  <property fmtid="{D5CDD505-2E9C-101B-9397-08002B2CF9AE}" pid="1659" name="Mendeley_Bookmark_xRoX5QjV3f_2">
    <vt:lpwstr>d": "ITEM-1", "itemData": {"container-title": "FEMS microbiology reviews", "PMID": "24597968", "DOI": "10.1111/1574-6976.12069", "ISBN": "1574-6976 (Electronic)\\r0168-6445 (Linking)", "volume": "38", "page": "892-915", "id": "ITEM-1", "author": [{"family</vt:lpwstr>
  </property>
  <property fmtid="{D5CDD505-2E9C-101B-9397-08002B2CF9AE}" pid="1660" name="Mendeley_Bookmark_xRoX5QjV3f_3">
    <vt:lpwstr>": "Koch", "suffix": "", "non-dropping-particle": "", "dropping-particle": "", "given": "Barbara", "parse-names": false}, {"family": "Schmidt", "suffix": "", "non-dropping-particle": "", "dropping-particle": "", "given": "Claudia", "parse-names": false}, </vt:lpwstr>
  </property>
  <property fmtid="{D5CDD505-2E9C-101B-9397-08002B2CF9AE}" pid="1661" name="Mendeley_Bookmark_xRoX5QjV3f_4">
    <vt:lpwstr>{"family": "Daum", "suffix": "", "non-dropping-particle": "", "dropping-particle": "", "given": "G\u00fcnther", "parse-names": false}], "title": "Storage lipids of yeasts: a survey of nonpolar lipid metabolism in Saccharomyces cerevisiae, Pichia pastoris,</vt:lpwstr>
  </property>
  <property fmtid="{D5CDD505-2E9C-101B-9397-08002B2CF9AE}" pid="1662" name="Mendeley_Bookmark_xRoX5QjV3f_5">
    <vt:lpwstr> and Yarrowia lipolytica.", "issued": {"date-parts": [["2014", "9"]]}, "issue": "5", "ISSN": "1574-6976", "abstract": "Biosynthesis and storage of nonpolar lipids, such as triacylglycerols (TG) and steryl esters (SE), have gained much interest during the </vt:lpwstr>
  </property>
  <property fmtid="{D5CDD505-2E9C-101B-9397-08002B2CF9AE}" pid="1663" name="Mendeley_Bookmark_xRoX5QjV3f_6">
    <vt:lpwstr>last decades because defects in these processes are related to severe human diseases. The baker's yeast Saccharomyces cerevisiae has become a valuable tool to study eukaryotic lipid metabolism because this single-cell microorganism harbors many enzymes an</vt:lpwstr>
  </property>
  <property fmtid="{D5CDD505-2E9C-101B-9397-08002B2CF9AE}" pid="1664" name="Mendeley_Bookmark_xRoX5QjV3f_7">
    <vt:lpwstr>d pathways with counterparts in mammalian cells. In this article, we will review aspects of TG and SE metabolism and turnover in the yeast that have been known for a long time and combine them with new perceptions of nonpolar lipid research. We will provi</vt:lpwstr>
  </property>
  <property fmtid="{D5CDD505-2E9C-101B-9397-08002B2CF9AE}" pid="1665" name="Mendeley_Bookmark_xRoX5QjV3f_8">
    <vt:lpwstr>de a detailed insight into the mechanisms of nonpolar lipid synthesis, storage, mobilization, and degradation in the yeast S. cerevisiae. The central role of lipid droplets (LD) in these processes will be addressed with emphasis on the prevailing view tha</vt:lpwstr>
  </property>
  <property fmtid="{D5CDD505-2E9C-101B-9397-08002B2CF9AE}" pid="1666" name="Mendeley_Bookmark_xRoX5QjV3f_9">
    <vt:lpwstr>t this compartment is more than only a depot for TG and SE. Dynamic and interactive aspects of LD with other organelles will be discussed. Results obtained with S. cerevisiae will be complemented by recent investigations of nonpolar lipid research with Ya</vt:lpwstr>
  </property>
  <property fmtid="{D5CDD505-2E9C-101B-9397-08002B2CF9AE}" pid="1667" name="Mendeley_Bookmark_xVDLUXQfTF_1">
    <vt:lpwstr>ADDIN CSL_CITATION {"properties": {"noteIndex": 0}, "schema": "https://github.com/citation-style-language/schema/raw/master/csl-citation.json", "citationItems": [{"uris": ["http://www.mendeley.com/documents/?uuid=2562b20e-253c-48b6-a25b-0832cb46042b"], "i</vt:lpwstr>
  </property>
  <property fmtid="{D5CDD505-2E9C-101B-9397-08002B2CF9AE}" pid="1668" name="Mendeley_Bookmark_xVDLUXQfTF_10">
    <vt:lpwstr>mattedCitation": "26", "previouslyFormattedCitation": "&lt;sup&gt;26&lt;/sup&gt;"}}</vt:lpwstr>
  </property>
  <property fmtid="{D5CDD505-2E9C-101B-9397-08002B2CF9AE}" pid="1669" name="Mendeley_Bookmark_xVDLUXQfTF_2">
    <vt:lpwstr>d": "ITEM-1", "itemData": {"container-title": "Cold Spring Harbor protocols", "PMID": "28733412", "DOI": "10.1101/pdb.top082651", "volume": "2017", "page": "pdb.top082651", "id": "ITEM-1", "author": [{"family": "Aoki", "suffix": "", "non-dropping-particle</vt:lpwstr>
  </property>
  <property fmtid="{D5CDD505-2E9C-101B-9397-08002B2CF9AE}" pid="1670" name="Mendeley_Bookmark_xVDLUXQfTF_3">
    <vt:lpwstr>": "", "dropping-particle": "", "given": "Keita", "parse-names": false}, {"family": "Furuya", "suffix": "", "non-dropping-particle": "", "dropping-particle": "", "given": "Kanji", "parse-names": false}, {"family": "Niki", "suffix": "", "non-dropping-parti</vt:lpwstr>
  </property>
  <property fmtid="{D5CDD505-2E9C-101B-9397-08002B2CF9AE}" pid="1671" name="Mendeley_Bookmark_xVDLUXQfTF_4">
    <vt:lpwstr>cle": "", "dropping-particle": "", "given": "Hironori", "parse-names": false}], "title": "Schizosaccharomyces japonicus: A Distinct Dimorphic Yeast among the Fission Yeasts.", "issued": {"date-parts": [["2017", "12", "1"]]}, "issue": "12", "ISSN": "1559-6</vt:lpwstr>
  </property>
  <property fmtid="{D5CDD505-2E9C-101B-9397-08002B2CF9AE}" pid="1672" name="Mendeley_Bookmark_xVDLUXQfTF_5">
    <vt:lpwstr>095", "abstract": "Genomic sequencing data and morphological properties demonstrate evolutionary relationships among groups of the fission yeast, Schizosaccharomyces Phylogenetically, S. japonicus is the furthest removed from other species of fission yeas</vt:lpwstr>
  </property>
  <property fmtid="{D5CDD505-2E9C-101B-9397-08002B2CF9AE}" pid="1673" name="Mendeley_Bookmark_xVDLUXQfTF_6">
    <vt:lpwstr>t. The basic characteristics of cell proliferation are shared among all fission yeast, including the process of binary fission during vegetative growth, conjugation and karyogamy with horsetail movement, mating-type switching, and sporulation. However, S.</vt:lpwstr>
  </property>
  <property fmtid="{D5CDD505-2E9C-101B-9397-08002B2CF9AE}" pid="1674" name="Mendeley_Bookmark_xVDLUXQfTF_7">
    <vt:lpwstr> japonicus also exhibits characteristics that are unique to filamentous fungi. S. japonicus is a nonpathogenic yeast that exhibits dimorphism. Depending on the environmental conditions, S. japonicus transforms from yeast cells into filamentous cells (hyph</vt:lpwstr>
  </property>
  <property fmtid="{D5CDD505-2E9C-101B-9397-08002B2CF9AE}" pid="1675" name="Mendeley_Bookmark_xVDLUXQfTF_8">
    <vt:lpwstr>ae), and blue light triggers synchronous septation of hyphal cells. A rough version of the whole-genome sequence is now available, facilitating genetic manipulation of S. japonicus. Furthermore, the extensive genetic knowledge available for S. pombe is ai</vt:lpwstr>
  </property>
  <property fmtid="{D5CDD505-2E9C-101B-9397-08002B2CF9AE}" pid="1676" name="Mendeley_Bookmark_xVDLUXQfTF_9">
    <vt:lpwstr>ding the development of genetic tools for analyzing S. japonicus. S. japonicus will help shed light on the evolutionary relationships among the fission yeast.", "type": "article-journal"}}], "mendeley": {"formattedCitation": "&lt;sup&gt;26&lt;/sup&gt;", "plainTextFor</vt:lpwstr>
  </property>
  <property fmtid="{D5CDD505-2E9C-101B-9397-08002B2CF9AE}" pid="1677" name="Mendeley_Bookmark_yCZWZEdPwI_1">
    <vt:lpwstr>ADDIN CSL_CITATION {"properties": {"noteIndex": 0}, "schema": "https://github.com/citation-style-language/schema/raw/master/csl-citation.json", "citationItems": [{"uris": ["http://www.mendeley.com/documents/?uuid=80347390-71e0-422c-b963-2da22a86d7df"], "i</vt:lpwstr>
  </property>
  <property fmtid="{D5CDD505-2E9C-101B-9397-08002B2CF9AE}" pid="1678" name="Mendeley_Bookmark_yCZWZEdPwI_2">
    <vt:lpwstr>d": "ITEM-1", "itemData": {"container-title": "EMBO molecular medicine", "PMID": "23740690", "DOI": "10.1002/emmm.201100671", "ISBN": "2037372531", "volume": "5", "page": "973-83", "id": "ITEM-1", "author": [{"family": "Krahmer", "suffix": "", "non-droppi</vt:lpwstr>
  </property>
  <property fmtid="{D5CDD505-2E9C-101B-9397-08002B2CF9AE}" pid="1679" name="Mendeley_Bookmark_yCZWZEdPwI_3">
    <vt:lpwstr>ng-particle": "", "dropping-particle": "", "given": "Natalie", "parse-names": false}, {"family": "Farese", "suffix": "", "non-dropping-particle": "", "dropping-particle": "V.", "given": "Robert", "parse-names": false}, {"family": "Walther", "suffix": "", </vt:lpwstr>
  </property>
  <property fmtid="{D5CDD505-2E9C-101B-9397-08002B2CF9AE}" pid="1680" name="Mendeley_Bookmark_yCZWZEdPwI_4">
    <vt:lpwstr>"non-dropping-particle": "", "dropping-particle": "", "given": "Tobias C.", "parse-names": false}], "title": "Balancing the fat: lipid droplets and human disease.", "issued": {"date-parts": [["2013", "7"]]}, "issue": "7", "ISSN": "1757-4684", "abstract": </vt:lpwstr>
  </property>
  <property fmtid="{D5CDD505-2E9C-101B-9397-08002B2CF9AE}" pid="1681" name="Mendeley_Bookmark_yCZWZEdPwI_5">
    <vt:lpwstr>"Lipid droplets (LDs) are dynamic, cytosolic lipid-storage organelles found in nearly all cell types. Too many or too few LDs during excess or deficient fat storage lead to many different human diseases. Recent insights into LD biology and LD protein func</vt:lpwstr>
  </property>
  <property fmtid="{D5CDD505-2E9C-101B-9397-08002B2CF9AE}" pid="1682" name="Mendeley_Bookmark_yCZWZEdPwI_6">
    <vt:lpwstr>tions shed new light on mechanisms underlying those metabolic pathologies. These findings will likely provide opportunities for treatment of diseases associated with too much or too little fat.", "type": "article-journal"}}], "mendeley": {"formattedCitati</vt:lpwstr>
  </property>
  <property fmtid="{D5CDD505-2E9C-101B-9397-08002B2CF9AE}" pid="1683" name="Mendeley_Bookmark_yCZWZEdPwI_7">
    <vt:lpwstr>on": "&lt;sup&gt;2&lt;/sup&gt;", "plainTextFormattedCitation": "2", "previouslyFormattedCitation": "&lt;sup&gt;2&lt;/sup&gt;"}}</vt:lpwstr>
  </property>
  <property fmtid="{D5CDD505-2E9C-101B-9397-08002B2CF9AE}" pid="1684" name="Mendeley_Bookmark_yPCicB2Ugs_1">
    <vt:lpwstr>ADDIN CSL_CITATION {"citationItems": [{"uris": ["http://www.mendeley.com/documents/?uuid=0f5dc3b2-d2d4-4375-bce3-38e3111207d3"], "itemData": {"title": "Regulation of nuclear envelope dynamics via APC/C is necessary for the progression of semi-open mitosis</vt:lpwstr>
  </property>
  <property fmtid="{D5CDD505-2E9C-101B-9397-08002B2CF9AE}" pid="1685" name="Mendeley_Bookmark_yPCicB2Ugs_10">
    <vt:lpwstr> "suffix": "", "given": "Hirofumi", "non-dropping-particle": "", "dropping-particle": ""}, {"parse-names": false, "family": "Niki", "suffix": "", "given": "Hironori", "non-dropping-particle": "", "dropping-particle": ""}]}, "id": "ITEM-1"}], "mendeley": {</vt:lpwstr>
  </property>
  <property fmtid="{D5CDD505-2E9C-101B-9397-08002B2CF9AE}" pid="1686" name="Mendeley_Bookmark_yPCicB2Ugs_11">
    <vt:lpwstr>"previouslyFormattedCitation": "&lt;sup&gt;10&lt;/sup&gt;", "plainTextFormattedCitation": "10", "formattedCitation": "&lt;sup&gt;10&lt;/sup&gt;"}, "properties": {"noteIndex": 0}, "schema": "https://github.com/citation-style-language/schema/raw/master/csl-citation.json"}</vt:lpwstr>
  </property>
  <property fmtid="{D5CDD505-2E9C-101B-9397-08002B2CF9AE}" pid="1687" name="Mendeley_Bookmark_yPCicB2Ugs_2">
    <vt:lpwstr> in Schizosaccharomyces japonicus.", "abstract": "Three types of mitosis, which are open, closed or semi-open mitosis, function in eukaryotic cells, respectively. The open mitosis involves breakage of the nuclear envelope before nuclear division, whereas </vt:lpwstr>
  </property>
  <property fmtid="{D5CDD505-2E9C-101B-9397-08002B2CF9AE}" pid="1688" name="Mendeley_Bookmark_yPCicB2Ugs_3">
    <vt:lpwstr>the closed mitosis proceeds with an intact nuclear envelope. To understand the mechanism and significance of three types of mitotic division in eukaryotes, we investigated the process of semi-open mitosis, in which the nuclear envelope is only partially b</vt:lpwstr>
  </property>
  <property fmtid="{D5CDD505-2E9C-101B-9397-08002B2CF9AE}" pid="1689" name="Mendeley_Bookmark_yPCicB2Ugs_4">
    <vt:lpwstr>roken, in the fission yeast Schizosaccharomyces japonicus. In anaphase-promoting complex/cyclosome (APC/C) mutants of Sz. japonicus, the nuclear envelope remained relatively intact during anaphase, resulting in impaired semi-open mitosis. As a suppressor </vt:lpwstr>
  </property>
  <property fmtid="{D5CDD505-2E9C-101B-9397-08002B2CF9AE}" pid="1690" name="Mendeley_Bookmark_yPCicB2Ugs_5">
    <vt:lpwstr>of apc2 mutant, a mutation of Oar2, which was a 3-oxoacyl-[acyl carrier protein] reductase, was obtained. The level of the Oar2, which had two destruction-box motifs recognized by APC/C, was increased in APC/C mutants. Furthermore, the defective semi-open</vt:lpwstr>
  </property>
  <property fmtid="{D5CDD505-2E9C-101B-9397-08002B2CF9AE}" pid="1691" name="Mendeley_Bookmark_yPCicB2Ugs_6">
    <vt:lpwstr> mitosis observed in an apc2 mutant was restored by mutated oar2+. Based on these findings, we propose that APC/C regulates the dynamics of the nuclear envelope through degradation of Oar2 dependent on APC/C during the metaphase-to-anaphase transition of </vt:lpwstr>
  </property>
  <property fmtid="{D5CDD505-2E9C-101B-9397-08002B2CF9AE}" pid="1692" name="Mendeley_Bookmark_yPCicB2Ugs_7">
    <vt:lpwstr>semi-open mitosis in Sz. japonicus.", "ISSN": "1365-2443", "id": "ITEM-1", "PMID": "23786411", "type": "article-journal", "issue": "9", "DOI": "10.1111/gtc.12072", "volume": "18", "container-title": "Genes to cells : devoted to molecular &amp; cellular mechan</vt:lpwstr>
  </property>
  <property fmtid="{D5CDD505-2E9C-101B-9397-08002B2CF9AE}" pid="1693" name="Mendeley_Bookmark_yPCicB2Ugs_8">
    <vt:lpwstr>isms", "page": "733-52", "issued": {"date-parts": [["2013", "9"]]}, "author": [{"parse-names": false, "family": "Aoki", "suffix": "", "given": "Keita", "non-dropping-particle": "", "dropping-particle": ""}, {"parse-names": false, "family": "Shiwa", "suffi</vt:lpwstr>
  </property>
  <property fmtid="{D5CDD505-2E9C-101B-9397-08002B2CF9AE}" pid="1694" name="Mendeley_Bookmark_yPCicB2Ugs_9">
    <vt:lpwstr>x": "", "given": "Yuh", "non-dropping-particle": "", "dropping-particle": ""}, {"parse-names": false, "family": "Takada", "suffix": "", "given": "Hiraku", "non-dropping-particle": "", "dropping-particle": ""}, {"parse-names": false, "family": "Yoshikawa",</vt:lpwstr>
  </property>
  <property fmtid="{D5CDD505-2E9C-101B-9397-08002B2CF9AE}" pid="1695" name="Mendeley_Bookmark_yTsFSzJTc1_1">
    <vt:lpwstr>ADDIN Mendeley Bibliography CSL_BIBLIOGRAPHY </vt:lpwstr>
  </property>
  <property fmtid="{D5CDD505-2E9C-101B-9397-08002B2CF9AE}" pid="1696" name="Mendeley_Bookmark_yqrwRkQoEh_1">
    <vt:lpwstr>ADDIN CSL_CITATION {"citationItems": [{"uris": ["http://www.mendeley.com/documents/?uuid=2562b20e-253c-48b6-a25b-0832cb46042b"], "itemData": {"title": "Schizosaccharomyces japonicus: A Distinct Dimorphic Yeast among the Fission Yeasts.", "abstract": "Geno</vt:lpwstr>
  </property>
  <property fmtid="{D5CDD505-2E9C-101B-9397-08002B2CF9AE}" pid="1697" name="Mendeley_Bookmark_yqrwRkQoEh_10">
    <vt:lpwstr>ithub.com/citation-style-language/schema/raw/master/csl-citation.json"}</vt:lpwstr>
  </property>
  <property fmtid="{D5CDD505-2E9C-101B-9397-08002B2CF9AE}" pid="1698" name="Mendeley_Bookmark_yqrwRkQoEh_2">
    <vt:lpwstr>mic sequencing data and morphological properties demonstrate evolutionary relationships among groups of the fission yeast, Schizosaccharomyces Phylogenetically, S. japonicus is the furthest removed from other species of fission yeast. The basic characteri</vt:lpwstr>
  </property>
  <property fmtid="{D5CDD505-2E9C-101B-9397-08002B2CF9AE}" pid="1699" name="Mendeley_Bookmark_yqrwRkQoEh_3">
    <vt:lpwstr>stics of cell proliferation are shared among all fission yeast, including the process of binary fission during vegetative growth, conjugation and karyogamy with horsetail movement, mating-type switching, and sporulation. However, S. japonicus also exhibit</vt:lpwstr>
  </property>
  <property fmtid="{D5CDD505-2E9C-101B-9397-08002B2CF9AE}" pid="1700" name="Mendeley_Bookmark_yqrwRkQoEh_4">
    <vt:lpwstr>s characteristics that are unique to filamentous fungi. S. japonicus is a nonpathogenic yeast that exhibits dimorphism. Depending on the environmental conditions, S. japonicus transforms from yeast cells into filamentous cells (hyphae), and blue light tri</vt:lpwstr>
  </property>
  <property fmtid="{D5CDD505-2E9C-101B-9397-08002B2CF9AE}" pid="1701" name="Mendeley_Bookmark_yqrwRkQoEh_5">
    <vt:lpwstr>ggers synchronous septation of hyphal cells. A rough version of the whole-genome sequence is now available, facilitating genetic manipulation of S. japonicus. Furthermore, the extensive genetic knowledge available for S. pombe is aiding the development of</vt:lpwstr>
  </property>
  <property fmtid="{D5CDD505-2E9C-101B-9397-08002B2CF9AE}" pid="1702" name="Mendeley_Bookmark_yqrwRkQoEh_6">
    <vt:lpwstr> genetic tools for analyzing S. japonicus. S. japonicus will help shed light on the evolutionary relationships among the fission yeast.", "ISSN": "1559-6095", "id": "ITEM-1", "PMID": "28733412", "type": "article-journal", "issue": "12", "DOI": "10.1101/pd</vt:lpwstr>
  </property>
  <property fmtid="{D5CDD505-2E9C-101B-9397-08002B2CF9AE}" pid="1703" name="Mendeley_Bookmark_yqrwRkQoEh_7">
    <vt:lpwstr>b.top082651", "volume": "2017", "container-title": "Cold Spring Harbor protocols", "page": "pdb.top082651", "issued": {"date-parts": [["2017", "12", "1"]]}, "author": [{"parse-names": false, "family": "Aoki", "suffix": "", "given": "Keita", "non-dropping-</vt:lpwstr>
  </property>
  <property fmtid="{D5CDD505-2E9C-101B-9397-08002B2CF9AE}" pid="1704" name="Mendeley_Bookmark_yqrwRkQoEh_8">
    <vt:lpwstr>particle": "", "dropping-particle": ""}, {"parse-names": false, "family": "Furuya", "suffix": "", "given": "Kanji", "non-dropping-particle": "", "dropping-particle": ""}, {"parse-names": false, "family": "Niki", "suffix": "", "given": "Hironori", "non-dro</vt:lpwstr>
  </property>
  <property fmtid="{D5CDD505-2E9C-101B-9397-08002B2CF9AE}" pid="1705" name="Mendeley_Bookmark_yqrwRkQoEh_9">
    <vt:lpwstr>pping-particle": "", "dropping-particle": ""}]}, "id": "ITEM-1"}], "mendeley": {"previouslyFormattedCitation": "&lt;sup&gt;26&lt;/sup&gt;", "plainTextFormattedCitation": "26", "formattedCitation": "&lt;sup&gt;26&lt;/sup&gt;"}, "properties": {"noteIndex": 0}, "schema": "https://g</vt:lpwstr>
  </property>
  <property fmtid="{D5CDD505-2E9C-101B-9397-08002B2CF9AE}" pid="1706" name="Mendeley_Bookmark_yy4e6T3jdT_1">
    <vt:lpwstr>ADDIN CSL_CITATION {"properties": {"noteIndex": 0}, "schema": "https://github.com/citation-style-language/schema/raw/master/csl-citation.json", "citationItems": [{"uris": ["http://www.mendeley.com/documents/?uuid=7c43edf4-37be-4d06-bf86-118caabab2cf"], "i</vt:lpwstr>
  </property>
  <property fmtid="{D5CDD505-2E9C-101B-9397-08002B2CF9AE}" pid="1707" name="Mendeley_Bookmark_yy4e6T3jdT_10">
    <vt:lpwstr>arable sensitivity and specificity to that of Nile Red. Z'-factor analysis of dose-response experiments indicated that DPH and BODIPY 493/503 are well suited for quantitative analysis of LDs for high-throughput screening (HTS) applications.", "type": "art</vt:lpwstr>
  </property>
  <property fmtid="{D5CDD505-2E9C-101B-9397-08002B2CF9AE}" pid="1708" name="Mendeley_Bookmark_yy4e6T3jdT_11">
    <vt:lpwstr>icle-journal"}}, {"uris": ["http://www.mendeley.com/documents/?uuid=8502c37c-a968-49bb-bf26-e8147cb385f8"], "id": "ITEM-2", "itemData": {"container-title": "Journal of lipid research", "PMID": "28972117", "DOI": "10.1194/jlr.D073197", "volume": "58", "pag</vt:lpwstr>
  </property>
  <property fmtid="{D5CDD505-2E9C-101B-9397-08002B2CF9AE}" pid="1709" name="Mendeley_Bookmark_yy4e6T3jdT_12">
    <vt:lpwstr>e": "2210-2219", "id": "ITEM-2", "author": [{"family": "Schnitzler", "suffix": "", "non-dropping-particle": "", "dropping-particle": "", "given": "Johan G.", "parse-names": false}, {"family": "Bernelot Moens", "suffix": "", "non-dropping-particle": "", "d</vt:lpwstr>
  </property>
  <property fmtid="{D5CDD505-2E9C-101B-9397-08002B2CF9AE}" pid="1710" name="Mendeley_Bookmark_yy4e6T3jdT_13">
    <vt:lpwstr>ropping-particle": "", "given": "Sophie J.", "parse-names": false}, {"family": "Tiessens", "suffix": "", "non-dropping-particle": "", "dropping-particle": "", "given": "Feiko", "parse-names": false}, {"family": "Bakker", "suffix": "", "non-dropping-partic</vt:lpwstr>
  </property>
  <property fmtid="{D5CDD505-2E9C-101B-9397-08002B2CF9AE}" pid="1711" name="Mendeley_Bookmark_yy4e6T3jdT_14">
    <vt:lpwstr>le": "", "dropping-particle": "", "given": "Guido J.", "parse-names": false}, {"family": "Dallinga-Thie", "suffix": "", "non-dropping-particle": "", "dropping-particle": "", "given": "Geesje M.", "parse-names": false}, {"family": "Groen", "suffix": "", "n</vt:lpwstr>
  </property>
  <property fmtid="{D5CDD505-2E9C-101B-9397-08002B2CF9AE}" pid="1712" name="Mendeley_Bookmark_yy4e6T3jdT_15">
    <vt:lpwstr>on-dropping-particle": "", "dropping-particle": "", "given": "Albert K.", "parse-names": false}, {"family": "Nieuwdorp", "suffix": "", "non-dropping-particle": "", "dropping-particle": "", "given": "Max", "parse-names": false}, {"family": "Stroes", "suffi</vt:lpwstr>
  </property>
  <property fmtid="{D5CDD505-2E9C-101B-9397-08002B2CF9AE}" pid="1713" name="Mendeley_Bookmark_yy4e6T3jdT_16">
    <vt:lpwstr>x": "", "non-dropping-particle": "", "dropping-particle": "", "given": "Erik S G", "parse-names": false}, {"family": "Kroon", "suffix": "", "non-dropping-particle": "", "dropping-particle": "", "given": "Jeffrey", "parse-names": false}], "title": "Nile Re</vt:lpwstr>
  </property>
  <property fmtid="{D5CDD505-2E9C-101B-9397-08002B2CF9AE}" pid="1714" name="Mendeley_Bookmark_yy4e6T3jdT_17">
    <vt:lpwstr>d Quantifier: a novel and quantitative tool to study lipid accumulation in patient-derived circulating monocytes using confocal microscopy.", "issued": {"date-parts": [["2017", "11"]]}, "issue": "11", "ISSN": "1539-7262", "abstract": "The inflammatory pro</vt:lpwstr>
  </property>
  <property fmtid="{D5CDD505-2E9C-101B-9397-08002B2CF9AE}" pid="1715" name="Mendeley_Bookmark_yy4e6T3jdT_18">
    <vt:lpwstr>file of circulating monocytes is an important biomarker for atherosclerotic plaque vulnerability. Recent research revealed that peripheral lipid uptake by monocytes alters their phenotype toward an inflammatory state and this coincides with an increased l</vt:lpwstr>
  </property>
  <property fmtid="{D5CDD505-2E9C-101B-9397-08002B2CF9AE}" pid="1716" name="Mendeley_Bookmark_yy4e6T3jdT_19">
    <vt:lpwstr>ipid droplet (LD) content. Determination of lipid content of circulating monocytes is, however, not very well established. Based on Nile Red (NR) neutral LD imaging, using confocal microscopy and computational analysis, we developed NR Quantifier (NRQ), a</vt:lpwstr>
  </property>
  <property fmtid="{D5CDD505-2E9C-101B-9397-08002B2CF9AE}" pid="1717" name="Mendeley_Bookmark_yy4e6T3jdT_2">
    <vt:lpwstr>d": "ITEM-1", "itemData": {"container-title": "BioTechniques", "PMID": "21781051", "DOI": "10.2144/000113702", "ISBN": "0736-6205", "volume": "51", "page": "35-6, 38-42", "id": "ITEM-1", "author": [{"family": "Ranall", "suffix": "", "non-dropping-particle</vt:lpwstr>
  </property>
  <property fmtid="{D5CDD505-2E9C-101B-9397-08002B2CF9AE}" pid="1718" name="Mendeley_Bookmark_yy4e6T3jdT_20">
    <vt:lpwstr> novel quantification method to assess LD content in monocytes. Circulating monocytes were isolated from blood and used for the NR staining procedure. In monocytes stained with NR, we clearly distinguished, based on 3D imaging, phospholipids and exclusive</vt:lpwstr>
  </property>
  <property fmtid="{D5CDD505-2E9C-101B-9397-08002B2CF9AE}" pid="1719" name="Mendeley_Bookmark_yy4e6T3jdT_21">
    <vt:lpwstr>ly intracellular neutral lipids. Next, we developed and validated NRQ, a semi-automated quantification program that detects alterations in lipid accumulation. NRQ was able to detect LD alterations after ex vivo exposure of isolated monocytes to freshly is</vt:lpwstr>
  </property>
  <property fmtid="{D5CDD505-2E9C-101B-9397-08002B2CF9AE}" pid="1720" name="Mendeley_Bookmark_yy4e6T3jdT_22">
    <vt:lpwstr>olated LDL in a time- and dose-dependent fashion. Finally, we validated NRQ in patients with familial hypercholesterolemia and obese subjects in pre- and postprandial state. In conclusion, NRQ is a suitable tool to detect even small differences in neutral</vt:lpwstr>
  </property>
  <property fmtid="{D5CDD505-2E9C-101B-9397-08002B2CF9AE}" pid="1721" name="Mendeley_Bookmark_yy4e6T3jdT_23">
    <vt:lpwstr> LD content in circulating monocytes using NR staining.", "type": "article-journal"}}, {"uris": ["http://www.mendeley.com/documents/?uuid=1aaa7a00-07b3-4729-ab0d-ef385b35607f"], "id": "ITEM-3", "itemData": {"container-title": "Cytometry. Part A : the jour</vt:lpwstr>
  </property>
  <property fmtid="{D5CDD505-2E9C-101B-9397-08002B2CF9AE}" pid="1722" name="Mendeley_Bookmark_yy4e6T3jdT_24">
    <vt:lpwstr>nal of the International Society for Analytical Cytology", "PMID": "29031005", "DOI": "10.1002/cyto.a.23265", "volume": "91", "page": "1068-1077", "id": "ITEM-3", "author": [{"family": "Bombrun", "suffix": "", "non-dropping-particle": "", "dropping-partic</vt:lpwstr>
  </property>
  <property fmtid="{D5CDD505-2E9C-101B-9397-08002B2CF9AE}" pid="1723" name="Mendeley_Bookmark_yy4e6T3jdT_25">
    <vt:lpwstr>le": "", "given": "Maxime", "parse-names": false}, {"family": "Gao", "suffix": "", "non-dropping-particle": "", "dropping-particle": "", "given": "Hui", "parse-names": false}, {"family": "Ranefall", "suffix": "", "non-dropping-particle": "", "dropping-par</vt:lpwstr>
  </property>
  <property fmtid="{D5CDD505-2E9C-101B-9397-08002B2CF9AE}" pid="1724" name="Mendeley_Bookmark_yy4e6T3jdT_26">
    <vt:lpwstr>ticle": "", "given": "Petter", "parse-names": false}, {"family": "Mejhert", "suffix": "", "non-dropping-particle": "", "dropping-particle": "", "given": "Niklas", "parse-names": false}, {"family": "Arner", "suffix": "", "non-dropping-particle": "", "dropp</vt:lpwstr>
  </property>
  <property fmtid="{D5CDD505-2E9C-101B-9397-08002B2CF9AE}" pid="1725" name="Mendeley_Bookmark_yy4e6T3jdT_27">
    <vt:lpwstr>ing-particle": "", "given": "Peter", "parse-names": false}, {"family": "W\u00e4hlby", "suffix": "", "non-dropping-particle": "", "dropping-particle": "", "given": "Carolina", "parse-names": false}], "title": "Quantitative high-content/high-throughput micr</vt:lpwstr>
  </property>
  <property fmtid="{D5CDD505-2E9C-101B-9397-08002B2CF9AE}" pid="1726" name="Mendeley_Bookmark_yy4e6T3jdT_28">
    <vt:lpwstr>oscopy analysis of lipid droplets in subject-specific adipogenesis models.", "issued": {"date-parts": [["2017"]]}, "issue": "11", "ISSN": "1552-4930", "abstract": "Neutral lipids packed in lipid droplets (LDs) are essential as a source of fuel for organis</vt:lpwstr>
  </property>
  <property fmtid="{D5CDD505-2E9C-101B-9397-08002B2CF9AE}" pid="1727" name="Mendeley_Bookmark_yy4e6T3jdT_29">
    <vt:lpwstr>ms, and specialized storing cells, the adipocytes, provide a buffer for energy variations. Many modern-society-disorders are connected with excess accumulation or deficiency of LDs in adipose tissue. Intracellular LD number and size distribution reflect t</vt:lpwstr>
  </property>
  <property fmtid="{D5CDD505-2E9C-101B-9397-08002B2CF9AE}" pid="1728" name="Mendeley_Bookmark_yy4e6T3jdT_3">
    <vt:lpwstr>": "", "dropping-particle": "V.", "given": "Max", "parse-names": false}, {"family": "Gabrielli", "suffix": "", "non-dropping-particle": "", "dropping-particle": "", "given": "Brian G.", "parse-names": false}, {"family": "Gonda", "suffix": "", "non-droppin</vt:lpwstr>
  </property>
  <property fmtid="{D5CDD505-2E9C-101B-9397-08002B2CF9AE}" pid="1729" name="Mendeley_Bookmark_yy4e6T3jdT_30">
    <vt:lpwstr>he tissue conditions, while the associated mechanisms and genes rs are still poorly understood. Large-scale genetic screens using human in vitro differentiated primary adipocytes require cell samples donated from many patients. The heterogeneity appearing</vt:lpwstr>
  </property>
  <property fmtid="{D5CDD505-2E9C-101B-9397-08002B2CF9AE}" pid="1730" name="Mendeley_Bookmark_yy4e6T3jdT_31">
    <vt:lpwstr> between donors highlighted the need for high-throughput methods robust to individual variations. Previous image analysis algorithms failed to handle individual LDs, but focused on averages, hiding population heterogeneity. We present a new high-content a</vt:lpwstr>
  </property>
  <property fmtid="{D5CDD505-2E9C-101B-9397-08002B2CF9AE}" pid="1731" name="Mendeley_Bookmark_yy4e6T3jdT_32">
    <vt:lpwstr>nalysis (HCA) technique for analysis of fat cell metabolism using data from a large-scale RNAi screen including images of more than 500 k in vitro differentiated adipocytes from three donors. The RNAi-based suppression of Perilipin 1 (PLIN1), a protein in</vt:lpwstr>
  </property>
  <property fmtid="{D5CDD505-2E9C-101B-9397-08002B2CF9AE}" pid="1732" name="Mendeley_Bookmark_yy4e6T3jdT_33">
    <vt:lpwstr>volved in the adipocyte lipid metabolism, served as a positive control, while cells treated with randomized RNA served as negative controls. We validate our segmentation by comparing our results to those of previously published methods: We also evaluate t</vt:lpwstr>
  </property>
  <property fmtid="{D5CDD505-2E9C-101B-9397-08002B2CF9AE}" pid="1733" name="Mendeley_Bookmark_yy4e6T3jdT_34">
    <vt:lpwstr>he discriminative power of different morphological features describing LD size distribution. Classification of cells as containing few large or many small LDs followed by calculating the percentage of cells in each class proved to discriminate the positiv</vt:lpwstr>
  </property>
  <property fmtid="{D5CDD505-2E9C-101B-9397-08002B2CF9AE}" pid="1734" name="Mendeley_Bookmark_yy4e6T3jdT_35">
    <vt:lpwstr>e PLIN1-suppressed phenotype from the untreated negative control with an area under the receiver operating characteristic curve of 0.98. The results suggest that this HCA method offers improved segmentation and classification accuracy, and can, thus, be u</vt:lpwstr>
  </property>
  <property fmtid="{D5CDD505-2E9C-101B-9397-08002B2CF9AE}" pid="1735" name="Mendeley_Bookmark_yy4e6T3jdT_36">
    <vt:lpwstr>tilized to quantify changes in LD metabolism in response to treatment in many cell models relevant to a variety of diseases. \u00a9 2017 International Society for Advancement of Cytometry.", "type": "article-journal"}}], "mendeley": {"formattedCitation": </vt:lpwstr>
  </property>
  <property fmtid="{D5CDD505-2E9C-101B-9397-08002B2CF9AE}" pid="1736" name="Mendeley_Bookmark_yy4e6T3jdT_37">
    <vt:lpwstr>"&lt;sup&gt;19\u201321&lt;/sup&gt;", "plainTextFormattedCitation": "19\u201321", "previouslyFormattedCitation": "&lt;sup&gt;19\u201321&lt;/sup&gt;"}}</vt:lpwstr>
  </property>
  <property fmtid="{D5CDD505-2E9C-101B-9397-08002B2CF9AE}" pid="1737" name="Mendeley_Bookmark_yy4e6T3jdT_4">
    <vt:lpwstr>g-particle": "", "dropping-particle": "", "given": "Thomas J.", "parse-names": false}], "title": "High-content imaging of neutral lipid droplets with 1,6-diphenylhexatriene.", "issued": {"date-parts": [["2011", "7"]]}, "issue": "1", "ISSN": "1940-9818", "</vt:lpwstr>
  </property>
  <property fmtid="{D5CDD505-2E9C-101B-9397-08002B2CF9AE}" pid="1738" name="Mendeley_Bookmark_yy4e6T3jdT_5">
    <vt:lpwstr>abstract": "Neutral lipid droplets (LDs) are dynamic lipid storage organelles found in all eukaryotic cells from yeast to mammals and higher plants. LDs are important to many physiological processes that include basic cellular maintenance, metabolism, and</vt:lpwstr>
  </property>
  <property fmtid="{D5CDD505-2E9C-101B-9397-08002B2CF9AE}" pid="1739" name="Mendeley_Bookmark_yy4e6T3jdT_6">
    <vt:lpwstr> diverse medical pathologies. LD accumulation has been studied extensively by a range of methods, but particularly by microscopy with several fluorescent dyes extensively used for qualitative and quantitative imaging. Here, we compared established LD stai</vt:lpwstr>
  </property>
  <property fmtid="{D5CDD505-2E9C-101B-9397-08002B2CF9AE}" pid="1740" name="Mendeley_Bookmark_yy4e6T3jdT_7">
    <vt:lpwstr>ns Nile Red and BODIPY 493/503 to the 4', 6-diamidino-2-phenylindole (DAPI)-range dye 1,6-diphenyl-1,3,5-hexatriene (DPH; excitation/emission \u03bbmax=350 nm/420 nm) using high-content image analysis. HeLa cells treated with oleic acid or vehicle were us</vt:lpwstr>
  </property>
  <property fmtid="{D5CDD505-2E9C-101B-9397-08002B2CF9AE}" pid="1741" name="Mendeley_Bookmark_yy4e6T3jdT_8">
    <vt:lpwstr>ed to compare staining patterns between DPH and Nile Red as well as DPH and the LD protein adipophilin. DPH, Nile Red, and BODIPY 493/503 were compared as assay reagents in oleic acid dose-response experiments. Treatment of MCF-7 cells with sodium butyrat</vt:lpwstr>
  </property>
  <property fmtid="{D5CDD505-2E9C-101B-9397-08002B2CF9AE}" pid="1742" name="Mendeley_Bookmark_yy4e6T3jdT_9">
    <vt:lpwstr>e was used as a second cellular system for high-content analysis of LD formation. In this experimental context, we demonstrate the compatibility of DPH with GFP, a technical limitation of Nile Red and BODIPY 493/503 dyes. These data show that DPH has comp</vt:lpwstr>
  </property>
</Properties>
</file>